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3D27B" w14:textId="787C3EE5" w:rsidR="00C601B3" w:rsidRDefault="00C601B3" w:rsidP="00C601B3">
      <w:pPr>
        <w:jc w:val="center"/>
        <w:rPr>
          <w:b/>
          <w:bCs/>
        </w:rPr>
      </w:pPr>
      <w:r>
        <w:rPr>
          <w:b/>
          <w:bCs/>
        </w:rPr>
        <w:t xml:space="preserve">A systematic review of the literature on </w:t>
      </w:r>
      <w:r w:rsidRPr="00C601B3">
        <w:rPr>
          <w:b/>
          <w:bCs/>
          <w:i/>
          <w:iCs/>
        </w:rPr>
        <w:t xml:space="preserve">Lutra </w:t>
      </w:r>
      <w:proofErr w:type="spellStart"/>
      <w:r w:rsidRPr="00C601B3">
        <w:rPr>
          <w:b/>
          <w:bCs/>
          <w:i/>
          <w:iCs/>
        </w:rPr>
        <w:t>lutra</w:t>
      </w:r>
      <w:proofErr w:type="spellEnd"/>
    </w:p>
    <w:p w14:paraId="5AF5EA08" w14:textId="77777777" w:rsidR="00C601B3" w:rsidRDefault="00C601B3" w:rsidP="008B4C45">
      <w:pPr>
        <w:rPr>
          <w:b/>
          <w:bCs/>
        </w:rPr>
      </w:pPr>
    </w:p>
    <w:p w14:paraId="40CFA8D9" w14:textId="41A6701C" w:rsidR="008B4C45" w:rsidRPr="004F4F0A" w:rsidRDefault="00B40137" w:rsidP="008B4C45">
      <w:pPr>
        <w:rPr>
          <w:b/>
          <w:bCs/>
        </w:rPr>
      </w:pPr>
      <w:r>
        <w:rPr>
          <w:b/>
          <w:bCs/>
        </w:rPr>
        <w:t>Introduction</w:t>
      </w:r>
    </w:p>
    <w:p w14:paraId="798D63F8" w14:textId="77777777" w:rsidR="008B4C45" w:rsidRDefault="008B4C45" w:rsidP="008B4C45"/>
    <w:p w14:paraId="40412AD0" w14:textId="0DCE8FDD" w:rsidR="008B4C45" w:rsidRDefault="008B4C45" w:rsidP="008B4C45">
      <w:r>
        <w:t>We often say that knowledge gaps are a reason for doing conservation science and that good knowledge equates to conservation success - evidence based conservation</w:t>
      </w:r>
      <w:r w:rsidR="00C601B3">
        <w:t xml:space="preserve"> </w:t>
      </w:r>
      <w:r w:rsidR="00C601B3">
        <w:fldChar w:fldCharType="begin" w:fldLock="1"/>
      </w:r>
      <w:r w:rsidR="003A051D">
        <w:instrText>ADDIN CSL_CITATION {"citationItems":[{"id":"ITEM-1","itemData":{"DOI":"10.1016/J.TREE.2004.03.018","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mp; Evolution","id":"ITEM-1","issue":"6","issued":{"date-parts":[["2004","6","1"]]},"page":"305-308","publisher":"Elsevier Current Trends","title":"The need for evidence-based conservation","type":"article-journal","volume":"19"},"uris":["http://www.mendeley.com/documents/?uuid=d80c6574-70f7-39a5-9673-d481c366bbfd"]}],"mendeley":{"formattedCitation":"(Sutherland &lt;i&gt;et al.&lt;/i&gt;, 2004)","plainTextFormattedCitation":"(Sutherland et al., 2004)","previouslyFormattedCitation":"(Sutherland &lt;i&gt;et al.&lt;/i&gt;, 2004)"},"properties":{"noteIndex":0},"schema":"https://github.com/citation-style-language/schema/raw/master/csl-citation.json"}</w:instrText>
      </w:r>
      <w:r w:rsidR="00C601B3">
        <w:fldChar w:fldCharType="separate"/>
      </w:r>
      <w:r w:rsidR="00C601B3" w:rsidRPr="00C601B3">
        <w:rPr>
          <w:noProof/>
        </w:rPr>
        <w:t xml:space="preserve">(Sutherland </w:t>
      </w:r>
      <w:r w:rsidR="00C601B3" w:rsidRPr="00C601B3">
        <w:rPr>
          <w:i/>
          <w:noProof/>
        </w:rPr>
        <w:t>et al.</w:t>
      </w:r>
      <w:r w:rsidR="00C601B3" w:rsidRPr="00C601B3">
        <w:rPr>
          <w:noProof/>
        </w:rPr>
        <w:t>, 2004)</w:t>
      </w:r>
      <w:r w:rsidR="00C601B3">
        <w:fldChar w:fldCharType="end"/>
      </w:r>
      <w:r>
        <w:t>. \</w:t>
      </w:r>
      <w:proofErr w:type="spellStart"/>
      <w:r>
        <w:t>textit</w:t>
      </w:r>
      <w:proofErr w:type="spellEnd"/>
      <w:r>
        <w:t xml:space="preserve">{Lutra lutra} provides a good case study for this as it is a </w:t>
      </w:r>
      <w:r w:rsidR="00161AF5">
        <w:t>well-studied</w:t>
      </w:r>
      <w:r>
        <w:t xml:space="preserve"> species and potentially a flagship species for conservation</w:t>
      </w:r>
      <w:r w:rsidR="003A051D">
        <w:fldChar w:fldCharType="begin" w:fldLock="1"/>
      </w:r>
      <w:r w:rsidR="00FF3588">
        <w:instrText>ADDIN CSL_CITATION {"citationItems":[{"id":"ITEM-1","itemData":{"abstract":"Page 1. PII: S0006-3207(97)00036-0 Biological Conservation 82 (1997) 345-354 © 1997 Published by Elsevier Science Ltd All rights reserved. Printed in Great Britain 0006-3207/97 $17.00 + 0.00 ELSEVIER ","author":[{"dropping-particle":"","family":"White","given":"P J","non-dropping-particle":"","parse-names":false,"suffix":""},{"dropping-particle":"","family":"Gregory","given":"K W","non-dropping-particle":"","parse-names":false,"suffix":""},{"dropping-particle":"","family":"Lindley","given":"P J","non-dropping-particle":"","parse-names":false,"suffix":""},{"dropping-particle":"","family":"Richards","given":"G","non-dropping-particle":"","parse-names":false,"suffix":""}],"container-title":"Biol Conserv","id":"ITEM-1","issue":"97","issued":{"date-parts":[["1997"]]},"page":"345-354","title":"Economic values of threatened mammals in Britain: A case study of the otter Lutra lutra and the …","type":"article-journal","volume":"3207"},"uris":["http://www.mendeley.com/documents/?uuid=ba348062-5929-451a-9482-b26aa9cf8d2f"]}],"mendeley":{"formattedCitation":"(White &lt;i&gt;et al.&lt;/i&gt;, 1997)","plainTextFormattedCitation":"(White et al., 1997)","previouslyFormattedCitation":"(White &lt;i&gt;et al.&lt;/i&gt;, 1997)"},"properties":{"noteIndex":0},"schema":"https://github.com/citation-style-language/schema/raw/master/csl-citation.json"}</w:instrText>
      </w:r>
      <w:r w:rsidR="003A051D">
        <w:fldChar w:fldCharType="separate"/>
      </w:r>
      <w:r w:rsidR="003A051D" w:rsidRPr="003A051D">
        <w:rPr>
          <w:noProof/>
        </w:rPr>
        <w:t xml:space="preserve">(White </w:t>
      </w:r>
      <w:r w:rsidR="003A051D" w:rsidRPr="003A051D">
        <w:rPr>
          <w:i/>
          <w:noProof/>
        </w:rPr>
        <w:t>et al.</w:t>
      </w:r>
      <w:r w:rsidR="003A051D" w:rsidRPr="003A051D">
        <w:rPr>
          <w:noProof/>
        </w:rPr>
        <w:t>, 1997)</w:t>
      </w:r>
      <w:r w:rsidR="003A051D">
        <w:fldChar w:fldCharType="end"/>
      </w:r>
      <w:r>
        <w:t>. Here we evaluate whether the extensive body of research on \</w:t>
      </w:r>
      <w:proofErr w:type="spellStart"/>
      <w:proofErr w:type="gramStart"/>
      <w:r>
        <w:t>textit</w:t>
      </w:r>
      <w:proofErr w:type="spellEnd"/>
      <w:r>
        <w:t>{</w:t>
      </w:r>
      <w:proofErr w:type="gramEnd"/>
      <w:r>
        <w:t>Lutra lutra} provides a comprehensive overview of the species. We identified 7</w:t>
      </w:r>
      <w:ins w:id="0" w:author="Thomas David Hughes" w:date="2022-08-31T16:52:00Z">
        <w:r w:rsidR="00B40137">
          <w:t>50</w:t>
        </w:r>
      </w:ins>
      <w:del w:id="1" w:author="Thomas David Hughes" w:date="2022-08-31T16:52:00Z">
        <w:r w:rsidDel="00B40137">
          <w:delText>98</w:delText>
        </w:r>
      </w:del>
      <w:r>
        <w:t xml:space="preserve"> papers published on \</w:t>
      </w:r>
      <w:commentRangeStart w:id="2"/>
      <w:proofErr w:type="spellStart"/>
      <w:proofErr w:type="gramStart"/>
      <w:r>
        <w:t>textit</w:t>
      </w:r>
      <w:proofErr w:type="spellEnd"/>
      <w:r>
        <w:t>{</w:t>
      </w:r>
      <w:proofErr w:type="gramEnd"/>
      <w:r>
        <w:t>Lutra lutra}</w:t>
      </w:r>
      <w:r w:rsidR="00D73AB4">
        <w:t xml:space="preserve"> between </w:t>
      </w:r>
      <w:commentRangeEnd w:id="2"/>
      <w:r w:rsidR="00D73AB4">
        <w:rPr>
          <w:rStyle w:val="CommentReference"/>
        </w:rPr>
        <w:commentReference w:id="2"/>
      </w:r>
      <w:r w:rsidR="00CC2515">
        <w:t>1950 and 2021</w:t>
      </w:r>
      <w:r w:rsidR="00D73AB4">
        <w:t xml:space="preserve">. This substantial volume of research </w:t>
      </w:r>
      <w:r>
        <w:t xml:space="preserve">should mean that we have an excellent overview </w:t>
      </w:r>
      <w:r w:rsidR="00D73AB4">
        <w:t>of otter ecology and status. H</w:t>
      </w:r>
      <w:r>
        <w:t xml:space="preserve">owever, </w:t>
      </w:r>
      <w:r w:rsidR="00D73AB4">
        <w:t xml:space="preserve">the research </w:t>
      </w:r>
      <w:del w:id="3" w:author="Thomas David Hughes" w:date="2022-08-31T16:51:00Z">
        <w:r w:rsidR="00D73AB4" w:rsidDel="00B40137">
          <w:delText>is  geographically</w:delText>
        </w:r>
      </w:del>
      <w:ins w:id="4" w:author="Thomas David Hughes" w:date="2022-08-31T16:51:00Z">
        <w:r w:rsidR="00B40137">
          <w:t>is geographically</w:t>
        </w:r>
      </w:ins>
      <w:r w:rsidR="00D73AB4">
        <w:t xml:space="preserve"> biased to a small part of the species range and focussed on relatively small number of topics. </w:t>
      </w:r>
      <w:r>
        <w:t xml:space="preserve"> </w:t>
      </w:r>
      <w:r w:rsidR="00D73AB4">
        <w:t xml:space="preserve">This results in </w:t>
      </w:r>
      <w:r>
        <w:t xml:space="preserve">our understanding of large gaps in our knowledge both </w:t>
      </w:r>
      <w:commentRangeStart w:id="5"/>
      <w:r>
        <w:t>topically</w:t>
      </w:r>
      <w:r w:rsidR="00CC2515">
        <w:t xml:space="preserve"> for example in behaviour</w:t>
      </w:r>
      <w:r>
        <w:t xml:space="preserve"> </w:t>
      </w:r>
      <w:commentRangeEnd w:id="5"/>
      <w:r w:rsidR="00D73AB4">
        <w:rPr>
          <w:rStyle w:val="CommentReference"/>
        </w:rPr>
        <w:commentReference w:id="5"/>
      </w:r>
      <w:r>
        <w:t>and geographically</w:t>
      </w:r>
      <w:r w:rsidR="00CC2515">
        <w:t xml:space="preserve"> with virtually all of Asia being underrepresented</w:t>
      </w:r>
      <w:r w:rsidR="00D73AB4">
        <w:t xml:space="preserve">, and </w:t>
      </w:r>
      <w:r w:rsidR="00CC2515">
        <w:t xml:space="preserve">these imbalances have the </w:t>
      </w:r>
      <w:r w:rsidR="00D73AB4">
        <w:t>potential</w:t>
      </w:r>
      <w:r w:rsidR="00CC2515">
        <w:t xml:space="preserve"> to</w:t>
      </w:r>
      <w:r w:rsidR="00D73AB4">
        <w:t xml:space="preserve"> hamper </w:t>
      </w:r>
      <w:r>
        <w:t xml:space="preserve">conservation </w:t>
      </w:r>
      <w:del w:id="6" w:author="Thomas David Hughes" w:date="2022-08-31T16:51:00Z">
        <w:r w:rsidDel="00B40137">
          <w:delText>efforts</w:delText>
        </w:r>
        <w:r w:rsidR="00D73AB4" w:rsidDel="00B40137">
          <w:delText>.</w:delText>
        </w:r>
        <w:r w:rsidDel="00B40137">
          <w:delText>.</w:delText>
        </w:r>
      </w:del>
      <w:ins w:id="7" w:author="Thomas David Hughes" w:date="2022-08-31T16:51:00Z">
        <w:r w:rsidR="00B40137">
          <w:t>efforts.</w:t>
        </w:r>
      </w:ins>
      <w:r>
        <w:t xml:space="preserve"> Finally</w:t>
      </w:r>
      <w:r w:rsidR="00D73AB4">
        <w:t>,</w:t>
      </w:r>
      <w:r>
        <w:t xml:space="preserve"> we believe this issue is not constrained only to \</w:t>
      </w:r>
      <w:proofErr w:type="spellStart"/>
      <w:proofErr w:type="gramStart"/>
      <w:r>
        <w:t>textit</w:t>
      </w:r>
      <w:proofErr w:type="spellEnd"/>
      <w:r>
        <w:t>{</w:t>
      </w:r>
      <w:proofErr w:type="gramEnd"/>
      <w:r>
        <w:t>Lutra lutra} but may be part of a more general pattern in conservation research that needs further investigation.</w:t>
      </w:r>
    </w:p>
    <w:p w14:paraId="67351566" w14:textId="77777777" w:rsidR="008B4C45" w:rsidRDefault="008B4C45" w:rsidP="008B4C45"/>
    <w:p w14:paraId="7A82DF9D" w14:textId="724A3F50" w:rsidR="008B4C45" w:rsidRDefault="008B4C45" w:rsidP="008B4C45">
      <w:r>
        <w:t>\</w:t>
      </w:r>
      <w:proofErr w:type="spellStart"/>
      <w:r>
        <w:t>textit</w:t>
      </w:r>
      <w:proofErr w:type="spellEnd"/>
      <w:r>
        <w:t>{Lutra lutra}</w:t>
      </w:r>
      <w:r w:rsidR="0003330E">
        <w:t xml:space="preserve">, Eurasian otter, </w:t>
      </w:r>
      <w:r>
        <w:t xml:space="preserve">has a one of the largest species ranges of </w:t>
      </w:r>
      <w:commentRangeStart w:id="8"/>
      <w:r>
        <w:t xml:space="preserve">any mammal </w:t>
      </w:r>
      <w:commentRangeEnd w:id="8"/>
      <w:r w:rsidR="0003330E">
        <w:rPr>
          <w:rStyle w:val="CommentReference"/>
        </w:rPr>
        <w:commentReference w:id="8"/>
      </w:r>
      <w:r w:rsidR="00CC2515">
        <w:t xml:space="preserve">in the world </w:t>
      </w:r>
      <w:r>
        <w:t>stretching from western Europe to the east co</w:t>
      </w:r>
      <w:r w:rsidR="0003330E">
        <w:t>a</w:t>
      </w:r>
      <w:r>
        <w:t xml:space="preserve">st of Russia and as far south as Sri Lanka </w:t>
      </w:r>
      <w:r w:rsidR="00FF3588">
        <w:fldChar w:fldCharType="begin" w:fldLock="1"/>
      </w:r>
      <w:r w:rsidR="00FF3588">
        <w:instrText>ADDIN CSL_CITATION {"citationItems":[{"id":"ITEM-1","itemData":{"abstract":"The Eurasian otter (Lutra lutra) has the widest distribution of all 13 otter species but the actual worldwide status is very uncertain. It disappeared in many parts of Europe largely due to pollution but with considerable effort to improve environmental conditions they are starting to return in some areas. However, the rate of this return is largely exaggerated which creates problems with fisheries. In vast parts of its range in Asia and North Africa there is very little data and few modern records. It is therefore important to continue conservation efforts, increase public awareness and research to obtain up-to-date information on the true status.","author":[{"dropping-particle":"","family":"Yoxon","given":"Paul","non-dropping-particle":"","parse-names":false,"suffix":""},{"dropping-particle":"","family":"Yoxon Iosf","given":"Ben","non-dropping-particle":"","parse-names":false,"suffix":""}],"id":"ITEM-1","issued":{"date-parts":[["2019"]]},"title":"EURASIAN OTTER (Lutra lutra): A REVIEW OF THE CURRENT WORLD STATUS","type":"article-journal"},"uris":["http://www.mendeley.com/documents/?uuid=cd36acde-7186-3654-ba0e-a19fb714cafe"]}],"mendeley":{"formattedCitation":"(Yoxon and Yoxon Iosf, 2019)","plainTextFormattedCitation":"(Yoxon and Yoxon Iosf, 2019)","previouslyFormattedCitation":"(Yoxon and Yoxon Iosf, 2019)"},"properties":{"noteIndex":0},"schema":"https://github.com/citation-style-language/schema/raw/master/csl-citation.json"}</w:instrText>
      </w:r>
      <w:r w:rsidR="00FF3588">
        <w:fldChar w:fldCharType="separate"/>
      </w:r>
      <w:r w:rsidR="00FF3588" w:rsidRPr="00FF3588">
        <w:rPr>
          <w:noProof/>
        </w:rPr>
        <w:t>(Yoxon and Yoxon Iosf, 2019)</w:t>
      </w:r>
      <w:r w:rsidR="00FF3588">
        <w:fldChar w:fldCharType="end"/>
      </w:r>
      <w:r w:rsidR="0003330E">
        <w:t>. It</w:t>
      </w:r>
      <w:r>
        <w:t xml:space="preserve"> is currently classified as </w:t>
      </w:r>
      <w:r w:rsidR="0003330E">
        <w:t>N</w:t>
      </w:r>
      <w:r>
        <w:t xml:space="preserve">ear </w:t>
      </w:r>
      <w:r w:rsidR="0003330E">
        <w:t>T</w:t>
      </w:r>
      <w:r>
        <w:t>hreatened</w:t>
      </w:r>
      <w:r w:rsidR="00FF3588">
        <w:t xml:space="preserve"> </w:t>
      </w:r>
      <w:r w:rsidR="00FF3588">
        <w:fldChar w:fldCharType="begin" w:fldLock="1"/>
      </w:r>
      <w:r w:rsidR="00FF3588">
        <w:instrText>ADDIN CSL_CITATION {"citationItems":[{"id":"ITEM-1","itemData":{"URL":"https://www.otterspecialistgroup.org/osg-newsite/otr_species/eurasian-otter-lutra-lutra/","accessed":{"date-parts":[["2021","12","18"]]},"id":"ITEM-1","issued":{"date-parts":[["0"]]},"title":"Eurasian Otter (Lutra lutra) | IUCN/SSC Otter Specialist Group","type":"webpage"},"uris":["http://www.mendeley.com/documents/?uuid=99472a22-9ce5-3394-a2f4-d5a0c082bf1e"]}],"mendeley":{"formattedCitation":"(&lt;i&gt;Eurasian Otter (Lutra lutra) | IUCN/SSC Otter Specialist Group&lt;/i&gt;, no date)","manualFormatting":"(IUCN/SSC Otter Specialist Group, 2021)","plainTextFormattedCitation":"(Eurasian Otter (Lutra lutra) | IUCN/SSC Otter Specialist Group, no date)","previouslyFormattedCitation":"(&lt;i&gt;Eurasian Otter (Lutra lutra) | IUCN/SSC Otter Specialist Group&lt;/i&gt;, no date)"},"properties":{"noteIndex":0},"schema":"https://github.com/citation-style-language/schema/raw/master/csl-citation.json"}</w:instrText>
      </w:r>
      <w:r w:rsidR="00FF3588">
        <w:fldChar w:fldCharType="separate"/>
      </w:r>
      <w:r w:rsidR="00FF3588" w:rsidRPr="00FF3588">
        <w:rPr>
          <w:noProof/>
        </w:rPr>
        <w:t>(</w:t>
      </w:r>
      <w:r w:rsidR="00FF3588" w:rsidRPr="00FF3588">
        <w:rPr>
          <w:i/>
          <w:noProof/>
        </w:rPr>
        <w:t>IUCN/SSC Otter Specialist Group</w:t>
      </w:r>
      <w:r w:rsidR="00FF3588" w:rsidRPr="00FF3588">
        <w:rPr>
          <w:noProof/>
        </w:rPr>
        <w:t xml:space="preserve">, </w:t>
      </w:r>
      <w:r w:rsidR="00FF3588">
        <w:rPr>
          <w:noProof/>
        </w:rPr>
        <w:t>2021</w:t>
      </w:r>
      <w:r w:rsidR="00FF3588" w:rsidRPr="00FF3588">
        <w:rPr>
          <w:noProof/>
        </w:rPr>
        <w:t>)</w:t>
      </w:r>
      <w:r w:rsidR="00FF3588">
        <w:fldChar w:fldCharType="end"/>
      </w:r>
      <w:r w:rsidR="00FF3588">
        <w:t>,</w:t>
      </w:r>
      <w:r>
        <w:t xml:space="preserve"> </w:t>
      </w:r>
      <w:r w:rsidR="0003330E">
        <w:t xml:space="preserve">with </w:t>
      </w:r>
      <w:r>
        <w:t xml:space="preserve">recoveries in European populations </w:t>
      </w:r>
      <w:r w:rsidR="0003330E">
        <w:t xml:space="preserve">being </w:t>
      </w:r>
      <w:r>
        <w:t>balanced by increasing threats to populations in Asia</w:t>
      </w:r>
      <w:r w:rsidR="00FF3588">
        <w:t xml:space="preserve"> </w:t>
      </w:r>
      <w:r w:rsidR="00FF3588">
        <w:fldChar w:fldCharType="begin" w:fldLock="1"/>
      </w:r>
      <w:r w:rsidR="00ED17D1">
        <w:instrText>ADDIN CSL_CITATION {"citationItems":[{"id":"ITEM-1","itemData":{"URL":"https://www.iucnosgbull.org/Volume34/Gomez_et_al_2017.html","accessed":{"date-parts":[["2021","12","18"]]},"id":"ITEM-1","issued":{"date-parts":[["0"]]},"title":"Gomez, L, Leupen, BTC, Theng, M, Fernandez, K and Savage, M (2017). Illegal Otter Trade: An Analysis of Seizures in Selected Asian Countries (1980-2015) - Summary. IUCN Otter Spec. Group Bull. 34 (2): 104 - 114","type":"webpage"},"uris":["http://www.mendeley.com/documents/?uuid=3aad550e-c5d3-3f09-bda4-439cbab1dbbc"]}],"mendeley":{"formattedCitation":"(&lt;i&gt;Gomez, L, Leupen, BTC, Theng, M, Fernandez, K and Savage, M (2017). Illegal Otter Trade: An Analysis of Seizures in Selected Asian Countries (1980-2015) - Summary. IUCN Otter Spec. Group Bull. 34 (2): 104 - 114&lt;/i&gt;, no date)","manualFormatting":"(Gomez et al., 2017)","plainTextFormattedCitation":"(Gomez, L, Leupen, BTC, Theng, M, Fernandez, K and Savage, M (2017). Illegal Otter Trade: An Analysis of Seizures in Selected Asian Countries (1980-2015) - Summary. IUCN Otter Spec. Group Bull. 34 (2): 104 - 114, no date)","previouslyFormattedCitation":"(&lt;i&gt;Gomez, L, Leupen, BTC, Theng, M, Fernandez, K and Savage, M (2017). Illegal Otter Trade: An Analysis of Seizures in Selected Asian Countries (1980-2015) - Summary. IUCN Otter Spec. Group Bull. 34 (2): 104 - 114&lt;/i&gt;, no date)"},"properties":{"noteIndex":0},"schema":"https://github.com/citation-style-language/schema/raw/master/csl-citation.json"}</w:instrText>
      </w:r>
      <w:r w:rsidR="00FF3588">
        <w:fldChar w:fldCharType="separate"/>
      </w:r>
      <w:r w:rsidR="00FF3588" w:rsidRPr="00FF3588">
        <w:rPr>
          <w:noProof/>
        </w:rPr>
        <w:t>(</w:t>
      </w:r>
      <w:r w:rsidR="00FF3588" w:rsidRPr="00FF3588">
        <w:rPr>
          <w:i/>
          <w:noProof/>
        </w:rPr>
        <w:t>Gomez</w:t>
      </w:r>
      <w:r w:rsidR="00ED17D1">
        <w:rPr>
          <w:i/>
          <w:noProof/>
        </w:rPr>
        <w:t xml:space="preserve"> et al., 2017</w:t>
      </w:r>
      <w:r w:rsidR="00FF3588" w:rsidRPr="00FF3588">
        <w:rPr>
          <w:noProof/>
        </w:rPr>
        <w:t>)</w:t>
      </w:r>
      <w:r w:rsidR="00FF3588">
        <w:fldChar w:fldCharType="end"/>
      </w:r>
      <w:r>
        <w:t>. As a semi aquatic mammal</w:t>
      </w:r>
      <w:r w:rsidR="0003330E">
        <w:t>,</w:t>
      </w:r>
      <w:r>
        <w:t xml:space="preserve"> otters provide a highly informative window on freshwater ecosystems that a huge number of species</w:t>
      </w:r>
      <w:r w:rsidR="0003330E">
        <w:t>,</w:t>
      </w:r>
      <w:r>
        <w:t xml:space="preserve"> not least humans</w:t>
      </w:r>
      <w:r w:rsidR="0003330E">
        <w:t>,</w:t>
      </w:r>
      <w:r>
        <w:t xml:space="preserve"> depend on for survival</w:t>
      </w:r>
      <w:r w:rsidR="00ED17D1">
        <w:t xml:space="preserve"> </w:t>
      </w:r>
      <w:r w:rsidR="00ED17D1">
        <w:fldChar w:fldCharType="begin" w:fldLock="1"/>
      </w:r>
      <w:r w:rsidR="00ED17D1">
        <w:instrText>ADDIN CSL_CITATION {"citationItems":[{"id":"ITEM-1","itemData":{"abstract":"1. Focal species (i.e. indicators, keystones, umbrellas, and flagships) have been advocated for the management and conservation of natural environments. 2. The assumption has been that the presence or abundance of a focal species is a means to understanding the composition and/or state of the more complex community. 3. We review the characteristics of focal species, and evaluate their appropriateness and utility judged against conservation objectives. 4. It appears that indicator species (of both composition and condition) may be of greatest general utility, and that several types of focal species may exhibit useful indicator properties.","author":[{"dropping-particle":"","family":"Zacharias","given":"Mark A","non-dropping-particle":"","parse-names":false,"suffix":""},{"dropping-particle":"","family":"Roff","given":"John C","non-dropping-particle":"","parse-names":false,"suffix":""}],"container-title":"Aquatic Conservation Marine and Freshwater Evosystems","id":"ITEM-1","issued":{"date-parts":[["2001"]]},"page":"59-76","title":"Use of focal species in marine conserUation and management: a review and critique","type":"article-journal","volume":"11"},"uris":["http://www.mendeley.com/documents/?uuid=047f0857-e8a2-45ab-9f42-7fc42ca0c9bb"]}],"mendeley":{"formattedCitation":"(Zacharias and Roff, 2001)","plainTextFormattedCitation":"(Zacharias and Roff, 2001)","previouslyFormattedCitation":"(Zacharias and Roff, 2001)"},"properties":{"noteIndex":0},"schema":"https://github.com/citation-style-language/schema/raw/master/csl-citation.json"}</w:instrText>
      </w:r>
      <w:r w:rsidR="00ED17D1">
        <w:fldChar w:fldCharType="separate"/>
      </w:r>
      <w:r w:rsidR="00ED17D1" w:rsidRPr="00ED17D1">
        <w:rPr>
          <w:noProof/>
        </w:rPr>
        <w:t>(Zacharias and Roff, 2001)</w:t>
      </w:r>
      <w:r w:rsidR="00ED17D1">
        <w:fldChar w:fldCharType="end"/>
      </w:r>
      <w:r>
        <w:t>. The precipitous declines that \</w:t>
      </w:r>
      <w:proofErr w:type="spellStart"/>
      <w:r>
        <w:t>textit</w:t>
      </w:r>
      <w:proofErr w:type="spellEnd"/>
      <w:r>
        <w:t>{Lutra lutra}</w:t>
      </w:r>
      <w:r w:rsidR="001A7695">
        <w:t xml:space="preserve"> underwent </w:t>
      </w:r>
      <w:r>
        <w:t>in the 1970s due to the increasing levels of persistent organic pollutants (POPs) demonstrated how this species can be an effective indicator for freshwater ecosystem health</w:t>
      </w:r>
      <w:r w:rsidR="00ED17D1">
        <w:t xml:space="preserve"> </w:t>
      </w:r>
      <w:r w:rsidR="00ED17D1">
        <w:fldChar w:fldCharType="begin" w:fldLock="1"/>
      </w:r>
      <w:r w:rsidR="00ED17D1">
        <w:instrText>ADDIN CSL_CITATION {"citationItems":[{"id":"ITEM-1","itemData":{"DOI":"10.1111/j.1365-2907.2007.00105.x","ISSN":"03051838","abstract":"1. Changes in otter Lutra lutra distribution in Italy were examined by analysing geographical, historical and survey data. 2. As in other European countries, otters declined sharply in Italy during the late 1970s and throughout the 1980s. Between 1985 and 2004 the species became extinct, except for some reintroductions, in northern and most of central Italy while the species appears to have substantially recovered in its southern range. This recovery of the otter population is apparently not due to increased research effort, but reflects a real expansion of range. 3. Differences in the degree of range reduction during the second half of the 20th century and in the availability of suitable habitats are probably the major factors that have determined the two opposite trends shown by otter populations in the last 20 years. 4. Better knowledge of otter status and distribution is needed for effective conservation management. We suggest that a national survey of the Italian otter population that employs genetic approaches should represent a first step of the national action plan for otter conservation.","author":[{"dropping-particle":"","family":"Prigioni","given":"Claudio","non-dropping-particle":"","parse-names":false,"suffix":""},{"dropping-particle":"","family":"Balestrieri","given":"Alessandro","non-dropping-particle":"","parse-names":false,"suffix":""},{"dropping-particle":"","family":"Remonti","given":"Luigi","non-dropping-particle":"","parse-names":false,"suffix":""}],"container-title":"Mammal Review","id":"ITEM-1","issue":"1","issued":{"date-parts":[["2007"]]},"page":"71-79","title":"Decline and recovery in otter Lutra lutra populations in Italy","type":"article","volume":"37"},"uris":["http://www.mendeley.com/documents/?uuid=37c5f5e5-744a-4318-ba7a-0145aa8e7e56"]},{"id":"ITEM-2","itemData":{"ISSN":"0179-5953","PMID":"9666742","abstract":"Several authors have suggested that contamination by polychlorinated biphenyls (PCBs) constitutes one of the major causes of the decline of the Eurasian otter (Lutra lutra) in large parts of Europe. This chapter provides an overview of available information regarding PCBs in European otters. Data on PCB concentrations in European otter tissues differ qualitatively among authors. Variations may be found in the organs used for analysis, the analytical method, and format of reported data (lipid weight vs. fresh weight, total PCB vs. congener-specific), which complicates a comparison of all data. Further, concentrations may be highly variable within an otter population, or even among individuals inhabiting the same area. Generally, average PCB levels in otters appear to be highest in areas where the species is in decline (mean levels ranging from 50 to 180 mg/kg fat) and thriving otter populations are correlated with low mean PCB tissue concentrations (mean levels less than 30 mg/kg fat). However, high levels have recently been found in thriving otter populations in Scotland, especially Shetland, leading some researchers to the conclusion that the alleged role of PCBs in the decline of the otter is likely to have been exaggerated. However, it is neither possible to dismiss the role of PCBs in the otter's decline as exaggerated nor to assume their important role as proven. The data presented in this review include information in support of both views. Most studies on PCBs in otters report total PCBs only, congener-specific data being quite rare. Information on levels of non-ortho congeners, the most toxic PCBs, is even more limited. Because congener patterns may vary between different otters, the total PCB concentration may not always be an accurate estimator of toxicity. To make a proper assessment of the impact of environmental PCB levels on the performance of otter populations and to establish \"safe PCB levels\" in sediment and fish, a number of toxicokinetic processes have to be elucidated. In general, the following chain of effects should be studied: concentrations in sediment--&gt;concentrations in prey organisms--&gt;concentrations in otter--&gt;physiological effects--&gt;population effects. Recommendations are made regarding possible areas of research.","author":[{"dropping-particle":"","family":"Smit","given":"M D","non-dropping-particle":"","parse-names":false,"suffix":""},{"dropping-particle":"","family":"Leonards","given":"P E","non-dropping-particle":"","parse-names":false,"suffix":""},{"dropping-particle":"","family":"Jongh","given":"a W","non-dropping-particle":"de","parse-names":false,"suffix":""},{"dropping-particle":"","family":"Hattum","given":"B G","non-dropping-particle":"van","parse-names":false,"suffix":""}],"container-title":"Reviews of environmental contamination and toxicology","id":"ITEM-2","issued":{"date-parts":[["1998"]]},"page":"95-130","title":"Polychlorinated biphenyls in the Eurasian otter (Lutra lutra).","type":"article-journal","volume":"157"},"uris":["http://www.mendeley.com/documents/?uuid=c3e82fba-1822-4e6f-b784-81672785c760"]}],"mendeley":{"formattedCitation":"(Smit &lt;i&gt;et al.&lt;/i&gt;, 1998; Prigioni, Balestrieri and Remonti, 2007)","plainTextFormattedCitation":"(Smit et al., 1998; Prigioni, Balestrieri and Remonti, 2007)","previouslyFormattedCitation":"(Smit &lt;i&gt;et al.&lt;/i&gt;, 1998; Prigioni, Balestrieri and Remonti, 2007)"},"properties":{"noteIndex":0},"schema":"https://github.com/citation-style-language/schema/raw/master/csl-citation.json"}</w:instrText>
      </w:r>
      <w:r w:rsidR="00ED17D1">
        <w:fldChar w:fldCharType="separate"/>
      </w:r>
      <w:r w:rsidR="00ED17D1" w:rsidRPr="00ED17D1">
        <w:rPr>
          <w:noProof/>
        </w:rPr>
        <w:t xml:space="preserve">(Smit </w:t>
      </w:r>
      <w:r w:rsidR="00ED17D1" w:rsidRPr="00ED17D1">
        <w:rPr>
          <w:i/>
          <w:noProof/>
        </w:rPr>
        <w:t>et al.</w:t>
      </w:r>
      <w:r w:rsidR="00ED17D1" w:rsidRPr="00ED17D1">
        <w:rPr>
          <w:noProof/>
        </w:rPr>
        <w:t>, 1998; Prigioni, Balestrieri and Remonti, 2007)</w:t>
      </w:r>
      <w:r w:rsidR="00ED17D1">
        <w:fldChar w:fldCharType="end"/>
      </w:r>
      <w:r>
        <w:t xml:space="preserve">. This unique position as a widely distributed species in a key ecosystem has driven </w:t>
      </w:r>
      <w:r w:rsidR="00CC2515">
        <w:t>many</w:t>
      </w:r>
      <w:r>
        <w:t xml:space="preserve"> publications investigating many aspects of otter biology including </w:t>
      </w:r>
      <w:commentRangeStart w:id="9"/>
      <w:r w:rsidR="0003330E">
        <w:t>p</w:t>
      </w:r>
      <w:r>
        <w:t>opulation</w:t>
      </w:r>
      <w:commentRangeEnd w:id="9"/>
      <w:r w:rsidR="0003330E">
        <w:rPr>
          <w:rStyle w:val="CommentReference"/>
        </w:rPr>
        <w:commentReference w:id="9"/>
      </w:r>
      <w:r w:rsidR="0003330E">
        <w:t xml:space="preserve"> size and </w:t>
      </w:r>
      <w:commentRangeStart w:id="10"/>
      <w:r w:rsidR="0003330E">
        <w:t>structure</w:t>
      </w:r>
      <w:commentRangeEnd w:id="10"/>
      <w:r w:rsidR="00CC2515">
        <w:t xml:space="preserve"> </w:t>
      </w:r>
      <w:r w:rsidR="0003330E">
        <w:rPr>
          <w:rStyle w:val="CommentReference"/>
        </w:rPr>
        <w:commentReference w:id="10"/>
      </w:r>
      <w:r w:rsidR="00CC2515">
        <w:fldChar w:fldCharType="begin" w:fldLock="1"/>
      </w:r>
      <w:r w:rsidR="00CC2515">
        <w:instrText>ADDIN CSL_CITATION {"citationItems":[{"id":"ITEM-1","itemData":{"DOI":"10.1007/s10592-008-9745-4","ISSN":"1566-0621","abstract":"Successful conservation and management of rare and elusive species requires reliable estimates of population size, but acquisition of such data is often challenging. We compare the two most frequently used methods of assessing abundance of Eurasian otter (Lutra lutra) populations, noninvasive genetic sampling (NGS) based on genotyping of faeces and field surveys using snow tracking. In a 100-km&lt;sup&gt;2&lt;/sup&gt; oligotrophic otter habitat with linear water bodies, both methods yielded very similar estimates (10-12 individuals). However, in a 100-km&lt;sup&gt;2&lt;/sup&gt; fishpond area, consisting of a complex network of rivers, fishponds, channels and marshes, genotyping of faeces revealed the presence of a higher number of individuals (46-50 genotypes) than the snow survey (38 individuals). NGS data analysed by capture-mark-recapture (CMR)-based software CAPWIRE provided even higher estimates, being twice the number assessed through snow tracking (76-81 individuals, CI&lt;sub&gt;95%&lt;/sub&gt; = 49-96 and 55-89). Our results suggest that the performance of both NGS and snow tracking is comparable in simple linear habitats, but in complex habitats with very high otter density a combination of genetic and field methods, or CMR analysis using genetic data, is recommended. We emphasise that to obtain reliable estimates using NGS it is necessary to follow strict protocols for detection and elimination of genotyping errors. Based on a literature review and our experience, we suggest improvements that may increase the success rate and efficiency of NGS for otters. © Springer Science + Business Media B.V. 2008.","author":[{"dropping-particle":"","family":"Hájková","given":"P","non-dropping-particle":"","parse-names":false,"suffix":""},{"dropping-particle":"","family":"Zemanová","given":"B","non-dropping-particle":"","parse-names":false,"suffix":""},{"dropping-particle":"","family":"Roche","given":"K","non-dropping-particle":"","parse-names":false,"suffix":""},{"dropping-particle":"","family":"Hájek","given":"B","non-dropping-particle":"","parse-names":false,"suffix":""}],"container-title":"Conservation Genetics","id":"ITEM-1","issue":"6","issued":{"date-parts":[["2009"]]},"page":"1667-1681","title":"An evaluation of field and noninvasive genetic methods for estimating Eurasian otter population size","type":"article-journal","volume":"10"},"uris":["http://www.mendeley.com/documents/?uuid=048de1c0-4173-495a-9c93-e18dd30202fc"]}],"mendeley":{"formattedCitation":"(Hájková &lt;i&gt;et al.&lt;/i&gt;, 2009)","plainTextFormattedCitation":"(Hájková et al., 2009)","previouslyFormattedCitation":"(Hájková &lt;i&gt;et al.&lt;/i&gt;, 2009)"},"properties":{"noteIndex":0},"schema":"https://github.com/citation-style-language/schema/raw/master/csl-citation.json"}</w:instrText>
      </w:r>
      <w:r w:rsidR="00CC2515">
        <w:fldChar w:fldCharType="separate"/>
      </w:r>
      <w:r w:rsidR="00CC2515" w:rsidRPr="00CC2515">
        <w:rPr>
          <w:noProof/>
        </w:rPr>
        <w:t xml:space="preserve">(Hájková </w:t>
      </w:r>
      <w:r w:rsidR="00CC2515" w:rsidRPr="00CC2515">
        <w:rPr>
          <w:i/>
          <w:noProof/>
        </w:rPr>
        <w:t>et al.</w:t>
      </w:r>
      <w:r w:rsidR="00CC2515" w:rsidRPr="00CC2515">
        <w:rPr>
          <w:noProof/>
        </w:rPr>
        <w:t>, 2009)</w:t>
      </w:r>
      <w:r w:rsidR="00CC2515">
        <w:fldChar w:fldCharType="end"/>
      </w:r>
      <w:r>
        <w:t xml:space="preserve">. </w:t>
      </w:r>
      <w:commentRangeStart w:id="11"/>
      <w:r>
        <w:t xml:space="preserve">Despite the perceived upturn in the fortunes of the Eurasian otter </w:t>
      </w:r>
      <w:commentRangeEnd w:id="11"/>
      <w:ins w:id="12" w:author="Thomas David Hughes" w:date="2022-08-31T15:05:00Z">
        <w:r w:rsidR="00B40137">
          <w:t xml:space="preserve">this success has </w:t>
        </w:r>
        <w:proofErr w:type="spellStart"/>
        <w:r w:rsidR="00B40137">
          <w:t>largly</w:t>
        </w:r>
        <w:proofErr w:type="spellEnd"/>
        <w:r w:rsidR="00B40137">
          <w:t xml:space="preserve"> been confined to Western Europe </w:t>
        </w:r>
      </w:ins>
      <w:r w:rsidR="0003330E">
        <w:rPr>
          <w:rStyle w:val="CommentReference"/>
        </w:rPr>
        <w:commentReference w:id="11"/>
      </w:r>
      <w:del w:id="13" w:author="Thomas David Hughes" w:date="2022-08-31T15:05:00Z">
        <w:r w:rsidDel="00B40137">
          <w:delText xml:space="preserve">in terms of its recent population </w:delText>
        </w:r>
        <w:r w:rsidR="0003330E" w:rsidDel="00B40137">
          <w:delText xml:space="preserve">size, </w:delText>
        </w:r>
        <w:r w:rsidDel="00B40137">
          <w:delText>the</w:delText>
        </w:r>
      </w:del>
      <w:r>
        <w:t xml:space="preserve"> data on its status across large areas of its range are unreliable</w:t>
      </w:r>
      <w:ins w:id="14" w:author="Thomas David Hughes" w:date="2022-08-31T15:05:00Z">
        <w:r w:rsidR="00B40137">
          <w:t xml:space="preserve"> but often s</w:t>
        </w:r>
      </w:ins>
      <w:ins w:id="15" w:author="Thomas David Hughes" w:date="2022-08-31T15:06:00Z">
        <w:r w:rsidR="00B40137">
          <w:t>how declining populations</w:t>
        </w:r>
      </w:ins>
      <w:r>
        <w:t xml:space="preserve"> </w:t>
      </w:r>
      <w:commentRangeStart w:id="16"/>
      <w:commentRangeEnd w:id="16"/>
      <w:r w:rsidR="0003330E">
        <w:rPr>
          <w:rStyle w:val="CommentReference"/>
        </w:rPr>
        <w:commentReference w:id="16"/>
      </w:r>
      <w:r w:rsidR="00ED17D1">
        <w:fldChar w:fldCharType="begin" w:fldLock="1"/>
      </w:r>
      <w:r w:rsidR="00707B1C">
        <w:instrText>ADDIN CSL_CITATION {"citationItems":[{"id":"ITEM-1","itemData":{"DOI":"10.1016/J.GECCO.2020.E01391","ISSN":"2351-9894","abstract":"Asia is home to five of the 13 species of otters found around the world. While studies on the otter have been increased considerably over the years, the focus and pattern of research in Asian Otter has not been analyzed properly. Here, we review the English literature published online on Asian otter species from 1990 to 2019 to portray trends and current state of research in otters to identify research gaps and suggest future research directions. A total of 244 original research papers were retrieved from online sources and categorized by research themes. Publications were analyzed using descriptive statistics, line graphs, Kendell's tau b coefficient, Kruskal-Wallis test, Wilcoxon rank sum test and a generalized linear model to detect trends in thematic and geographic focus. Our review documents a notable increase in the number of publications in Asian otter species after 2005. A persistent geographical bias was observed in the published studies where 32% of the total papers come from South Asia and 25% from South East Asia with lesser papers from Western Asia and no papers from Central Asia. Baseline surveys are the most common studies, followed by studies on ecology, genetics, conservation, trade and disease. Overall, our review shows that the status, distribution and trend of Asian otter population is still limited and more research is needed for less studied otter species, such as the hairy-nosed otter (Lutra sumatrana) and Pacific populations of the sea otter (Enhydra lutris). We also found that information on the potential impacts of climate change on otter species, and taxonomy as well as phylogenetic relationships among Asian otters is limited. We recommend that more studies be carried out in regions of Western Asia and Central Asia firstly on status and distribution and then on their ecology to improve our understanding of otter species in the face of increasing impacts on their habitats.","author":[{"dropping-particle":"","family":"Basnet","given":"Aarati","non-dropping-particle":"","parse-names":false,"suffix":""},{"dropping-particle":"","family":"Ghimire","given":"Prashant","non-dropping-particle":"","parse-names":false,"suffix":""},{"dropping-particle":"","family":"Timilsina","given":"Yajna Prasad","non-dropping-particle":"","parse-names":false,"suffix":""},{"dropping-particle":"","family":"Bist","given":"Bhuwan Singh","non-dropping-particle":"","parse-names":false,"suffix":""}],"container-title":"Global Ecology and Conservation","id":"ITEM-1","issued":{"date-parts":[["2020","12","1"]]},"page":"e01391","publisher":"Elsevier","title":"Otter research in Asia: Trends, biases and future directions","type":"article-journal","volume":"24"},"uris":["http://www.mendeley.com/documents/?uuid=3e76e38f-530e-3d3f-8516-5f10e451897a"]}],"mendeley":{"formattedCitation":"(Basnet &lt;i&gt;et al.&lt;/i&gt;, 2020)","plainTextFormattedCitation":"(Basnet et al., 2020)","previouslyFormattedCitation":"(Basnet &lt;i&gt;et al.&lt;/i&gt;, 2020)"},"properties":{"noteIndex":0},"schema":"https://github.com/citation-style-language/schema/raw/master/csl-citation.json"}</w:instrText>
      </w:r>
      <w:r w:rsidR="00ED17D1">
        <w:fldChar w:fldCharType="separate"/>
      </w:r>
      <w:r w:rsidR="00ED17D1" w:rsidRPr="00ED17D1">
        <w:rPr>
          <w:noProof/>
        </w:rPr>
        <w:t xml:space="preserve">(Basnet </w:t>
      </w:r>
      <w:r w:rsidR="00ED17D1" w:rsidRPr="00ED17D1">
        <w:rPr>
          <w:i/>
          <w:noProof/>
        </w:rPr>
        <w:t>et al.</w:t>
      </w:r>
      <w:r w:rsidR="00ED17D1" w:rsidRPr="00ED17D1">
        <w:rPr>
          <w:noProof/>
        </w:rPr>
        <w:t>, 2020)</w:t>
      </w:r>
      <w:r w:rsidR="00ED17D1">
        <w:fldChar w:fldCharType="end"/>
      </w:r>
      <w:r>
        <w:t xml:space="preserve">. This further underlines the need for an evaluation of the literature to determine the most effective way to focus limited research money for the </w:t>
      </w:r>
      <w:r w:rsidR="00707B1C">
        <w:t>effective conservation of \</w:t>
      </w:r>
      <w:proofErr w:type="spellStart"/>
      <w:r w:rsidR="00707B1C">
        <w:t>textit</w:t>
      </w:r>
      <w:proofErr w:type="spellEnd"/>
      <w:r w:rsidR="00707B1C">
        <w:t>{Lutra lutra}</w:t>
      </w:r>
      <w:r w:rsidR="00707B1C">
        <w:fldChar w:fldCharType="begin" w:fldLock="1"/>
      </w:r>
      <w:r w:rsidR="00707B1C">
        <w:instrText>ADDIN CSL_CITATION {"citationItems":[{"id":"ITEM-1","itemData":{"DOI":"10.1016/J.BIOCON.2005.06.003","ISSN":"0006-3207","abstract":"Lack of systematic evaluation of the effectiveness of conservation practices has hindered advances in scientific management of biodiversity. Development of an evidence-based framework of the kind used in the health services has been advocated as an approach to address this problem. Here we report on and evaluate the first two ecological systematic reviews undertaken using this framework. The subjects were the effectiveness of burning as a conservation intervention for UK sub-montane, dry dwarf shrub heaths (heath review) and blanket bog (bog review). Systematic search yielded 13 data sets from seven 'heath' articles and 11 data sets from eight 'bog' articles. Data from the heath review were of sufficient quality to enable meta-analysis whereas data from the bog review was synthesised by \"vote counting\". Meta-analysis of the heath data indicates that floristic diversity is variable, particularly in early post-fire successional sequences, but older stands experienced significantly greater loss of diversity than younger stands. The bog review indicates that there are no consistent changes in floristic composition in response to burning. The evidence-base for upland management by burning is insufficient to generate robust management recommendations highlighting the necessity for further work. Feedback from the dissemination of the reviews provided valuable lessons for future reviews in terms of stakeholder involvement in question formulation and the balance between a reductionist and holistic approach. Systematic reviews are appropriate tools for conservation management and formalise the information available based on the weight of evidence. Evidence will commonly be lacking in many areas of conservation biology and the evidence-based framework effectively exposes this situation in a way that can determine requirements for needs-led research. © 2005 Elsevier Ltd. All rights reserved.","author":[{"dropping-particle":"","family":"Stewart","given":"Gavin B.","non-dropping-particle":"","parse-names":false,"suffix":""},{"dropping-particle":"","family":"Coles","given":"Chris F.","non-dropping-particle":"","parse-names":false,"suffix":""},{"dropping-particle":"","family":"Pullin","given":"Andrew S.","non-dropping-particle":"","parse-names":false,"suffix":""}],"container-title":"Biological Conservation","id":"ITEM-1","issue":"2","issued":{"date-parts":[["2005","11","1"]]},"page":"270-278","publisher":"Elsevier","title":"Applying evidence-based practice in conservation management: Lessons from the first systematic review and dissemination projects","type":"article-journal","volume":"126"},"uris":["http://www.mendeley.com/documents/?uuid=dbf7917c-dfca-3b8b-a795-8c7e99049e6d"]}],"mendeley":{"formattedCitation":"(Stewart, Coles and Pullin, 2005)","plainTextFormattedCitation":"(Stewart, Coles and Pullin, 2005)","previouslyFormattedCitation":"(Stewart, Coles and Pullin, 2005)"},"properties":{"noteIndex":0},"schema":"https://github.com/citation-style-language/schema/raw/master/csl-citation.json"}</w:instrText>
      </w:r>
      <w:r w:rsidR="00707B1C">
        <w:fldChar w:fldCharType="separate"/>
      </w:r>
      <w:r w:rsidR="00707B1C" w:rsidRPr="00707B1C">
        <w:rPr>
          <w:noProof/>
        </w:rPr>
        <w:t>(Stewart, Coles and Pullin, 2005)</w:t>
      </w:r>
      <w:r w:rsidR="00707B1C">
        <w:fldChar w:fldCharType="end"/>
      </w:r>
      <w:r>
        <w:t xml:space="preserve">.  </w:t>
      </w:r>
    </w:p>
    <w:p w14:paraId="3D7EA62F" w14:textId="77777777" w:rsidR="008B4C45" w:rsidRDefault="008B4C45" w:rsidP="008B4C45"/>
    <w:p w14:paraId="3EBA2F64" w14:textId="66028B36" w:rsidR="008B4C45" w:rsidRDefault="008B4C45" w:rsidP="008B4C45">
      <w:r>
        <w:t xml:space="preserve">The large </w:t>
      </w:r>
      <w:r w:rsidR="00F31C38">
        <w:t>n</w:t>
      </w:r>
      <w:r>
        <w:t>umbers of papers of papers published on \</w:t>
      </w:r>
      <w:proofErr w:type="spellStart"/>
      <w:r>
        <w:t>textit</w:t>
      </w:r>
      <w:proofErr w:type="spellEnd"/>
      <w:r>
        <w:t xml:space="preserve">{Lutra lutra} have precipitated many reviews on specific topics or </w:t>
      </w:r>
      <w:r w:rsidR="00F31C38">
        <w:t xml:space="preserve">over </w:t>
      </w:r>
      <w:r>
        <w:t>geographical portions of the range</w:t>
      </w:r>
      <w:r w:rsidR="00F31C38">
        <w:t>,</w:t>
      </w:r>
      <w:r>
        <w:t xml:space="preserve"> such as diet and genetic methods</w:t>
      </w:r>
      <w:r w:rsidR="00707B1C">
        <w:t xml:space="preserve"> </w:t>
      </w:r>
      <w:r w:rsidR="00707B1C">
        <w:fldChar w:fldCharType="begin" w:fldLock="1"/>
      </w:r>
      <w:r w:rsidR="00707B1C">
        <w:instrText>ADDIN CSL_CITATION {"citationItems":[{"id":"ITEM-1","itemData":{"DOI":"10.1002/jwmg.604","ISBN":"0022541X","ISSN":"0022541X","abstract":"The main goal of non-invasive genetic capture-mark-recapture (CMR) analysis is to gain an unbiased and reliable population size estimate of species that cannot be sampled directly. The method has become an important and widely used tool to research and manage wildlife populations.However, researchers have to struggle with low amplification success rates and genotyping errors, which substantially bias subsequent analysis. To receive reliable results and to minimize the time and costs required for non-invasive microsatellite genotyping, one must carefully choose a species-specific sampling design, methods that maximize the amount of template DNA, and methods that could overcome genotyping errors, especially when using low-quality samples. This article reviews the literature and the pros and cons of the main methods used along the process described above. The review is strengthened by a case study on Eurasian otters (Lutra lutra) using feces; we tested severalmethods for their appropriateness to accommodate for genotyping errors. Based on this method testing, we demonstrated that high genotyping error rates are the key problem in this process leading to a severely flawed dataset if no consensus genotype is formed. However, even if generating consensus genotypes minimizes errors dramatically, we show that it may not achieve a definite eradication of all errors, which results in overestimated population sizes if conventional estimators are used. In conjunction with these findings, we offer a step-by-step protocol for non-invasive genetic CMR studies to achieve a reliable estimate of population sizes in the presence of high genotyping error rates.","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Journal of Wildlife Management","id":"ITEM-1","issue":"8","issued":{"date-parts":[["2013"]]},"page":"1490-1511","title":"How to overcome genotyping errors in non-invasive genetic mark-recapture population size estimation - A review of available methods illustrated by a case study","type":"article","volume":"77"},"uris":["http://www.mendeley.com/documents/?uuid=69a89ee9-7772-4164-8b88-b19d35b1f2d3"]},{"id":"ITEM-2","itemData":{"DOI":"10.1016/j.ecolind.2012.10.017","ISBN":"1470-160X","ISSN":"1470160X","abstract":"The Eurasian otter (Lutra lutra L.) is a top predator in aquatic systems and plays an important role in ecosystem functioning. However, it has undergone dramatic declines throughout Europe as a result of environmental degradation. We examine the putative role of the otter as a bioindicator in Ireland which remains a stronghold for the species and affords a unique opportunity to examine variation in its ecological niche. We describe diet, using spraint contents, along rivers during 2010 and conduct a review and quantitative meta-analysis of the results of a further 21 studies. We aimed to assess variation in otter diet in relation to river productivity, a proxy for natural nutrification and anthropogenic eutrophication, and availability of salmonid prey (Salmo trutta and Salmo salar), to test the hypothesis that otter diet is related to environmental quality. Otter diet did not vary with levels of productivity or availability of salmonids whilst Compositional Analysis suggested there was no selection of salmonid over non-salmonid fish. There was a distinct niche separation between riverine and lacustrine systems, the latter being dominated by Atlantic eel (Anguilla anguilla). Otters are opportunistic and may take insects, freshwater mussels, birds, mammals and even fruit. Otters living along coasts have a greatest niche breath than those in freshwater systems which encompasses a wide variety of intertidal prey though pelagic fish are rarely taken. It is concluded that the ability of the otter to feed on a wide diversity of prey taxa and the strong influence of habitat type, renders it a poor bioindicator of environmental water quality. It seems likely that the plasticity of the habitat and dietary niche of otters, and the extent of suitable habitat, may have sustained populations in Ireland despite intensification of agriculture during the 20th century. © 2012 Elsevier Ltd. All rights reserved.","author":[{"dropping-particle":"","family":"Reid","given":"Neil","non-dropping-particle":"","parse-names":false,"suffix":""},{"dropping-particle":"","family":"Thompson","given":"Danielle","non-dropping-particle":"","parse-names":false,"suffix":""},{"dropping-particle":"","family":"Hayden","given":"Brian","non-dropping-particle":"","parse-names":false,"suffix":""},{"dropping-particle":"","family":"Marnell","given":"Ferdia","non-dropping-particle":"","parse-names":false,"suffix":""},{"dropping-particle":"","family":"Montgomery","given":"W. Ian","non-dropping-particle":"","parse-names":false,"suffix":""}],"container-title":"Ecological Indicators","id":"ITEM-2","issued":{"date-parts":[["2013"]]},"page":"5-13","title":"Review and quantitative meta-analysis of diet suggests the Eurasian otter (Lutra lutra) is likely to be a poor bioindicator","type":"article-journal","volume":"26"},"uris":["http://www.mendeley.com/documents/?uuid=5573a95c-c4c2-4559-9771-4a1aa5c3dab2"]}],"mendeley":{"formattedCitation":"(Lampa &lt;i&gt;et al.&lt;/i&gt;, 2013; Reid &lt;i&gt;et al.&lt;/i&gt;, 2013)","plainTextFormattedCitation":"(Lampa et al., 2013; Reid et al., 2013)","previouslyFormattedCitation":"(Lampa &lt;i&gt;et al.&lt;/i&gt;, 2013; Reid &lt;i&gt;et al.&lt;/i&gt;, 2013)"},"properties":{"noteIndex":0},"schema":"https://github.com/citation-style-language/schema/raw/master/csl-citation.json"}</w:instrText>
      </w:r>
      <w:r w:rsidR="00707B1C">
        <w:fldChar w:fldCharType="separate"/>
      </w:r>
      <w:r w:rsidR="00707B1C" w:rsidRPr="00707B1C">
        <w:rPr>
          <w:noProof/>
        </w:rPr>
        <w:t xml:space="preserve">(Lampa </w:t>
      </w:r>
      <w:r w:rsidR="00707B1C" w:rsidRPr="00707B1C">
        <w:rPr>
          <w:i/>
          <w:noProof/>
        </w:rPr>
        <w:t>et al.</w:t>
      </w:r>
      <w:r w:rsidR="00707B1C" w:rsidRPr="00707B1C">
        <w:rPr>
          <w:noProof/>
        </w:rPr>
        <w:t xml:space="preserve">, 2013; Reid </w:t>
      </w:r>
      <w:r w:rsidR="00707B1C" w:rsidRPr="00707B1C">
        <w:rPr>
          <w:i/>
          <w:noProof/>
        </w:rPr>
        <w:t>et al.</w:t>
      </w:r>
      <w:r w:rsidR="00707B1C" w:rsidRPr="00707B1C">
        <w:rPr>
          <w:noProof/>
        </w:rPr>
        <w:t>, 2013)</w:t>
      </w:r>
      <w:r w:rsidR="00707B1C">
        <w:fldChar w:fldCharType="end"/>
      </w:r>
      <w:r w:rsidR="00F31C38">
        <w:t xml:space="preserve">, and </w:t>
      </w:r>
      <w:r>
        <w:t>population size and distribution</w:t>
      </w:r>
      <w:r w:rsidR="00707B1C">
        <w:t xml:space="preserve"> </w:t>
      </w:r>
      <w:r w:rsidR="00707B1C">
        <w:fldChar w:fldCharType="begin" w:fldLock="1"/>
      </w:r>
      <w:r w:rsidR="00707B1C">
        <w:instrText>ADDIN CSL_CITATION {"citationItems":[{"id":"ITEM-1","itemData":{"DOI":"10.1007/s10592-008-9745-4","ISSN":"1566-0621","abstract":"Successful conservation and management of rare and elusive species requires reliable estimates of population size, but acquisition of such data is often challenging. We compare the two most frequently used methods of assessing abundance of Eurasian otter (Lutra lutra) populations, noninvasive genetic sampling (NGS) based on genotyping of faeces and field surveys using snow tracking. In a 100-km&lt;sup&gt;2&lt;/sup&gt; oligotrophic otter habitat with linear water bodies, both methods yielded very similar estimates (10-12 individuals). However, in a 100-km&lt;sup&gt;2&lt;/sup&gt; fishpond area, consisting of a complex network of rivers, fishponds, channels and marshes, genotyping of faeces revealed the presence of a higher number of individuals (46-50 genotypes) than the snow survey (38 individuals). NGS data analysed by capture-mark-recapture (CMR)-based software CAPWIRE provided even higher estimates, being twice the number assessed through snow tracking (76-81 individuals, CI&lt;sub&gt;95%&lt;/sub&gt; = 49-96 and 55-89). Our results suggest that the performance of both NGS and snow tracking is comparable in simple linear habitats, but in complex habitats with very high otter density a combination of genetic and field methods, or CMR analysis using genetic data, is recommended. We emphasise that to obtain reliable estimates using NGS it is necessary to follow strict protocols for detection and elimination of genotyping errors. Based on a literature review and our experience, we suggest improvements that may increase the success rate and efficiency of NGS for otters. © Springer Science + Business Media B.V. 2008.","author":[{"dropping-particle":"","family":"Hájková","given":"P","non-dropping-particle":"","parse-names":false,"suffix":""},{"dropping-particle":"","family":"Zemanová","given":"B","non-dropping-particle":"","parse-names":false,"suffix":""},{"dropping-particle":"","family":"Roche","given":"K","non-dropping-particle":"","parse-names":false,"suffix":""},{"dropping-particle":"","family":"Hájek","given":"B","non-dropping-particle":"","parse-names":false,"suffix":""}],"container-title":"Conservation Genetics","id":"ITEM-1","issue":"6","issued":{"date-parts":[["2009"]]},"page":"1667-1681","title":"An evaluation of field and noninvasive genetic methods for estimating Eurasian otter population size","type":"article-journal","volume":"10"},"uris":["http://www.mendeley.com/documents/?uuid=048de1c0-4173-495a-9c93-e18dd30202fc"]},{"id":"ITEM-2","itemData":{"author":[{"dropping-particle":"","family":"Conroy","given":"Jim","non-dropping-particle":"","parse-names":false,"suffix":""},{"dropping-particle":"","family":"Melisch","given":"Roland","non-dropping-particle":"","parse-names":false,"suffix":""},{"dropping-particle":"","family":"Chanin","given":"Paul","non-dropping-particle":"","parse-names":false,"suffix":""}],"container-title":"IUCN Otter Specialist Group Bulletin","id":"ITEM-2","issue":"1","issued":{"date-parts":[["1998"]]},"page":"15-30","title":"The distribution and status of the Eurasian Otter (Lutra lutra) in Asia�a preliminary review","type":"article-journal","volume":"15"},"uris":["http://www.mendeley.com/documents/?uuid=53ad562e-ed27-4e5f-a193-0a2cef070c3a"]},{"id":"ITEM-3","itemData":{"DOI":"10.1111/j.1365-2907.2007.00105.x","ISSN":"03051838","abstract":"1. Changes in otter Lutra lutra distribution in Italy were examined by analysing geographical, historical and survey data. 2. As in other European countries, otters declined sharply in Italy during the late 1970s and throughout the 1980s. Between 1985 and 2004 the species became extinct, except for some reintroductions, in northern and most of central Italy while the species appears to have substantially recovered in its southern range. This recovery of the otter population is apparently not due to increased research effort, but reflects a real expansion of range. 3. Differences in the degree of range reduction during the second half of the 20th century and in the availability of suitable habitats are probably the major factors that have determined the two opposite trends shown by otter populations in the last 20 years. 4. Better knowledge of otter status and distribution is needed for effective conservation management. We suggest that a national survey of the Italian otter population that employs genetic approaches should represent a first step of the national action plan for otter conservation.","author":[{"dropping-particle":"","family":"Prigioni","given":"Claudio","non-dropping-particle":"","parse-names":false,"suffix":""},{"dropping-particle":"","family":"Balestrieri","given":"Alessandro","non-dropping-particle":"","parse-names":false,"suffix":""},{"dropping-particle":"","family":"Remonti","given":"Luigi","non-dropping-particle":"","parse-names":false,"suffix":""}],"container-title":"Mammal Review","id":"ITEM-3","issue":"1","issued":{"date-parts":[["2007"]]},"page":"71-79","title":"Decline and recovery in otter Lutra lutra populations in Italy","type":"article","volume":"37"},"uris":["http://www.mendeley.com/documents/?uuid=37c5f5e5-744a-4318-ba7a-0145aa8e7e56"]}],"mendeley":{"formattedCitation":"(Conroy, Melisch and Chanin, 1998; Prigioni, Balestrieri and Remonti, 2007; Hájková &lt;i&gt;et al.&lt;/i&gt;, 2009)","plainTextFormattedCitation":"(Conroy, Melisch and Chanin, 1998; Prigioni, Balestrieri and Remonti, 2007; Hájková et al., 2009)","previouslyFormattedCitation":"(Conroy, Melisch and Chanin, 1998; Prigioni, Balestrieri and Remonti, 2007; Hájková &lt;i&gt;et al.&lt;/i&gt;, 2009)"},"properties":{"noteIndex":0},"schema":"https://github.com/citation-style-language/schema/raw/master/csl-citation.json"}</w:instrText>
      </w:r>
      <w:r w:rsidR="00707B1C">
        <w:fldChar w:fldCharType="separate"/>
      </w:r>
      <w:r w:rsidR="00707B1C" w:rsidRPr="00707B1C">
        <w:rPr>
          <w:noProof/>
        </w:rPr>
        <w:t xml:space="preserve">(Conroy, Melisch and Chanin, 1998; Prigioni, Balestrieri and Remonti, 2007; Hájková </w:t>
      </w:r>
      <w:r w:rsidR="00707B1C" w:rsidRPr="00707B1C">
        <w:rPr>
          <w:i/>
          <w:noProof/>
        </w:rPr>
        <w:t>et al.</w:t>
      </w:r>
      <w:r w:rsidR="00707B1C" w:rsidRPr="00707B1C">
        <w:rPr>
          <w:noProof/>
        </w:rPr>
        <w:t>, 2009)</w:t>
      </w:r>
      <w:r w:rsidR="00707B1C">
        <w:fldChar w:fldCharType="end"/>
      </w:r>
      <w:r>
        <w:t xml:space="preserve">. </w:t>
      </w:r>
      <w:r w:rsidR="00F31C38">
        <w:t>T</w:t>
      </w:r>
      <w:r>
        <w:t>hese reviews have added valuable insight on the aspects of otter biology</w:t>
      </w:r>
      <w:r w:rsidR="00F31C38">
        <w:t xml:space="preserve">, </w:t>
      </w:r>
      <w:r>
        <w:t xml:space="preserve">standardising methods and providing </w:t>
      </w:r>
      <w:r w:rsidR="001A7695">
        <w:t>s</w:t>
      </w:r>
      <w:r>
        <w:t xml:space="preserve">tandard </w:t>
      </w:r>
      <w:r w:rsidR="001A7695">
        <w:t>collection</w:t>
      </w:r>
      <w:r>
        <w:t xml:space="preserve"> protocols</w:t>
      </w:r>
      <w:r w:rsidR="00F31C38">
        <w:t>,</w:t>
      </w:r>
      <w:r>
        <w:t xml:space="preserve"> for example</w:t>
      </w:r>
      <w:r w:rsidR="00707B1C">
        <w:t xml:space="preserve"> </w:t>
      </w:r>
      <w:r w:rsidR="00707B1C">
        <w:fldChar w:fldCharType="begin" w:fldLock="1"/>
      </w:r>
      <w:r w:rsidR="00707B1C">
        <w:instrText>ADDIN CSL_CITATION {"citationItems":[{"id":"ITEM-1","itemData":{"DOI":"10.1016/j.ecoinf.2012.11.002","ISBN":"1574-9541","ISSN":"15749541","abstract":"Assessing and monitoring populations of elusive species frequently rely on the identification of indirect signs such as faeces. The absence of signs does not necessarily denote the absence of a species, thus, the ability to determine the presence/absence is susceptible to false negative results. The probability of detection is central to the interpretation and utility of data from field sign surveys. A low probability of detection may introduce considerable error into distribution patterns, resulting in inaccurate ecological conclusions. We used a systematic resampling approach, based on sequential spatial replication of spraint surveys, to investigate the probability of detecting Eurasian otters (Lutra lutra L.) with different survey designs. This included the standard otter transect survey methodology, which is widely used in conservation and scientific studies. In particular, we focus on the impact of applying broad scale population assessment techniques at smaller spatial scales. Fortnightly catchment-level otter surveys were undertaken on four lowland rivers in South Wales, over a period of two years. GIS was used to construct binary vectors for each survey, denoting the presence (1) or absence (0) of otters at each 50. m section of river. Vectors from all study rivers were pooled and resampled to test the different survey designs. The mean probability of detecting otters based on the standard protocol of a single 600. m transect survey was very low (0.26. ±0.01 SE). The best way of obtaining a detection probability of 0.8 was to undertake three repeat surveys at two separate sites, using a transect of 800-1000. m. We demonstrate how sequentially collected spatial data can be analysed to determine the reliability of field sign surveys. Increasing the number of visits and study sites was a more efficient means of improving detection power than increasing transect length alone. The study emphasises the importance of determining detection probabilities and designing field sign surveys according to study scale and objectives. Our findings question the value of survey designs that aim to provide an instantaneous assessment of species presence/absence. © 2012 Elsevier B.V.","author":[{"dropping-particle":"","family":"Parry","given":"G. S.","non-dropping-particle":"","parse-names":false,"suffix":""},{"dropping-particle":"","family":"Bodger","given":"O.","non-dropping-particle":"","parse-names":false,"suffix":""},{"dropping-particle":"","family":"McDonald","given":"R. A.","non-dropping-particle":"","parse-names":false,"suffix":""},{"dropping-particle":"","family":"Forman","given":"D. W.","non-dropping-particle":"","parse-names":false,"suffix":""}],"container-title":"Ecological Informatics","id":"ITEM-1","issued":{"date-parts":[["2013"]]},"page":"64-70","title":"A systematic re-sampling approach to assess the probability of detecting otters Lutra lutra using spraint surveys on small lowland rivers","type":"article-journal","volume":"14"},"uris":["http://www.mendeley.com/documents/?uuid=7ef56aa1-8bf0-4bd8-a3a4-d75d03ec7aaf"]}],"mendeley":{"formattedCitation":"(Parry &lt;i&gt;et al.&lt;/i&gt;, 2013)","plainTextFormattedCitation":"(Parry et al., 2013)","previouslyFormattedCitation":"(Parry &lt;i&gt;et al.&lt;/i&gt;, 2013)"},"properties":{"noteIndex":0},"schema":"https://github.com/citation-style-language/schema/raw/master/csl-citation.json"}</w:instrText>
      </w:r>
      <w:r w:rsidR="00707B1C">
        <w:fldChar w:fldCharType="separate"/>
      </w:r>
      <w:r w:rsidR="00707B1C" w:rsidRPr="00707B1C">
        <w:rPr>
          <w:noProof/>
        </w:rPr>
        <w:t xml:space="preserve">(Parry </w:t>
      </w:r>
      <w:r w:rsidR="00707B1C" w:rsidRPr="00707B1C">
        <w:rPr>
          <w:i/>
          <w:noProof/>
        </w:rPr>
        <w:t>et al.</w:t>
      </w:r>
      <w:r w:rsidR="00707B1C" w:rsidRPr="00707B1C">
        <w:rPr>
          <w:noProof/>
        </w:rPr>
        <w:t>, 2013)</w:t>
      </w:r>
      <w:r w:rsidR="00707B1C">
        <w:fldChar w:fldCharType="end"/>
      </w:r>
      <w:r>
        <w:t>.</w:t>
      </w:r>
      <w:r w:rsidR="00707B1C">
        <w:t xml:space="preserve"> </w:t>
      </w:r>
      <w:r>
        <w:t>Furthermore, there have been several reviews synthesising the information we currently possess on \</w:t>
      </w:r>
      <w:proofErr w:type="spellStart"/>
      <w:r>
        <w:t>textit</w:t>
      </w:r>
      <w:proofErr w:type="spellEnd"/>
      <w:r>
        <w:t>{Lutra lutra} aiming to provide a full account of what we know about this species</w:t>
      </w:r>
      <w:r w:rsidR="00F31C38">
        <w:t xml:space="preserve"> </w:t>
      </w:r>
      <w:r w:rsidR="00707B1C">
        <w:fldChar w:fldCharType="begin" w:fldLock="1"/>
      </w:r>
      <w:r w:rsidR="002A7470">
        <w:instrText>ADDIN CSL_CITATION {"citationItems":[{"id":"ITEM-1","itemData":{"abstract":"The Eurasian otter (Lutra lutra) has the widest distribution of all 13 otter species but the actual worldwide status is very uncertain. It disappeared in many parts of Europe largely due to pollution but with considerable effort to improve environmental conditions they are starting to return in some areas. However, the rate of this return is largely exaggerated which creates problems with fisheries. In vast parts of its range in Asia and North Africa there is very little data and few modern records. It is therefore important to continue conservation efforts, increase public awareness and research to obtain up-to-date information on the true status.","author":[{"dropping-particle":"","family":"Yoxon","given":"Paul","non-dropping-particle":"","parse-names":false,"suffix":""},{"dropping-particle":"","family":"Yoxon Iosf","given":"Ben","non-dropping-particle":"","parse-names":false,"suffix":""}],"id":"ITEM-1","issued":{"date-parts":[["2019"]]},"title":"EURASIAN OTTER (Lutra lutra): A REVIEW OF THE CURRENT WORLD STATUS","type":"article-journal"},"uris":["http://www.mendeley.com/documents/?uuid=cd36acde-7186-3654-ba0e-a19fb714cafe"]}],"mendeley":{"formattedCitation":"(Yoxon and Yoxon Iosf, 2019)","plainTextFormattedCitation":"(Yoxon and Yoxon Iosf, 2019)","previouslyFormattedCitation":"(Yoxon and Yoxon Iosf, 2019)"},"properties":{"noteIndex":0},"schema":"https://github.com/citation-style-language/schema/raw/master/csl-citation.json"}</w:instrText>
      </w:r>
      <w:r w:rsidR="00707B1C">
        <w:fldChar w:fldCharType="separate"/>
      </w:r>
      <w:r w:rsidR="00707B1C" w:rsidRPr="00707B1C">
        <w:rPr>
          <w:noProof/>
        </w:rPr>
        <w:t>(Yoxon and Yoxon Iosf, 2019)</w:t>
      </w:r>
      <w:r w:rsidR="00707B1C">
        <w:fldChar w:fldCharType="end"/>
      </w:r>
      <w:r>
        <w:t>.</w:t>
      </w:r>
      <w:r w:rsidR="00707B1C">
        <w:t xml:space="preserve"> </w:t>
      </w:r>
      <w:r>
        <w:t xml:space="preserve">However, </w:t>
      </w:r>
      <w:r w:rsidR="0034634E">
        <w:t>none of</w:t>
      </w:r>
      <w:r>
        <w:t xml:space="preserve"> these reviews have systematically categorised the literature to identify the topical and geographical patterns that have developed overtime. Here</w:t>
      </w:r>
      <w:r w:rsidR="00F31C38">
        <w:t>,</w:t>
      </w:r>
      <w:r>
        <w:t xml:space="preserve"> we focus on the general trends in the literature itself to identify areas that have been </w:t>
      </w:r>
      <w:r w:rsidR="00F31C38">
        <w:t xml:space="preserve">well </w:t>
      </w:r>
      <w:r>
        <w:t>studied and those that have not</w:t>
      </w:r>
      <w:r w:rsidR="001A7695">
        <w:t>,</w:t>
      </w:r>
      <w:r w:rsidR="002A7470">
        <w:t xml:space="preserve"> with the aim of providing </w:t>
      </w:r>
      <w:r w:rsidR="002A7470">
        <w:lastRenderedPageBreak/>
        <w:t>priorities for future research</w:t>
      </w:r>
      <w:r>
        <w:t xml:space="preserve">. A </w:t>
      </w:r>
      <w:r w:rsidR="002A7470">
        <w:t>systematic</w:t>
      </w:r>
      <w:r>
        <w:t xml:space="preserve"> review of the whole field gives a valuable insight into the areas which remain understudied and equally those that perhaps </w:t>
      </w:r>
      <w:r w:rsidR="00F31C38">
        <w:t xml:space="preserve">need not be prioritised for </w:t>
      </w:r>
      <w:r>
        <w:t>further investigation</w:t>
      </w:r>
      <w:r w:rsidR="002A7470">
        <w:t xml:space="preserve"> </w:t>
      </w:r>
      <w:r w:rsidR="00F31C38">
        <w:t xml:space="preserve">at this time </w:t>
      </w:r>
      <w:r w:rsidR="002A7470">
        <w:fldChar w:fldCharType="begin" w:fldLock="1"/>
      </w:r>
      <w:r w:rsidR="00453DB3">
        <w:instrText>ADDIN CSL_CITATION {"citationItems":[{"id":"ITEM-1","itemData":{"DOI":"10.1016/J.BIOCON.2005.06.003","ISSN":"0006-3207","abstract":"Lack of systematic evaluation of the effectiveness of conservation practices has hindered advances in scientific management of biodiversity. Development of an evidence-based framework of the kind used in the health services has been advocated as an approach to address this problem. Here we report on and evaluate the first two ecological systematic reviews undertaken using this framework. The subjects were the effectiveness of burning as a conservation intervention for UK sub-montane, dry dwarf shrub heaths (heath review) and blanket bog (bog review). Systematic search yielded 13 data sets from seven 'heath' articles and 11 data sets from eight 'bog' articles. Data from the heath review were of sufficient quality to enable meta-analysis whereas data from the bog review was synthesised by \"vote counting\". Meta-analysis of the heath data indicates that floristic diversity is variable, particularly in early post-fire successional sequences, but older stands experienced significantly greater loss of diversity than younger stands. The bog review indicates that there are no consistent changes in floristic composition in response to burning. The evidence-base for upland management by burning is insufficient to generate robust management recommendations highlighting the necessity for further work. Feedback from the dissemination of the reviews provided valuable lessons for future reviews in terms of stakeholder involvement in question formulation and the balance between a reductionist and holistic approach. Systematic reviews are appropriate tools for conservation management and formalise the information available based on the weight of evidence. Evidence will commonly be lacking in many areas of conservation biology and the evidence-based framework effectively exposes this situation in a way that can determine requirements for needs-led research. © 2005 Elsevier Ltd. All rights reserved.","author":[{"dropping-particle":"","family":"Stewart","given":"Gavin B.","non-dropping-particle":"","parse-names":false,"suffix":""},{"dropping-particle":"","family":"Coles","given":"Chris F.","non-dropping-particle":"","parse-names":false,"suffix":""},{"dropping-particle":"","family":"Pullin","given":"Andrew S.","non-dropping-particle":"","parse-names":false,"suffix":""}],"container-title":"Biological Conservation","id":"ITEM-1","issue":"2","issued":{"date-parts":[["2005","11","1"]]},"page":"270-278","publisher":"Elsevier","title":"Applying evidence-based practice in conservation management: Lessons from the first systematic review and dissemination projects","type":"article-journal","volume":"126"},"uris":["http://www.mendeley.com/documents/?uuid=dbf7917c-dfca-3b8b-a795-8c7e99049e6d"]}],"mendeley":{"formattedCitation":"(Stewart, Coles and Pullin, 2005)","plainTextFormattedCitation":"(Stewart, Coles and Pullin, 2005)","previouslyFormattedCitation":"(Stewart, Coles and Pullin, 2005)"},"properties":{"noteIndex":0},"schema":"https://github.com/citation-style-language/schema/raw/master/csl-citation.json"}</w:instrText>
      </w:r>
      <w:r w:rsidR="002A7470">
        <w:fldChar w:fldCharType="separate"/>
      </w:r>
      <w:r w:rsidR="002A7470" w:rsidRPr="002A7470">
        <w:rPr>
          <w:noProof/>
        </w:rPr>
        <w:t>(Stewart, Coles and Pullin, 2005)</w:t>
      </w:r>
      <w:r w:rsidR="002A7470">
        <w:fldChar w:fldCharType="end"/>
      </w:r>
      <w:r>
        <w:t xml:space="preserve">. </w:t>
      </w:r>
    </w:p>
    <w:p w14:paraId="07B8F2C3" w14:textId="59721A82" w:rsidR="008B4C45" w:rsidRDefault="008B4C45" w:rsidP="008B4C45"/>
    <w:p w14:paraId="5D45D7BD" w14:textId="42869042" w:rsidR="008B4C45" w:rsidRDefault="00F31C38" w:rsidP="008B4C45">
      <w:r>
        <w:t>W</w:t>
      </w:r>
      <w:r w:rsidR="008B4C45">
        <w:t>e collected all papers published on \</w:t>
      </w:r>
      <w:proofErr w:type="spellStart"/>
      <w:r w:rsidR="008B4C45">
        <w:t>textit</w:t>
      </w:r>
      <w:proofErr w:type="spellEnd"/>
      <w:r w:rsidR="008B4C45">
        <w:t>{Lutra lutra} on several databases (</w:t>
      </w:r>
      <w:r>
        <w:t>G</w:t>
      </w:r>
      <w:r w:rsidR="008B4C45">
        <w:t xml:space="preserve">oogle Scholar, </w:t>
      </w:r>
      <w:r>
        <w:t>W</w:t>
      </w:r>
      <w:r w:rsidR="008B4C45">
        <w:t xml:space="preserve">eb of </w:t>
      </w:r>
      <w:r>
        <w:t>S</w:t>
      </w:r>
      <w:r w:rsidR="008B4C45">
        <w:t xml:space="preserve">cience, and The IUCN </w:t>
      </w:r>
      <w:r>
        <w:t>O</w:t>
      </w:r>
      <w:r w:rsidR="008B4C45">
        <w:t xml:space="preserve">tter </w:t>
      </w:r>
      <w:r>
        <w:t>S</w:t>
      </w:r>
      <w:r w:rsidR="008B4C45">
        <w:t xml:space="preserve">pecialist </w:t>
      </w:r>
      <w:r>
        <w:t>G</w:t>
      </w:r>
      <w:r w:rsidR="008B4C45">
        <w:t>roup)</w:t>
      </w:r>
      <w:r w:rsidR="00543FB6">
        <w:t xml:space="preserve">, following PRISMA guidelines </w:t>
      </w:r>
      <w:del w:id="17" w:author="Thomas David Hughes" w:date="2022-08-31T15:07:00Z">
        <w:r w:rsidR="00543FB6" w:rsidDel="00B40137">
          <w:delText>(</w:delText>
        </w:r>
        <w:commentRangeStart w:id="18"/>
        <w:r w:rsidR="00543FB6" w:rsidDel="00B40137">
          <w:delText>REF</w:delText>
        </w:r>
        <w:commentRangeEnd w:id="18"/>
        <w:r w:rsidR="00543FB6" w:rsidDel="00B40137">
          <w:rPr>
            <w:rStyle w:val="CommentReference"/>
          </w:rPr>
          <w:commentReference w:id="18"/>
        </w:r>
      </w:del>
      <w:ins w:id="19" w:author="Thomas David Hughes" w:date="2022-08-31T15:07:00Z">
        <w:r w:rsidR="00B40137">
          <w:fldChar w:fldCharType="begin" w:fldLock="1"/>
        </w:r>
      </w:ins>
      <w:r w:rsidR="00B40137">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ublisher":"British Medical Journal Publishing Group","title":"The PRISMA 2020 statement: an updated guideline for reporting systematic reviews","type":"article-journal","volume":"372"},"uris":["http://www.mendeley.com/documents/?uuid=1ab29096-2520-3a4f-b06d-d7f8c4920871"]}],"mendeley":{"formattedCitation":"(Page &lt;i&gt;et al.&lt;/i&gt;, 2021)","plainTextFormattedCitation":"(Page et al., 2021)"},"properties":{"noteIndex":0},"schema":"https://github.com/citation-style-language/schema/raw/master/csl-citation.json"}</w:instrText>
      </w:r>
      <w:r w:rsidR="00B40137">
        <w:fldChar w:fldCharType="separate"/>
      </w:r>
      <w:r w:rsidR="00B40137" w:rsidRPr="00B40137">
        <w:rPr>
          <w:noProof/>
        </w:rPr>
        <w:t xml:space="preserve">(Page </w:t>
      </w:r>
      <w:r w:rsidR="00B40137" w:rsidRPr="00B40137">
        <w:rPr>
          <w:i/>
          <w:noProof/>
        </w:rPr>
        <w:t>et al.</w:t>
      </w:r>
      <w:r w:rsidR="00B40137" w:rsidRPr="00B40137">
        <w:rPr>
          <w:noProof/>
        </w:rPr>
        <w:t>, 2021)</w:t>
      </w:r>
      <w:ins w:id="20" w:author="Thomas David Hughes" w:date="2022-08-31T15:07:00Z">
        <w:r w:rsidR="00B40137">
          <w:fldChar w:fldCharType="end"/>
        </w:r>
      </w:ins>
      <w:del w:id="21" w:author="Thomas David Hughes" w:date="2022-08-31T15:07:00Z">
        <w:r w:rsidR="00543FB6" w:rsidDel="00B40137">
          <w:delText>)</w:delText>
        </w:r>
      </w:del>
      <w:r w:rsidR="00543FB6">
        <w:t>. We then</w:t>
      </w:r>
      <w:r w:rsidR="008B4C45">
        <w:t xml:space="preserve"> categoris</w:t>
      </w:r>
      <w:r>
        <w:t>ed</w:t>
      </w:r>
      <w:r w:rsidR="008B4C45">
        <w:t xml:space="preserve"> them by broad topic, specific focus of the study, data collected, analysis methodology, and location of study</w:t>
      </w:r>
      <w:r>
        <w:t>,</w:t>
      </w:r>
      <w:r w:rsidR="008B4C45">
        <w:t xml:space="preserve"> </w:t>
      </w:r>
      <w:proofErr w:type="gramStart"/>
      <w:r w:rsidR="008B4C45">
        <w:t>in order to</w:t>
      </w:r>
      <w:proofErr w:type="gramEnd"/>
      <w:r w:rsidR="008B4C45">
        <w:t xml:space="preserve"> determine patterns in research topics as well as determin</w:t>
      </w:r>
      <w:r>
        <w:t>ing</w:t>
      </w:r>
      <w:r w:rsidR="008B4C45">
        <w:t xml:space="preserve"> the types of sampling most</w:t>
      </w:r>
      <w:r w:rsidR="00CC2515">
        <w:t xml:space="preserve"> undertaken.</w:t>
      </w:r>
      <w:r w:rsidR="008B4C45">
        <w:t xml:space="preserve"> </w:t>
      </w:r>
      <w:r>
        <w:t>O</w:t>
      </w:r>
      <w:r w:rsidR="008B4C45">
        <w:t>u</w:t>
      </w:r>
      <w:r w:rsidR="001A7695">
        <w:t>r</w:t>
      </w:r>
      <w:r w:rsidR="008B4C45">
        <w:t xml:space="preserve"> initial searches identified over </w:t>
      </w:r>
      <w:ins w:id="22" w:author="Thomas David Hughes" w:date="2022-08-31T14:10:00Z">
        <w:r w:rsidR="00B40137">
          <w:t>1406</w:t>
        </w:r>
      </w:ins>
      <w:del w:id="23" w:author="Thomas David Hughes" w:date="2022-08-31T14:10:00Z">
        <w:r w:rsidR="008B4C45" w:rsidDel="00B40137">
          <w:delText>1200</w:delText>
        </w:r>
      </w:del>
      <w:r w:rsidR="008B4C45">
        <w:t xml:space="preserve"> papers of these 798 were taken forward into our study the main reason for rejection was </w:t>
      </w:r>
      <w:r w:rsidR="002A7470">
        <w:t>lack of peer review</w:t>
      </w:r>
      <w:r w:rsidR="008B4C45">
        <w:t xml:space="preserve"> grey literature</w:t>
      </w:r>
      <w:r w:rsidR="002A7470">
        <w:t xml:space="preserve"> was excluded. We also only reviewed papers in English a despite searching for </w:t>
      </w:r>
      <w:r w:rsidR="008B4C45">
        <w:t xml:space="preserve">studies published in </w:t>
      </w:r>
      <w:r w:rsidR="001A7695">
        <w:t xml:space="preserve">other </w:t>
      </w:r>
      <w:r w:rsidR="008B4C45">
        <w:t>languages</w:t>
      </w:r>
      <w:r w:rsidR="002A7470">
        <w:t xml:space="preserve"> as we couldn’t reliably evaluate those manuscripts</w:t>
      </w:r>
      <w:r w:rsidR="008B4C45">
        <w:t xml:space="preserve">. These papers were </w:t>
      </w:r>
      <w:r w:rsidR="002A7470">
        <w:t>analysed,</w:t>
      </w:r>
      <w:r w:rsidR="008B4C45">
        <w:t xml:space="preserve"> and we have identified several </w:t>
      </w:r>
      <w:r w:rsidR="002A7470">
        <w:t xml:space="preserve">topics </w:t>
      </w:r>
      <w:r w:rsidR="008B4C45">
        <w:t xml:space="preserve">that have been </w:t>
      </w:r>
      <w:r w:rsidR="002A7470">
        <w:t xml:space="preserve">well covered as well as some that have been largely ignored. </w:t>
      </w:r>
      <w:r w:rsidR="008B4C45">
        <w:t xml:space="preserve"> </w:t>
      </w:r>
      <w:r w:rsidR="002A7470">
        <w:t xml:space="preserve">As a </w:t>
      </w:r>
      <w:proofErr w:type="gramStart"/>
      <w:r w:rsidR="002A7470">
        <w:t>result</w:t>
      </w:r>
      <w:proofErr w:type="gramEnd"/>
      <w:r w:rsidR="002A7470">
        <w:t xml:space="preserve"> we have </w:t>
      </w:r>
      <w:r w:rsidR="001A7695">
        <w:t>identify</w:t>
      </w:r>
      <w:r w:rsidR="008B4C45">
        <w:t xml:space="preserve"> several areas in need of further study while </w:t>
      </w:r>
      <w:r w:rsidR="001A7695">
        <w:t xml:space="preserve">highlighting </w:t>
      </w:r>
      <w:r w:rsidR="008B4C45">
        <w:t>subjects that may benefit from reassessment with more modern methodologies.</w:t>
      </w:r>
    </w:p>
    <w:p w14:paraId="5B7250A4" w14:textId="77777777" w:rsidR="008B4C45" w:rsidRDefault="008B4C45" w:rsidP="008B4C45">
      <w:r>
        <w:t xml:space="preserve"> </w:t>
      </w:r>
    </w:p>
    <w:p w14:paraId="2A092921" w14:textId="653BAA7D" w:rsidR="00CE1BFC" w:rsidRDefault="00CE1BFC" w:rsidP="00CE1BFC">
      <w:r>
        <w:t>subsection*{Aims}</w:t>
      </w:r>
    </w:p>
    <w:p w14:paraId="4B8C7B65" w14:textId="54CAF11B" w:rsidR="008B4C45" w:rsidRDefault="008B4C45" w:rsidP="008B4C45">
      <w:r>
        <w:t xml:space="preserve"> </w:t>
      </w:r>
    </w:p>
    <w:p w14:paraId="6766A708" w14:textId="7750E30B" w:rsidR="008B4C45" w:rsidRDefault="008B4C45" w:rsidP="008B4C45">
      <w:r>
        <w:t xml:space="preserve">Here we answer the following questions: </w:t>
      </w:r>
    </w:p>
    <w:p w14:paraId="6822D9D6" w14:textId="77777777" w:rsidR="008B4C45" w:rsidRDefault="008B4C45" w:rsidP="008B4C45"/>
    <w:p w14:paraId="1C0BD138" w14:textId="6F65F5F3" w:rsidR="008B4C45" w:rsidRDefault="008B4C45" w:rsidP="008B4C45">
      <w:r>
        <w:t xml:space="preserve">(1) What </w:t>
      </w:r>
      <w:r w:rsidR="008B25D1">
        <w:t>topics have been investigated most on</w:t>
      </w:r>
      <w:r>
        <w:t xml:space="preserve"> \</w:t>
      </w:r>
      <w:proofErr w:type="spellStart"/>
      <w:proofErr w:type="gramStart"/>
      <w:r>
        <w:t>textit</w:t>
      </w:r>
      <w:proofErr w:type="spellEnd"/>
      <w:r>
        <w:t>{</w:t>
      </w:r>
      <w:proofErr w:type="gramEnd"/>
      <w:r>
        <w:t xml:space="preserve">Lutra lutra} and </w:t>
      </w:r>
      <w:r w:rsidR="008B25D1">
        <w:t>has the research focus changed over time to reflect current threats to the species</w:t>
      </w:r>
      <w:r w:rsidR="00F31C38">
        <w:t>?</w:t>
      </w:r>
      <w:r w:rsidR="008B25D1">
        <w:t xml:space="preserve"> </w:t>
      </w:r>
      <w:r>
        <w:t xml:space="preserve"> </w:t>
      </w:r>
    </w:p>
    <w:p w14:paraId="0C660918" w14:textId="3BB423F9" w:rsidR="008B4C45" w:rsidRDefault="008B4C45" w:rsidP="008B4C45">
      <w:r>
        <w:t xml:space="preserve">(2) </w:t>
      </w:r>
      <w:r w:rsidR="00F31C38">
        <w:t xml:space="preserve">Does </w:t>
      </w:r>
      <w:r w:rsidR="008B25D1">
        <w:t>the peer reviewed literature effectively cover all major parts of the species range</w:t>
      </w:r>
      <w:r w:rsidR="00F31C38">
        <w:t>?</w:t>
      </w:r>
      <w:r w:rsidR="008B25D1">
        <w:t xml:space="preserve"> </w:t>
      </w:r>
    </w:p>
    <w:p w14:paraId="06DA9300" w14:textId="7BFDB0D4" w:rsidR="004C2332" w:rsidRDefault="004C2332" w:rsidP="008B4C45"/>
    <w:p w14:paraId="14F8259A" w14:textId="70DF164A" w:rsidR="008B25D1" w:rsidRDefault="004C2332" w:rsidP="008B4C45">
      <w:r>
        <w:t>subsection*{Data collection}</w:t>
      </w:r>
    </w:p>
    <w:p w14:paraId="6DAA4682" w14:textId="78BC3DB7" w:rsidR="00530923" w:rsidRDefault="00530923" w:rsidP="00530923"/>
    <w:p w14:paraId="5669A2D3" w14:textId="153AD6D2" w:rsidR="004C2332" w:rsidRDefault="00530923" w:rsidP="008B4C45">
      <w:pPr>
        <w:rPr>
          <w:ins w:id="24" w:author="Thomas David Hughes" w:date="2022-08-31T14:53:00Z"/>
        </w:rPr>
      </w:pPr>
      <w:del w:id="25" w:author="Thomas David Hughes" w:date="2022-08-31T15:13:00Z">
        <w:r w:rsidDel="00B40137">
          <w:delText xml:space="preserve">Our </w:delText>
        </w:r>
        <w:r w:rsidR="001B667F" w:rsidDel="00B40137">
          <w:delText xml:space="preserve">study </w:delText>
        </w:r>
        <w:r w:rsidDel="00B40137">
          <w:delText>was performed using key criteria for a systematic review</w:delText>
        </w:r>
      </w:del>
      <w:ins w:id="26" w:author="Thomas David Hughes" w:date="2022-08-31T15:13:00Z">
        <w:r w:rsidR="00B40137">
          <w:t xml:space="preserve">The </w:t>
        </w:r>
      </w:ins>
      <w:ins w:id="27" w:author="Thomas David Hughes" w:date="2022-08-31T15:14:00Z">
        <w:r w:rsidR="00B40137">
          <w:t>data collected for this study</w:t>
        </w:r>
      </w:ins>
      <w:r>
        <w:t xml:space="preserve"> cover</w:t>
      </w:r>
      <w:ins w:id="28" w:author="Thomas David Hughes" w:date="2022-08-31T15:14:00Z">
        <w:r w:rsidR="00B40137">
          <w:t xml:space="preserve">ed </w:t>
        </w:r>
      </w:ins>
      <w:del w:id="29" w:author="Thomas David Hughes" w:date="2022-08-31T15:14:00Z">
        <w:r w:rsidDel="00B40137">
          <w:delText xml:space="preserve">ing </w:delText>
        </w:r>
      </w:del>
      <w:r>
        <w:t>a time span from 1970-2020</w:t>
      </w:r>
      <w:r w:rsidR="00543FB6">
        <w:t>.</w:t>
      </w:r>
      <w:r w:rsidR="001B667F">
        <w:t xml:space="preserve"> </w:t>
      </w:r>
      <w:r w:rsidR="00543FB6">
        <w:t>T</w:t>
      </w:r>
      <w:r w:rsidR="001B667F">
        <w:t>he final search o</w:t>
      </w:r>
      <w:r w:rsidR="006B5604">
        <w:t xml:space="preserve">f </w:t>
      </w:r>
      <w:r w:rsidR="00543FB6">
        <w:t>the</w:t>
      </w:r>
      <w:r w:rsidR="001B667F">
        <w:t xml:space="preserve"> databases was made in Dec</w:t>
      </w:r>
      <w:r w:rsidR="00543FB6">
        <w:t>ember</w:t>
      </w:r>
      <w:r w:rsidR="001B667F">
        <w:t xml:space="preserve"> 2020</w:t>
      </w:r>
      <w:r>
        <w:t xml:space="preserve">. </w:t>
      </w:r>
      <w:ins w:id="30" w:author="Thomas David Hughes" w:date="2022-08-31T15:15:00Z">
        <w:r w:rsidR="00B40137">
          <w:t>The filtering of all records recovered from the searches were filtered using the PRISMA recommended struct</w:t>
        </w:r>
      </w:ins>
      <w:ins w:id="31" w:author="Thomas David Hughes" w:date="2022-08-31T15:16:00Z">
        <w:r w:rsidR="00B40137">
          <w:t xml:space="preserve">ure and the number of </w:t>
        </w:r>
        <w:proofErr w:type="spellStart"/>
        <w:r w:rsidR="00B40137">
          <w:t>recoreds</w:t>
        </w:r>
        <w:proofErr w:type="spellEnd"/>
        <w:r w:rsidR="00B40137">
          <w:t xml:space="preserve"> removed at each stage of filtering recorded (Figure 1). </w:t>
        </w:r>
      </w:ins>
      <w:r>
        <w:t xml:space="preserve">The search terms </w:t>
      </w:r>
      <w:r w:rsidR="00CC2515">
        <w:t>included</w:t>
      </w:r>
      <w:r>
        <w:t xml:space="preserve"> in </w:t>
      </w:r>
      <w:ins w:id="32" w:author="Thomas David Hughes" w:date="2022-08-31T15:14:00Z">
        <w:r w:rsidR="00B40137">
          <w:t xml:space="preserve">the </w:t>
        </w:r>
      </w:ins>
      <w:del w:id="33" w:author="Thomas David Hughes" w:date="2022-08-31T15:14:00Z">
        <w:r w:rsidDel="00B40137">
          <w:delText>ou</w:delText>
        </w:r>
        <w:r w:rsidR="001B667F" w:rsidDel="00B40137">
          <w:delText xml:space="preserve">r </w:delText>
        </w:r>
      </w:del>
      <w:r>
        <w:t xml:space="preserve">study </w:t>
      </w:r>
      <w:r w:rsidR="00543FB6">
        <w:t>were</w:t>
      </w:r>
      <w:r w:rsidR="006B5604">
        <w:t>:\</w:t>
      </w:r>
      <w:proofErr w:type="spellStart"/>
      <w:r w:rsidR="006B5604">
        <w:t>textit</w:t>
      </w:r>
      <w:proofErr w:type="spellEnd"/>
      <w:r w:rsidR="006B5604">
        <w:t xml:space="preserve"> {</w:t>
      </w:r>
      <w:r>
        <w:t>Lutra lutra}, European otter and Eurasian otter</w:t>
      </w:r>
      <w:r w:rsidR="004C2332">
        <w:t xml:space="preserve">. </w:t>
      </w:r>
      <w:r w:rsidR="00543FB6">
        <w:t xml:space="preserve">Search terms returned a total of </w:t>
      </w:r>
      <w:r w:rsidR="001B667F">
        <w:t>1406</w:t>
      </w:r>
      <w:r w:rsidR="00543FB6">
        <w:t xml:space="preserve"> articles </w:t>
      </w:r>
      <w:r w:rsidR="001B667F">
        <w:t>for initial screening</w:t>
      </w:r>
      <w:r>
        <w:t xml:space="preserve"> articles</w:t>
      </w:r>
      <w:r w:rsidR="00543FB6">
        <w:t>:</w:t>
      </w:r>
      <w:r w:rsidR="001B667F">
        <w:t>1221</w:t>
      </w:r>
      <w:r>
        <w:t xml:space="preserve"> Web of Science, </w:t>
      </w:r>
      <w:r w:rsidR="001B667F">
        <w:t xml:space="preserve">1406 </w:t>
      </w:r>
      <w:r>
        <w:t xml:space="preserve">Google </w:t>
      </w:r>
      <w:r w:rsidR="00543FB6">
        <w:t>S</w:t>
      </w:r>
      <w:r>
        <w:t xml:space="preserve">cholar, and </w:t>
      </w:r>
      <w:r w:rsidR="001B667F">
        <w:t xml:space="preserve">700 </w:t>
      </w:r>
      <w:r>
        <w:t xml:space="preserve">IUCN </w:t>
      </w:r>
      <w:r w:rsidR="00543FB6">
        <w:t>O</w:t>
      </w:r>
      <w:r>
        <w:t xml:space="preserve">tter </w:t>
      </w:r>
      <w:r w:rsidR="00543FB6">
        <w:t>S</w:t>
      </w:r>
      <w:r>
        <w:t>pecialist group</w:t>
      </w:r>
      <w:r w:rsidR="00543FB6">
        <w:t xml:space="preserve">. Of these </w:t>
      </w:r>
      <w:r w:rsidR="001B667F">
        <w:t xml:space="preserve">all papers </w:t>
      </w:r>
      <w:r w:rsidR="00543FB6">
        <w:t xml:space="preserve">returned by the IUCN database </w:t>
      </w:r>
      <w:r>
        <w:t xml:space="preserve">were duplicated </w:t>
      </w:r>
      <w:r w:rsidR="001B667F">
        <w:t>in both</w:t>
      </w:r>
      <w:r>
        <w:t xml:space="preserve"> </w:t>
      </w:r>
      <w:r w:rsidR="00543FB6">
        <w:t>G</w:t>
      </w:r>
      <w:r>
        <w:t xml:space="preserve">oogle </w:t>
      </w:r>
      <w:r w:rsidR="00543FB6">
        <w:t>S</w:t>
      </w:r>
      <w:r>
        <w:t xml:space="preserve">cholar and </w:t>
      </w:r>
      <w:r w:rsidR="00543FB6">
        <w:t>W</w:t>
      </w:r>
      <w:r>
        <w:t>eb o</w:t>
      </w:r>
      <w:r w:rsidR="001B667F">
        <w:t xml:space="preserve">f </w:t>
      </w:r>
      <w:r w:rsidR="00543FB6">
        <w:t>S</w:t>
      </w:r>
      <w:r>
        <w:t>cience databases</w:t>
      </w:r>
      <w:r w:rsidR="00543FB6">
        <w:t>,</w:t>
      </w:r>
      <w:r w:rsidR="001B667F">
        <w:t xml:space="preserve"> while over 95% of papers in </w:t>
      </w:r>
      <w:r w:rsidR="00543FB6">
        <w:t>W</w:t>
      </w:r>
      <w:r w:rsidR="001B667F">
        <w:t xml:space="preserve">eb of </w:t>
      </w:r>
      <w:r w:rsidR="00543FB6">
        <w:t>S</w:t>
      </w:r>
      <w:r w:rsidR="001B667F">
        <w:t xml:space="preserve">cience were also in </w:t>
      </w:r>
      <w:r w:rsidR="00543FB6">
        <w:t>G</w:t>
      </w:r>
      <w:r w:rsidR="001B667F">
        <w:t xml:space="preserve">oogle </w:t>
      </w:r>
      <w:proofErr w:type="gramStart"/>
      <w:r w:rsidR="00543FB6">
        <w:t>S</w:t>
      </w:r>
      <w:r w:rsidR="001B667F">
        <w:t>cholar</w:t>
      </w:r>
      <w:r w:rsidR="00543FB6">
        <w:t xml:space="preserve"> </w:t>
      </w:r>
      <w:ins w:id="34" w:author="Thomas David Hughes" w:date="2022-08-31T15:16:00Z">
        <w:r w:rsidR="00B40137">
          <w:t>.</w:t>
        </w:r>
        <w:proofErr w:type="gramEnd"/>
        <w:r w:rsidR="00B40137">
          <w:t xml:space="preserve"> </w:t>
        </w:r>
      </w:ins>
      <w:del w:id="35" w:author="Thomas David Hughes" w:date="2022-08-31T15:16:00Z">
        <w:r w:rsidR="00543FB6" w:rsidDel="00B40137">
          <w:delText>(add in Prisma diagram)</w:delText>
        </w:r>
        <w:r w:rsidR="001B667F" w:rsidDel="00B40137">
          <w:delText xml:space="preserve">. </w:delText>
        </w:r>
      </w:del>
      <w:r w:rsidR="00543FB6">
        <w:t xml:space="preserve">Duplicate manuscripts were identified and removed from the study database. Publications not subject to peer review were also removed. </w:t>
      </w:r>
      <w:r w:rsidR="0011063E">
        <w:t>Each article was reviewed to ensure that \</w:t>
      </w:r>
      <w:proofErr w:type="spellStart"/>
      <w:proofErr w:type="gramStart"/>
      <w:r w:rsidR="0011063E">
        <w:t>textit</w:t>
      </w:r>
      <w:proofErr w:type="spellEnd"/>
      <w:r w:rsidR="0011063E">
        <w:t>{</w:t>
      </w:r>
      <w:proofErr w:type="gramEnd"/>
      <w:r w:rsidR="0011063E">
        <w:t>Lutra lutra} was the main focus</w:t>
      </w:r>
      <w:r w:rsidR="00543FB6">
        <w:t>; papers for which the species was not the main focus</w:t>
      </w:r>
      <w:r w:rsidR="0011063E">
        <w:t xml:space="preserve"> were excluded</w:t>
      </w:r>
      <w:r w:rsidR="001B667F">
        <w:t>.</w:t>
      </w:r>
      <w:ins w:id="36" w:author="Thomas David Hughes" w:date="2022-08-31T15:16:00Z">
        <w:r w:rsidR="00B40137">
          <w:t xml:space="preserve"> P</w:t>
        </w:r>
      </w:ins>
      <w:del w:id="37" w:author="Thomas David Hughes" w:date="2022-08-31T15:16:00Z">
        <w:r w:rsidR="0011063E" w:rsidDel="00B40137">
          <w:delText xml:space="preserve"> </w:delText>
        </w:r>
        <w:r w:rsidR="001B667F" w:rsidDel="00B40137">
          <w:delText>W</w:delText>
        </w:r>
        <w:r w:rsidR="0011063E" w:rsidDel="00B40137">
          <w:delText>e included p</w:delText>
        </w:r>
      </w:del>
      <w:r w:rsidR="0011063E">
        <w:t xml:space="preserve">apers from all countries </w:t>
      </w:r>
      <w:r w:rsidR="00965738">
        <w:t>including</w:t>
      </w:r>
      <w:r w:rsidR="0011063E">
        <w:t xml:space="preserve"> those from outside the species range and included only studies published in English. </w:t>
      </w:r>
    </w:p>
    <w:p w14:paraId="0FCBE2CA" w14:textId="0688C96A" w:rsidR="00B40137" w:rsidRDefault="00B40137" w:rsidP="008B4C45">
      <w:pPr>
        <w:rPr>
          <w:ins w:id="38" w:author="Thomas David Hughes" w:date="2022-08-31T14:53:00Z"/>
        </w:rPr>
      </w:pPr>
    </w:p>
    <w:p w14:paraId="65AAD20A" w14:textId="6136244E" w:rsidR="00B40137" w:rsidRDefault="00B40137" w:rsidP="008B4C45">
      <w:pPr>
        <w:rPr>
          <w:ins w:id="39" w:author="Thomas David Hughes" w:date="2022-08-31T14:53:00Z"/>
        </w:rPr>
      </w:pPr>
    </w:p>
    <w:p w14:paraId="32B93C55" w14:textId="7FA25482" w:rsidR="00B40137" w:rsidRDefault="00B40137" w:rsidP="008B4C45"/>
    <w:p w14:paraId="498A2776" w14:textId="162930BB" w:rsidR="004C2332" w:rsidRDefault="004C2332" w:rsidP="008B4C45"/>
    <w:p w14:paraId="3FF0707F" w14:textId="51439DDF" w:rsidR="00B40137" w:rsidRDefault="00B40137" w:rsidP="008B4C45">
      <w:pPr>
        <w:rPr>
          <w:ins w:id="40" w:author="Thomas David Hughes" w:date="2022-08-31T14:57:00Z"/>
        </w:rPr>
      </w:pPr>
    </w:p>
    <w:p w14:paraId="7529B212" w14:textId="77777777" w:rsidR="00B40137" w:rsidRDefault="00B40137" w:rsidP="008B4C45">
      <w:pPr>
        <w:rPr>
          <w:ins w:id="41" w:author="Thomas David Hughes" w:date="2022-08-31T14:57:00Z"/>
        </w:rPr>
      </w:pPr>
    </w:p>
    <w:p w14:paraId="7F7CBC3B" w14:textId="77777777" w:rsidR="00B40137" w:rsidRDefault="00B40137" w:rsidP="008B4C45">
      <w:pPr>
        <w:rPr>
          <w:ins w:id="42" w:author="Thomas David Hughes" w:date="2022-08-31T15:00:00Z"/>
        </w:rPr>
      </w:pPr>
    </w:p>
    <w:p w14:paraId="3725B30B" w14:textId="53F7D1FB" w:rsidR="00B40137" w:rsidRDefault="00B40137" w:rsidP="008B4C45">
      <w:pPr>
        <w:rPr>
          <w:ins w:id="43" w:author="Thomas David Hughes" w:date="2022-08-31T15:01:00Z"/>
        </w:rPr>
      </w:pPr>
      <w:ins w:id="44" w:author="Thomas David Hughes" w:date="2022-08-31T15:01:00Z">
        <w:r>
          <w:rPr>
            <w:noProof/>
          </w:rPr>
          <w:lastRenderedPageBreak/>
          <mc:AlternateContent>
            <mc:Choice Requires="wps">
              <w:drawing>
                <wp:anchor distT="0" distB="0" distL="114300" distR="114300" simplePos="0" relativeHeight="251681280" behindDoc="0" locked="0" layoutInCell="1" allowOverlap="1" wp14:anchorId="54EA0E31" wp14:editId="79CC0386">
                  <wp:simplePos x="0" y="0"/>
                  <wp:positionH relativeFrom="column">
                    <wp:posOffset>0</wp:posOffset>
                  </wp:positionH>
                  <wp:positionV relativeFrom="paragraph">
                    <wp:posOffset>7408743</wp:posOffset>
                  </wp:positionV>
                  <wp:extent cx="528891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88915" cy="635"/>
                          </a:xfrm>
                          <a:prstGeom prst="rect">
                            <a:avLst/>
                          </a:prstGeom>
                          <a:solidFill>
                            <a:prstClr val="white"/>
                          </a:solidFill>
                          <a:ln>
                            <a:noFill/>
                          </a:ln>
                        </wps:spPr>
                        <wps:txbx>
                          <w:txbxContent>
                            <w:p w14:paraId="699E273D" w14:textId="54F478E4" w:rsidR="00B40137" w:rsidRPr="00E41998" w:rsidRDefault="00B40137" w:rsidP="00B40137">
                              <w:pPr>
                                <w:pStyle w:val="Caption"/>
                                <w:rPr>
                                  <w:b/>
                                  <w:noProof/>
                                  <w:sz w:val="12"/>
                                  <w:szCs w:val="12"/>
                                </w:rPr>
                                <w:pPrChange w:id="45" w:author="Thomas David Hughes" w:date="2022-08-31T15:01:00Z">
                                  <w:pPr/>
                                </w:pPrChange>
                              </w:pPr>
                              <w:ins w:id="46" w:author="Thomas David Hughes" w:date="2022-08-31T15:01:00Z">
                                <w:r>
                                  <w:t xml:space="preserve">Figure </w:t>
                                </w:r>
                                <w:r>
                                  <w:fldChar w:fldCharType="begin"/>
                                </w:r>
                                <w:r>
                                  <w:instrText xml:space="preserve"> SEQ Figure \* ARABIC </w:instrText>
                                </w:r>
                              </w:ins>
                              <w:r>
                                <w:fldChar w:fldCharType="separate"/>
                              </w:r>
                              <w:ins w:id="47" w:author="Thomas David Hughes" w:date="2022-08-31T15:31:00Z">
                                <w:r>
                                  <w:rPr>
                                    <w:noProof/>
                                  </w:rPr>
                                  <w:t>1</w:t>
                                </w:r>
                              </w:ins>
                              <w:ins w:id="48" w:author="Thomas David Hughes" w:date="2022-08-31T15:01:00Z">
                                <w:r>
                                  <w:fldChar w:fldCharType="end"/>
                                </w:r>
                                <w:r>
                                  <w:t>:</w:t>
                                </w:r>
                                <w:r w:rsidRPr="00B40137">
                                  <w:t xml:space="preserve"> </w:t>
                                </w:r>
                                <w:r>
                                  <w:t xml:space="preserve">Prisma flow chart showing the screening </w:t>
                                </w:r>
                                <w:proofErr w:type="spellStart"/>
                                <w:r>
                                  <w:t>processs</w:t>
                                </w:r>
                                <w:proofErr w:type="spellEnd"/>
                                <w:r>
                                  <w:t xml:space="preserve"> and the number of records filtered out at each stag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EA0E31" id="_x0000_t202" coordsize="21600,21600" o:spt="202" path="m,l,21600r21600,l21600,xe">
                  <v:stroke joinstyle="miter"/>
                  <v:path gradientshapeok="t" o:connecttype="rect"/>
                </v:shapetype>
                <v:shape id="Text Box 73" o:spid="_x0000_s1026" type="#_x0000_t202" style="position:absolute;margin-left:0;margin-top:583.35pt;width:416.4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" stroked="f">
                  <v:textbox style="mso-fit-shape-to-text:t" inset="0,0,0,0">
                    <w:txbxContent>
                      <w:p w14:paraId="699E273D" w14:textId="54F478E4" w:rsidR="00B40137" w:rsidRPr="00E41998" w:rsidRDefault="00B40137" w:rsidP="00B40137">
                        <w:pPr>
                          <w:pStyle w:val="Caption"/>
                          <w:rPr>
                            <w:b/>
                            <w:noProof/>
                            <w:sz w:val="12"/>
                            <w:szCs w:val="12"/>
                          </w:rPr>
                          <w:pPrChange w:id="49" w:author="Thomas David Hughes" w:date="2022-08-31T15:01:00Z">
                            <w:pPr/>
                          </w:pPrChange>
                        </w:pPr>
                        <w:ins w:id="50" w:author="Thomas David Hughes" w:date="2022-08-31T15:01:00Z">
                          <w:r>
                            <w:t xml:space="preserve">Figure </w:t>
                          </w:r>
                          <w:r>
                            <w:fldChar w:fldCharType="begin"/>
                          </w:r>
                          <w:r>
                            <w:instrText xml:space="preserve"> SEQ Figure \* ARABIC </w:instrText>
                          </w:r>
                        </w:ins>
                        <w:r>
                          <w:fldChar w:fldCharType="separate"/>
                        </w:r>
                        <w:ins w:id="51" w:author="Thomas David Hughes" w:date="2022-08-31T15:31:00Z">
                          <w:r>
                            <w:rPr>
                              <w:noProof/>
                            </w:rPr>
                            <w:t>1</w:t>
                          </w:r>
                        </w:ins>
                        <w:ins w:id="52" w:author="Thomas David Hughes" w:date="2022-08-31T15:01:00Z">
                          <w:r>
                            <w:fldChar w:fldCharType="end"/>
                          </w:r>
                          <w:r>
                            <w:t>:</w:t>
                          </w:r>
                          <w:r w:rsidRPr="00B40137">
                            <w:t xml:space="preserve"> </w:t>
                          </w:r>
                          <w:r>
                            <w:t xml:space="preserve">Prisma flow chart showing the screening </w:t>
                          </w:r>
                          <w:proofErr w:type="spellStart"/>
                          <w:r>
                            <w:t>processs</w:t>
                          </w:r>
                          <w:proofErr w:type="spellEnd"/>
                          <w:r>
                            <w:t xml:space="preserve"> and the number of records filtered out at each stage.</w:t>
                          </w:r>
                        </w:ins>
                      </w:p>
                    </w:txbxContent>
                  </v:textbox>
                  <w10:wrap type="topAndBottom"/>
                </v:shape>
              </w:pict>
            </mc:Fallback>
          </mc:AlternateContent>
        </w:r>
      </w:ins>
      <w:ins w:id="53" w:author="Thomas David Hughes" w:date="2022-08-31T15:00:00Z">
        <w:r>
          <w:rPr>
            <w:b/>
            <w:noProof/>
            <w:sz w:val="12"/>
            <w:szCs w:val="12"/>
          </w:rPr>
          <mc:AlternateContent>
            <mc:Choice Requires="wpg">
              <w:drawing>
                <wp:anchor distT="0" distB="0" distL="114300" distR="114300" simplePos="0" relativeHeight="251676160" behindDoc="1" locked="0" layoutInCell="1" allowOverlap="1" wp14:anchorId="219ED6B8" wp14:editId="05B59F2E">
                  <wp:simplePos x="0" y="0"/>
                  <wp:positionH relativeFrom="column">
                    <wp:posOffset>0</wp:posOffset>
                  </wp:positionH>
                  <wp:positionV relativeFrom="paragraph">
                    <wp:posOffset>-392430</wp:posOffset>
                  </wp:positionV>
                  <wp:extent cx="5937250" cy="7694930"/>
                  <wp:effectExtent l="0" t="0" r="6350" b="1270"/>
                  <wp:wrapTopAndBottom/>
                  <wp:docPr id="47" name="Group 47"/>
                  <wp:cNvGraphicFramePr/>
                  <a:graphic xmlns:a="http://schemas.openxmlformats.org/drawingml/2006/main">
                    <a:graphicData uri="http://schemas.microsoft.com/office/word/2010/wordprocessingGroup">
                      <wpg:wgp>
                        <wpg:cNvGrpSpPr/>
                        <wpg:grpSpPr>
                          <a:xfrm>
                            <a:off x="0" y="0"/>
                            <a:ext cx="5937250" cy="7694930"/>
                            <a:chOff x="0" y="0"/>
                            <a:chExt cx="5289177" cy="6033247"/>
                          </a:xfrm>
                        </wpg:grpSpPr>
                        <wps:wsp>
                          <wps:cNvPr id="48" name="Rectangle 48"/>
                          <wps:cNvSpPr/>
                          <wps:spPr>
                            <a:xfrm>
                              <a:off x="0" y="0"/>
                              <a:ext cx="5289177" cy="6033247"/>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9" name="Group 49"/>
                          <wpg:cNvGrpSpPr/>
                          <wpg:grpSpPr>
                            <a:xfrm>
                              <a:off x="215153" y="188259"/>
                              <a:ext cx="4845573" cy="5548508"/>
                              <a:chOff x="0" y="0"/>
                              <a:chExt cx="4845573" cy="5548508"/>
                            </a:xfrm>
                          </wpg:grpSpPr>
                          <wps:wsp>
                            <wps:cNvPr id="50" name="Straight Arrow Connector 50"/>
                            <wps:cNvCnPr/>
                            <wps:spPr>
                              <a:xfrm>
                                <a:off x="1295400" y="242047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1304365" y="3227294"/>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2" name="Group 52"/>
                            <wpg:cNvGrpSpPr/>
                            <wpg:grpSpPr>
                              <a:xfrm>
                                <a:off x="0" y="0"/>
                                <a:ext cx="4845573" cy="5548508"/>
                                <a:chOff x="0" y="0"/>
                                <a:chExt cx="4845573" cy="5548508"/>
                              </a:xfrm>
                            </wpg:grpSpPr>
                            <wps:wsp>
                              <wps:cNvPr id="53" name="Rectangle 53"/>
                              <wps:cNvSpPr/>
                              <wps:spPr>
                                <a:xfrm>
                                  <a:off x="2958353" y="272527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0D3B60"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3AB83A1"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 xml:space="preserve">(n = 1290) Cita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475129" y="3532094"/>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E58258"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70C62F0D"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13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Group 55"/>
                              <wpg:cNvGrpSpPr/>
                              <wpg:grpSpPr>
                                <a:xfrm>
                                  <a:off x="0" y="0"/>
                                  <a:ext cx="4840669" cy="5548508"/>
                                  <a:chOff x="0" y="0"/>
                                  <a:chExt cx="4840669" cy="5548508"/>
                                </a:xfrm>
                              </wpg:grpSpPr>
                              <wps:wsp>
                                <wps:cNvPr id="56" name="Rectangle 56"/>
                                <wps:cNvSpPr/>
                                <wps:spPr>
                                  <a:xfrm>
                                    <a:off x="452296" y="340658"/>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07F1B1"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1D009C4"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Google Scholar (n = </w:t>
                                      </w:r>
                                      <w:r>
                                        <w:rPr>
                                          <w:color w:val="000000" w:themeColor="text1"/>
                                        </w:rPr>
                                        <w:t>2530</w:t>
                                      </w:r>
                                      <w:r>
                                        <w:rPr>
                                          <w:rFonts w:ascii="Arial" w:hAnsi="Arial" w:cs="Arial"/>
                                          <w:color w:val="000000" w:themeColor="text1"/>
                                          <w:sz w:val="18"/>
                                          <w:szCs w:val="20"/>
                                        </w:rPr>
                                        <w:t>)</w:t>
                                      </w:r>
                                    </w:p>
                                    <w:p w14:paraId="75135E6B"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Web of Science (n = 1221)</w:t>
                                      </w:r>
                                    </w:p>
                                    <w:p w14:paraId="031A343F"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IUCN otter specialist group </w:t>
                                      </w:r>
                                    </w:p>
                                    <w:p w14:paraId="1F5314A7"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n =160)</w:t>
                                      </w:r>
                                    </w:p>
                                    <w:p w14:paraId="514C1440" w14:textId="77777777" w:rsidR="00B40137" w:rsidRDefault="00B40137" w:rsidP="00B40137">
                                      <w:pPr>
                                        <w:ind w:left="284"/>
                                        <w:rPr>
                                          <w:rFonts w:ascii="Arial" w:hAnsi="Arial" w:cs="Arial"/>
                                          <w:color w:val="000000" w:themeColor="text1"/>
                                          <w:sz w:val="18"/>
                                          <w:szCs w:val="20"/>
                                        </w:rPr>
                                      </w:pPr>
                                    </w:p>
                                    <w:p w14:paraId="6EB1B3F6" w14:textId="77777777" w:rsidR="00B40137" w:rsidRPr="00560609" w:rsidRDefault="00B40137" w:rsidP="00B40137">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944484" y="349623"/>
                                    <a:ext cx="1887220" cy="124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51E6F8" w14:textId="77777777" w:rsidR="00B40137" w:rsidRPr="00560609"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 Duplicate records removed (n = 11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52296" y="1873623"/>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1682A7"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99EE9E0"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26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944484" y="1873623"/>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7F32D4"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ACDE3FB"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 xml:space="preserve">(n = 25) non peer review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461260" y="2698376"/>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AFDC6B"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50A7AC3E"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26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2953449" y="3514164"/>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87A947"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E75F212"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Reason 1 (n = 25 non peer review)</w:t>
                                      </w:r>
                                    </w:p>
                                    <w:p w14:paraId="7DD457E1"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Reason 2 (n = 457 not accessible)</w:t>
                                      </w:r>
                                    </w:p>
                                    <w:p w14:paraId="563C4D8B" w14:textId="52F18088"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Reason 3 (n = 87 not in </w:t>
                                      </w:r>
                                      <w:del w:id="54" w:author="Thomas David Hughes" w:date="2022-08-31T16:53:00Z">
                                        <w:r w:rsidDel="00B40137">
                                          <w:rPr>
                                            <w:rFonts w:ascii="Arial" w:hAnsi="Arial" w:cs="Arial"/>
                                            <w:color w:val="000000" w:themeColor="text1"/>
                                            <w:sz w:val="18"/>
                                            <w:szCs w:val="20"/>
                                          </w:rPr>
                                          <w:delText>english</w:delText>
                                        </w:r>
                                      </w:del>
                                      <w:ins w:id="55" w:author="Thomas David Hughes" w:date="2022-08-31T16:53:00Z">
                                        <w:r>
                                          <w:rPr>
                                            <w:rFonts w:ascii="Arial" w:hAnsi="Arial" w:cs="Arial"/>
                                            <w:color w:val="000000" w:themeColor="text1"/>
                                            <w:sz w:val="18"/>
                                            <w:szCs w:val="20"/>
                                          </w:rPr>
                                          <w:t>English</w:t>
                                        </w:r>
                                      </w:ins>
                                      <w:r>
                                        <w:rPr>
                                          <w:rFonts w:ascii="Arial" w:hAnsi="Arial" w:cs="Arial"/>
                                          <w:color w:val="000000" w:themeColor="text1"/>
                                          <w:sz w:val="18"/>
                                          <w:szCs w:val="20"/>
                                        </w:rPr>
                                        <w:t>)</w:t>
                                      </w:r>
                                    </w:p>
                                    <w:p w14:paraId="6277C29B" w14:textId="77777777" w:rsidR="00B40137" w:rsidRPr="00560609" w:rsidRDefault="00B40137" w:rsidP="00B40137">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434366" y="4814047"/>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1B0D7" w14:textId="77777777" w:rsidR="00B40137" w:rsidRDefault="00B40137" w:rsidP="00B40137">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4F99FD99"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2352813" y="954741"/>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2352813" y="2129117"/>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2361778" y="29718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wps:spPr>
                                  <a:xfrm>
                                    <a:off x="2370743" y="3796552"/>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Flowchart: Alternate Process 29"/>
                                <wps:cNvSpPr/>
                                <wps:spPr>
                                  <a:xfrm>
                                    <a:off x="46126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1A2BA16" w14:textId="77777777" w:rsidR="00B40137" w:rsidRPr="001502CF" w:rsidRDefault="00B40137" w:rsidP="00B4013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Flowchart: Alternate Process 31"/>
                                <wps:cNvSpPr/>
                                <wps:spPr>
                                  <a:xfrm rot="16200000">
                                    <a:off x="-498953" y="823762"/>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AC9C039" w14:textId="77777777" w:rsidR="00B40137" w:rsidRPr="001502CF" w:rsidRDefault="00B40137" w:rsidP="00B4013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Flowchart: Alternate Process 32"/>
                                <wps:cNvSpPr/>
                                <wps:spPr>
                                  <a:xfrm rot="16200000">
                                    <a:off x="-1262223" y="3135387"/>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8E02990" w14:textId="77777777" w:rsidR="00B40137" w:rsidRDefault="00B40137" w:rsidP="00B40137">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AA777DD" w14:textId="77777777" w:rsidR="00B40137" w:rsidRPr="001502CF" w:rsidRDefault="00B40137" w:rsidP="00B40137">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owchart: Alternate Process 33"/>
                                <wps:cNvSpPr/>
                                <wps:spPr>
                                  <a:xfrm rot="16200000">
                                    <a:off x="-232235" y="5034952"/>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AE5179" w14:textId="77777777" w:rsidR="00B40137" w:rsidRPr="001502CF" w:rsidRDefault="00B40137" w:rsidP="00B40137">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wps:spPr>
                                  <a:xfrm>
                                    <a:off x="1299460" y="158675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299460" y="4043082"/>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219ED6B8" id="Group 47" o:spid="_x0000_s1027" style="position:absolute;margin-left:0;margin-top:-30.9pt;width:467.5pt;height:605.9pt;z-index:-251640320;mso-width-relative:margin;mso-height-relative:margin" coordsize="52891,603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">
                  <v:rect id="Rectangle 48" o:spid="_x0000_s1028" style="position:absolute;width:52891;height:603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" fillcolor="white [3201]" strokecolor="#70ad47 [3209]" strokeweight="1pt"/>
                  <v:group id="Group 49" o:spid="_x0000_s1029" style="position:absolute;left:2151;top:1882;width:48456;height:55485" coordsize="48455,554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50" o:spid="_x0000_s1030" type="#_x0000_t32" style="position:absolute;left:12954;top:24204;width:0;height:28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" strokecolor="black [3213]" strokeweight=".5pt">
                      <v:stroke endarrow="block" joinstyle="miter"/>
                    </v:shape>
                    <v:shape id="Straight Arrow Connector 51" o:spid="_x0000_s1031" type="#_x0000_t32" style="position:absolute;left:13043;top:32272;width:0;height:28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" strokecolor="black [3213]" strokeweight=".5pt">
                      <v:stroke endarrow="block" joinstyle="miter"/>
                    </v:shape>
                    <v:group id="Group 52" o:spid="_x0000_s1032" style="position:absolute;width:48455;height:55485" coordsize="48455,554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v:rect id="Rectangle 53" o:spid="_x0000_s1033" style="position:absolute;left:29583;top:27252;width:18872;height:52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" filled="f" strokecolor="black [3213]" strokeweight="1pt">
                        <v:textbox>
                          <w:txbxContent>
                            <w:p w14:paraId="110D3B60"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3AB83A1"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 xml:space="preserve">(n = 1290) Citations </w:t>
                              </w:r>
                            </w:p>
                          </w:txbxContent>
                        </v:textbox>
                      </v:rect>
                      <v:rect id="Rectangle 54" o:spid="_x0000_s1034" style="position:absolute;left:4751;top:35320;width:18872;height:52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" filled="f" strokecolor="black [3213]" strokeweight="1pt">
                        <v:textbox>
                          <w:txbxContent>
                            <w:p w14:paraId="25E58258"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70C62F0D"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1319)</w:t>
                              </w:r>
                            </w:p>
                          </w:txbxContent>
                        </v:textbox>
                      </v:rect>
                      <v:group id="Group 55" o:spid="_x0000_s1035" style="position:absolute;width:48406;height:55485" coordsize="48406,554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rect id="Rectangle 56" o:spid="_x0000_s1036" style="position:absolute;left:4522;top:3406;width:18873;height:124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" filled="f" strokecolor="black [3213]" strokeweight="1pt">
                          <v:textbox>
                            <w:txbxContent>
                              <w:p w14:paraId="7E07F1B1"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1D009C4"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Google Scholar (n = </w:t>
                                </w:r>
                                <w:r>
                                  <w:rPr>
                                    <w:color w:val="000000" w:themeColor="text1"/>
                                  </w:rPr>
                                  <w:t>2530</w:t>
                                </w:r>
                                <w:r>
                                  <w:rPr>
                                    <w:rFonts w:ascii="Arial" w:hAnsi="Arial" w:cs="Arial"/>
                                    <w:color w:val="000000" w:themeColor="text1"/>
                                    <w:sz w:val="18"/>
                                    <w:szCs w:val="20"/>
                                  </w:rPr>
                                  <w:t>)</w:t>
                                </w:r>
                              </w:p>
                              <w:p w14:paraId="75135E6B"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Web of Science (n = 1221)</w:t>
                                </w:r>
                              </w:p>
                              <w:p w14:paraId="031A343F"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IUCN otter specialist group </w:t>
                                </w:r>
                              </w:p>
                              <w:p w14:paraId="1F5314A7"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n =160)</w:t>
                                </w:r>
                              </w:p>
                              <w:p w14:paraId="514C1440" w14:textId="77777777" w:rsidR="00B40137" w:rsidRDefault="00B40137" w:rsidP="00B40137">
                                <w:pPr>
                                  <w:ind w:left="284"/>
                                  <w:rPr>
                                    <w:rFonts w:ascii="Arial" w:hAnsi="Arial" w:cs="Arial"/>
                                    <w:color w:val="000000" w:themeColor="text1"/>
                                    <w:sz w:val="18"/>
                                    <w:szCs w:val="20"/>
                                  </w:rPr>
                                </w:pPr>
                              </w:p>
                              <w:p w14:paraId="6EB1B3F6" w14:textId="77777777" w:rsidR="00B40137" w:rsidRPr="00560609" w:rsidRDefault="00B40137" w:rsidP="00B40137">
                                <w:pPr>
                                  <w:ind w:left="284"/>
                                  <w:rPr>
                                    <w:rFonts w:ascii="Arial" w:hAnsi="Arial" w:cs="Arial"/>
                                    <w:color w:val="000000" w:themeColor="text1"/>
                                    <w:sz w:val="18"/>
                                    <w:szCs w:val="20"/>
                                  </w:rPr>
                                </w:pPr>
                              </w:p>
                            </w:txbxContent>
                          </v:textbox>
                        </v:rect>
                        <v:rect id="Rectangle 57" o:spid="_x0000_s1037" style="position:absolute;left:29444;top:3496;width:18873;height:124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" filled="f" strokecolor="black [3213]" strokeweight="1pt">
                          <v:textbox>
                            <w:txbxContent>
                              <w:p w14:paraId="3251E6F8" w14:textId="77777777" w:rsidR="00B40137" w:rsidRPr="00560609"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 Duplicate records removed (n = 1117)</w:t>
                                </w:r>
                              </w:p>
                            </w:txbxContent>
                          </v:textbox>
                        </v:rect>
                        <v:rect id="Rectangle 58" o:spid="_x0000_s1038" style="position:absolute;left:4522;top:18736;width:18873;height:52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" filled="f" strokecolor="black [3213]" strokeweight="1pt">
                          <v:textbox>
                            <w:txbxContent>
                              <w:p w14:paraId="0B1682A7"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99EE9E0"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2634)</w:t>
                                </w:r>
                              </w:p>
                            </w:txbxContent>
                          </v:textbox>
                        </v:rect>
                        <v:rect id="Rectangle 59" o:spid="_x0000_s1039" style="position:absolute;left:29444;top:18736;width:18873;height:52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" filled="f" strokecolor="black [3213]" strokeweight="1pt">
                          <v:textbox>
                            <w:txbxContent>
                              <w:p w14:paraId="607F32D4"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ACDE3FB"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 xml:space="preserve">(n = 25) non peer reviewed </w:t>
                                </w:r>
                              </w:p>
                            </w:txbxContent>
                          </v:textbox>
                        </v:rect>
                        <v:rect id="Rectangle 60" o:spid="_x0000_s1040" style="position:absolute;left:4612;top:26983;width:18872;height:52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" filled="f" strokecolor="black [3213]" strokeweight="1pt">
                          <v:textbox>
                            <w:txbxContent>
                              <w:p w14:paraId="17AFDC6B"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50A7AC3E"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2609)</w:t>
                                </w:r>
                              </w:p>
                            </w:txbxContent>
                          </v:textbox>
                        </v:rect>
                        <v:rect id="Rectangle 61" o:spid="_x0000_s1041" style="position:absolute;left:29534;top:35141;width:18872;height:113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" filled="f" strokecolor="black [3213]" strokeweight="1pt">
                          <v:textbox>
                            <w:txbxContent>
                              <w:p w14:paraId="4B87A947" w14:textId="77777777" w:rsidR="00B40137" w:rsidRDefault="00B40137" w:rsidP="00B4013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E75F212"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Reason 1 (n = 25 non peer review)</w:t>
                                </w:r>
                              </w:p>
                              <w:p w14:paraId="7DD457E1" w14:textId="77777777"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Reason 2 (n = 457 not accessible)</w:t>
                                </w:r>
                              </w:p>
                              <w:p w14:paraId="563C4D8B" w14:textId="52F18088" w:rsidR="00B40137" w:rsidRDefault="00B40137" w:rsidP="00B40137">
                                <w:pPr>
                                  <w:ind w:left="284"/>
                                  <w:rPr>
                                    <w:rFonts w:ascii="Arial" w:hAnsi="Arial" w:cs="Arial"/>
                                    <w:color w:val="000000" w:themeColor="text1"/>
                                    <w:sz w:val="18"/>
                                    <w:szCs w:val="20"/>
                                  </w:rPr>
                                </w:pPr>
                                <w:r>
                                  <w:rPr>
                                    <w:rFonts w:ascii="Arial" w:hAnsi="Arial" w:cs="Arial"/>
                                    <w:color w:val="000000" w:themeColor="text1"/>
                                    <w:sz w:val="18"/>
                                    <w:szCs w:val="20"/>
                                  </w:rPr>
                                  <w:t xml:space="preserve">Reason 3 (n = 87 not in </w:t>
                                </w:r>
                                <w:del w:id="56" w:author="Thomas David Hughes" w:date="2022-08-31T16:53:00Z">
                                  <w:r w:rsidDel="00B40137">
                                    <w:rPr>
                                      <w:rFonts w:ascii="Arial" w:hAnsi="Arial" w:cs="Arial"/>
                                      <w:color w:val="000000" w:themeColor="text1"/>
                                      <w:sz w:val="18"/>
                                      <w:szCs w:val="20"/>
                                    </w:rPr>
                                    <w:delText>english</w:delText>
                                  </w:r>
                                </w:del>
                                <w:ins w:id="57" w:author="Thomas David Hughes" w:date="2022-08-31T16:53:00Z">
                                  <w:r>
                                    <w:rPr>
                                      <w:rFonts w:ascii="Arial" w:hAnsi="Arial" w:cs="Arial"/>
                                      <w:color w:val="000000" w:themeColor="text1"/>
                                      <w:sz w:val="18"/>
                                      <w:szCs w:val="20"/>
                                    </w:rPr>
                                    <w:t>English</w:t>
                                  </w:r>
                                </w:ins>
                                <w:r>
                                  <w:rPr>
                                    <w:rFonts w:ascii="Arial" w:hAnsi="Arial" w:cs="Arial"/>
                                    <w:color w:val="000000" w:themeColor="text1"/>
                                    <w:sz w:val="18"/>
                                    <w:szCs w:val="20"/>
                                  </w:rPr>
                                  <w:t>)</w:t>
                                </w:r>
                              </w:p>
                              <w:p w14:paraId="6277C29B" w14:textId="77777777" w:rsidR="00B40137" w:rsidRPr="00560609" w:rsidRDefault="00B40137" w:rsidP="00B40137">
                                <w:pPr>
                                  <w:rPr>
                                    <w:rFonts w:ascii="Arial" w:hAnsi="Arial" w:cs="Arial"/>
                                    <w:color w:val="000000" w:themeColor="text1"/>
                                    <w:sz w:val="18"/>
                                    <w:szCs w:val="20"/>
                                  </w:rPr>
                                </w:pPr>
                              </w:p>
                            </w:txbxContent>
                          </v:textbox>
                        </v:rect>
                        <v:rect id="Rectangle 62" o:spid="_x0000_s1042" style="position:absolute;left:4343;top:48140;width:18872;height:723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" filled="f" strokecolor="black [3213]" strokeweight="1pt">
                          <v:textbox>
                            <w:txbxContent>
                              <w:p w14:paraId="2771B0D7" w14:textId="77777777" w:rsidR="00B40137" w:rsidRDefault="00B40137" w:rsidP="00B40137">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4F99FD99" w14:textId="77777777" w:rsidR="00B40137" w:rsidRPr="00560609" w:rsidRDefault="00B40137" w:rsidP="00B40137">
                                <w:pPr>
                                  <w:rPr>
                                    <w:rFonts w:ascii="Arial" w:hAnsi="Arial" w:cs="Arial"/>
                                    <w:color w:val="000000" w:themeColor="text1"/>
                                    <w:sz w:val="18"/>
                                    <w:szCs w:val="20"/>
                                  </w:rPr>
                                </w:pPr>
                                <w:r>
                                  <w:rPr>
                                    <w:rFonts w:ascii="Arial" w:hAnsi="Arial" w:cs="Arial"/>
                                    <w:color w:val="000000" w:themeColor="text1"/>
                                    <w:sz w:val="18"/>
                                    <w:szCs w:val="20"/>
                                  </w:rPr>
                                  <w:t>(n = 750)</w:t>
                                </w:r>
                              </w:p>
                            </w:txbxContent>
                          </v:textbox>
                        </v:rect>
                        <v:shape id="Straight Arrow Connector 63" o:spid="_x0000_s1043" type="#_x0000_t32" style="position:absolute;left:23528;top:9547;width:563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" strokecolor="black [3213]" strokeweight=".5pt">
                          <v:stroke endarrow="block" joinstyle="miter"/>
                        </v:shape>
                        <v:shape id="Straight Arrow Connector 64" o:spid="_x0000_s1044" type="#_x0000_t32" style="position:absolute;left:23528;top:21291;width:563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" strokecolor="black [3213]" strokeweight=".5pt">
                          <v:stroke endarrow="block" joinstyle="miter"/>
                        </v:shape>
                        <v:shape id="Straight Arrow Connector 65" o:spid="_x0000_s1045" type="#_x0000_t32" style="position:absolute;left:23617;top:29718;width:56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" strokecolor="black [3213]" strokeweight=".5pt">
                          <v:stroke endarrow="block" joinstyle="miter"/>
                        </v:shape>
                        <v:shape id="Straight Arrow Connector 66" o:spid="_x0000_s1046" type="#_x0000_t32" style="position:absolute;left:23707;top:37965;width:563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&#13;&#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7" type="#_x0000_t176" style="position:absolute;left:4612;width:43452;height:26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" fillcolor="#ffc000 [3207]" strokecolor="#7f5f00 [1607]" strokeweight="1pt">
                          <v:textbox>
                            <w:txbxContent>
                              <w:p w14:paraId="61A2BA16" w14:textId="77777777" w:rsidR="00B40137" w:rsidRPr="001502CF" w:rsidRDefault="00B40137" w:rsidP="00B4013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31" o:spid="_x0000_s1048" type="#_x0000_t176" style="position:absolute;left:-4990;top:8237;width:12769;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" fillcolor="#9cc2e5 [1944]" strokecolor="black [3213]" strokeweight="1pt">
                          <v:textbox>
                            <w:txbxContent>
                              <w:p w14:paraId="3AC9C039" w14:textId="77777777" w:rsidR="00B40137" w:rsidRPr="001502CF" w:rsidRDefault="00B40137" w:rsidP="00B4013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32" o:spid="_x0000_s1049" type="#_x0000_t176" style="position:absolute;left:-12623;top:31354;width:27873;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" fillcolor="#9cc2e5 [1944]" strokecolor="black [3213]" strokeweight="1pt">
                          <v:textbox>
                            <w:txbxContent>
                              <w:p w14:paraId="68E02990" w14:textId="77777777" w:rsidR="00B40137" w:rsidRDefault="00B40137" w:rsidP="00B40137">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AA777DD" w14:textId="77777777" w:rsidR="00B40137" w:rsidRPr="001502CF" w:rsidRDefault="00B40137" w:rsidP="00B40137">
                                <w:pPr>
                                  <w:rPr>
                                    <w:rFonts w:ascii="Arial" w:hAnsi="Arial" w:cs="Arial"/>
                                    <w:b/>
                                    <w:color w:val="000000" w:themeColor="text1"/>
                                    <w:sz w:val="18"/>
                                    <w:szCs w:val="18"/>
                                  </w:rPr>
                                </w:pPr>
                              </w:p>
                            </w:txbxContent>
                          </v:textbox>
                        </v:shape>
                        <v:shape id="Flowchart: Alternate Process 33" o:spid="_x0000_s1050" type="#_x0000_t176" style="position:absolute;left:-2323;top:50349;width:7643;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" fillcolor="#9cc2e5 [1944]" strokecolor="black [3213]" strokeweight="1pt">
                          <v:textbox>
                            <w:txbxContent>
                              <w:p w14:paraId="05AE5179" w14:textId="77777777" w:rsidR="00B40137" w:rsidRPr="001502CF" w:rsidRDefault="00B40137" w:rsidP="00B40137">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71" o:spid="_x0000_s1051" type="#_x0000_t32" style="position:absolute;left:12994;top:15867;width:0;height:28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" strokecolor="black [3213]" strokeweight=".5pt">
                          <v:stroke endarrow="block" joinstyle="miter"/>
                        </v:shape>
                        <v:shape id="Straight Arrow Connector 72" o:spid="_x0000_s1052" type="#_x0000_t32" style="position:absolute;left:12994;top:40430;width:0;height:746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" strokecolor="black [3213]" strokeweight=".5pt">
                          <v:stroke endarrow="block" joinstyle="miter"/>
                        </v:shape>
                      </v:group>
                    </v:group>
                  </v:group>
                  <w10:wrap type="topAndBottom"/>
                </v:group>
              </w:pict>
            </mc:Fallback>
          </mc:AlternateContent>
        </w:r>
      </w:ins>
    </w:p>
    <w:p w14:paraId="2108B51B" w14:textId="705DF06E" w:rsidR="008B4697" w:rsidRDefault="00543FB6" w:rsidP="008B4C45">
      <w:r>
        <w:lastRenderedPageBreak/>
        <w:t xml:space="preserve">The </w:t>
      </w:r>
      <w:r w:rsidR="00965738">
        <w:t>remaining</w:t>
      </w:r>
      <w:r w:rsidR="0011063E">
        <w:t xml:space="preserve"> paper</w:t>
      </w:r>
      <w:r>
        <w:t>s were included in the study. Each paper</w:t>
      </w:r>
      <w:r w:rsidR="0011063E">
        <w:t xml:space="preserve"> was </w:t>
      </w:r>
      <w:del w:id="58" w:author="Thomas David Hughes" w:date="2022-08-31T14:57:00Z">
        <w:r w:rsidR="0011063E" w:rsidDel="00B40137">
          <w:delText>reviewed</w:delText>
        </w:r>
      </w:del>
      <w:ins w:id="59" w:author="Thomas David Hughes" w:date="2022-08-31T14:57:00Z">
        <w:r w:rsidR="00B40137">
          <w:t>reviewed,</w:t>
        </w:r>
      </w:ins>
      <w:r w:rsidR="0011063E">
        <w:t xml:space="preserve"> and the general focus of the article </w:t>
      </w:r>
      <w:r>
        <w:t xml:space="preserve">was categorised into one or more broad topics, </w:t>
      </w:r>
      <w:r w:rsidR="0011063E">
        <w:t>Ecology</w:t>
      </w:r>
      <w:r>
        <w:t>,</w:t>
      </w:r>
      <w:r w:rsidR="0011063E">
        <w:t xml:space="preserve"> Behaviour, Population</w:t>
      </w:r>
      <w:r w:rsidR="009D4F09">
        <w:t>, Reviews or Methods, Contaminants, Health, and Anatomy and Physiology. Definitions of broad topics are provided in Table 1. Papers were categorised into all broad topics they covered, so articles can appear in more than one topic.</w:t>
      </w:r>
      <w:r w:rsidR="0011063E">
        <w:t xml:space="preserve"> </w:t>
      </w:r>
      <w:commentRangeStart w:id="60"/>
      <w:r w:rsidR="0011063E">
        <w:t xml:space="preserve">The specific focus within each of </w:t>
      </w:r>
      <w:r w:rsidR="009D4F09">
        <w:t xml:space="preserve">the broad </w:t>
      </w:r>
      <w:r w:rsidR="0011063E">
        <w:t>topics</w:t>
      </w:r>
      <w:r w:rsidR="00CC2515">
        <w:t xml:space="preserve"> was</w:t>
      </w:r>
      <w:r w:rsidR="0011063E">
        <w:t xml:space="preserve"> </w:t>
      </w:r>
      <w:r w:rsidR="00CC2515">
        <w:t>also</w:t>
      </w:r>
      <w:r w:rsidR="0011063E">
        <w:t xml:space="preserve"> noted</w:t>
      </w:r>
      <w:r w:rsidR="009D4F09">
        <w:t>,</w:t>
      </w:r>
      <w:r w:rsidR="0011063E">
        <w:t xml:space="preserve"> for example within ecology a study could have focused on diet</w:t>
      </w:r>
      <w:commentRangeEnd w:id="60"/>
      <w:r w:rsidR="009D4F09">
        <w:rPr>
          <w:rStyle w:val="CommentReference"/>
        </w:rPr>
        <w:commentReference w:id="60"/>
      </w:r>
      <w:r w:rsidR="009D4F09">
        <w:t xml:space="preserve"> </w:t>
      </w:r>
      <w:r w:rsidR="001206E1">
        <w:t xml:space="preserve"> or habitat use</w:t>
      </w:r>
      <w:r w:rsidR="00CC2515">
        <w:t xml:space="preserve"> if </w:t>
      </w:r>
      <w:del w:id="61" w:author="Thomas David Hughes" w:date="2022-08-31T15:11:00Z">
        <w:r w:rsidR="00CC2515" w:rsidDel="00B40137">
          <w:delText>so</w:delText>
        </w:r>
      </w:del>
      <w:ins w:id="62" w:author="Thomas David Hughes" w:date="2022-08-31T15:11:00Z">
        <w:r w:rsidR="00B40137">
          <w:t>so,</w:t>
        </w:r>
      </w:ins>
      <w:r w:rsidR="00CC2515">
        <w:t xml:space="preserve"> this information was recorded in the specific focus category. As was the case for broad topic if the paper met the criteria for two specific focuses it was included in both </w:t>
      </w:r>
      <w:proofErr w:type="gramStart"/>
      <w:r w:rsidR="00CC2515">
        <w:t xml:space="preserve">subcategories </w:t>
      </w:r>
      <w:r w:rsidR="00965738">
        <w:t>.</w:t>
      </w:r>
      <w:proofErr w:type="gramEnd"/>
      <w:r w:rsidR="00965738">
        <w:t xml:space="preserve"> The type of data collected </w:t>
      </w:r>
      <w:r w:rsidR="009D4F09">
        <w:t xml:space="preserve">in each study </w:t>
      </w:r>
      <w:r w:rsidR="00965738">
        <w:t xml:space="preserve">was recorded </w:t>
      </w:r>
      <w:del w:id="63" w:author="Thomas David Hughes" w:date="2022-08-31T15:11:00Z">
        <w:r w:rsidR="00965738" w:rsidDel="00B40137">
          <w:delText>e.g.</w:delText>
        </w:r>
      </w:del>
      <w:ins w:id="64" w:author="Thomas David Hughes" w:date="2022-08-31T15:11:00Z">
        <w:r w:rsidR="00B40137">
          <w:t>e.g.,</w:t>
        </w:r>
      </w:ins>
      <w:r w:rsidR="00965738">
        <w:t xml:space="preserve"> tissue faecal samples. </w:t>
      </w:r>
      <w:r w:rsidR="003F1901">
        <w:t>Finally,</w:t>
      </w:r>
      <w:r w:rsidR="00965738">
        <w:t xml:space="preserve"> </w:t>
      </w:r>
      <w:ins w:id="65" w:author="Thomas David Hughes" w:date="2022-08-31T15:08:00Z">
        <w:r w:rsidR="00B40137">
          <w:t>where possible the</w:t>
        </w:r>
      </w:ins>
      <w:del w:id="66" w:author="Thomas David Hughes" w:date="2022-08-31T15:08:00Z">
        <w:r w:rsidR="009D4F09" w:rsidDel="00B40137">
          <w:delText>we also</w:delText>
        </w:r>
      </w:del>
      <w:del w:id="67" w:author="Thomas David Hughes" w:date="2022-08-31T15:09:00Z">
        <w:r w:rsidR="009D4F09" w:rsidDel="00B40137">
          <w:delText xml:space="preserve"> </w:delText>
        </w:r>
      </w:del>
      <w:del w:id="68" w:author="Thomas David Hughes" w:date="2022-08-31T15:08:00Z">
        <w:r w:rsidR="009D4F09" w:rsidDel="00B40137">
          <w:delText xml:space="preserve">recorded </w:delText>
        </w:r>
        <w:r w:rsidR="00965738" w:rsidDel="00B40137">
          <w:delText>the</w:delText>
        </w:r>
      </w:del>
      <w:r w:rsidR="00965738">
        <w:t xml:space="preserve"> country or countries the study </w:t>
      </w:r>
      <w:r w:rsidR="009D4F09">
        <w:t xml:space="preserve">collected </w:t>
      </w:r>
      <w:r w:rsidR="00965738">
        <w:t>data from</w:t>
      </w:r>
      <w:r w:rsidR="009D4F09">
        <w:t>,</w:t>
      </w:r>
      <w:r w:rsidR="00965738">
        <w:t xml:space="preserve"> and in the UK more localised information</w:t>
      </w:r>
      <w:r w:rsidR="009D4F09">
        <w:t>,</w:t>
      </w:r>
      <w:r w:rsidR="00965738">
        <w:t xml:space="preserve"> </w:t>
      </w:r>
      <w:commentRangeStart w:id="69"/>
      <w:r w:rsidR="00965738">
        <w:t>such as coun</w:t>
      </w:r>
      <w:r w:rsidR="00CC2515">
        <w:t>ties</w:t>
      </w:r>
      <w:r w:rsidR="00965738">
        <w:t xml:space="preserve"> </w:t>
      </w:r>
      <w:commentRangeEnd w:id="69"/>
      <w:r w:rsidR="009D4F09">
        <w:rPr>
          <w:rStyle w:val="CommentReference"/>
        </w:rPr>
        <w:commentReference w:id="69"/>
      </w:r>
      <w:r w:rsidR="00CC2515">
        <w:t>and number of river catchments included in the study</w:t>
      </w:r>
      <w:r w:rsidR="00965738">
        <w:t xml:space="preserve"> w</w:t>
      </w:r>
      <w:r w:rsidR="00CC2515">
        <w:t>ere</w:t>
      </w:r>
      <w:r w:rsidR="00965738">
        <w:t xml:space="preserve"> taken</w:t>
      </w:r>
      <w:r w:rsidR="00CC2515">
        <w:t xml:space="preserve"> on top of the categories</w:t>
      </w:r>
      <w:r w:rsidR="00965738">
        <w:t xml:space="preserve">. All criteria were decided before information was </w:t>
      </w:r>
      <w:r w:rsidR="003F1901">
        <w:t>collected,</w:t>
      </w:r>
      <w:r w:rsidR="00965738">
        <w:t xml:space="preserve"> and</w:t>
      </w:r>
      <w:r w:rsidR="001206E1">
        <w:t xml:space="preserve"> all criteria</w:t>
      </w:r>
      <w:del w:id="70" w:author="Thomas David Hughes" w:date="2022-08-31T15:09:00Z">
        <w:r w:rsidR="001206E1" w:rsidDel="00B40137">
          <w:delText>l</w:delText>
        </w:r>
      </w:del>
      <w:r w:rsidR="001206E1">
        <w:t xml:space="preserve"> for </w:t>
      </w:r>
      <w:ins w:id="71" w:author="Thomas David Hughes" w:date="2022-08-31T15:09:00Z">
        <w:r w:rsidR="00B40137">
          <w:t>each</w:t>
        </w:r>
      </w:ins>
      <w:del w:id="72" w:author="Thomas David Hughes" w:date="2022-08-31T15:09:00Z">
        <w:r w:rsidR="001206E1" w:rsidDel="00B40137">
          <w:delText>all</w:delText>
        </w:r>
      </w:del>
      <w:r w:rsidR="001206E1">
        <w:t xml:space="preserve"> categories of data</w:t>
      </w:r>
      <w:ins w:id="73" w:author="Thomas David Hughes" w:date="2022-08-31T15:12:00Z">
        <w:r w:rsidR="00B40137">
          <w:t xml:space="preserve"> </w:t>
        </w:r>
      </w:ins>
      <w:del w:id="74" w:author="Thomas David Hughes" w:date="2022-08-31T15:12:00Z">
        <w:r w:rsidR="001206E1" w:rsidDel="00B40137">
          <w:delText xml:space="preserve"> collected are</w:delText>
        </w:r>
        <w:r w:rsidR="00965738" w:rsidDel="00B40137">
          <w:delText xml:space="preserve"> included </w:delText>
        </w:r>
        <w:r w:rsidR="00CC2515" w:rsidRPr="0019299E" w:rsidDel="00B40137">
          <w:rPr>
            <w:highlight w:val="yellow"/>
          </w:rPr>
          <w:delText>tabl</w:delText>
        </w:r>
      </w:del>
      <w:del w:id="75" w:author="Thomas David Hughes" w:date="2022-08-31T15:11:00Z">
        <w:r w:rsidR="00CC2515" w:rsidRPr="0019299E" w:rsidDel="00B40137">
          <w:rPr>
            <w:highlight w:val="yellow"/>
          </w:rPr>
          <w:delText>e</w:delText>
        </w:r>
      </w:del>
      <w:ins w:id="76" w:author="Thomas David Hughes" w:date="2022-08-31T15:12:00Z">
        <w:r w:rsidR="00B40137">
          <w:rPr>
            <w:highlight w:val="yellow"/>
          </w:rPr>
          <w:t>(</w:t>
        </w:r>
      </w:ins>
      <w:ins w:id="77" w:author="Thomas David Hughes" w:date="2022-08-31T15:13:00Z">
        <w:r w:rsidR="00B40137">
          <w:rPr>
            <w:highlight w:val="yellow"/>
          </w:rPr>
          <w:t>supplementary</w:t>
        </w:r>
      </w:ins>
      <w:ins w:id="78" w:author="Thomas David Hughes" w:date="2022-08-31T15:12:00Z">
        <w:r w:rsidR="00B40137">
          <w:rPr>
            <w:highlight w:val="yellow"/>
          </w:rPr>
          <w:t xml:space="preserve"> information tabl</w:t>
        </w:r>
      </w:ins>
      <w:ins w:id="79" w:author="Thomas David Hughes" w:date="2022-08-31T15:13:00Z">
        <w:r w:rsidR="00B40137">
          <w:rPr>
            <w:highlight w:val="yellow"/>
          </w:rPr>
          <w:t>e</w:t>
        </w:r>
      </w:ins>
      <w:ins w:id="80" w:author="Thomas David Hughes" w:date="2022-08-31T15:12:00Z">
        <w:r w:rsidR="00B40137">
          <w:rPr>
            <w:highlight w:val="yellow"/>
          </w:rPr>
          <w:t xml:space="preserve"> 1</w:t>
        </w:r>
      </w:ins>
      <w:ins w:id="81" w:author="Thomas David Hughes" w:date="2022-08-31T15:13:00Z">
        <w:r w:rsidR="00B40137">
          <w:rPr>
            <w:highlight w:val="yellow"/>
          </w:rPr>
          <w:t>)</w:t>
        </w:r>
      </w:ins>
      <w:del w:id="82" w:author="Thomas David Hughes" w:date="2022-08-31T15:12:00Z">
        <w:r w:rsidR="00CC2515" w:rsidRPr="0019299E" w:rsidDel="00B40137">
          <w:rPr>
            <w:highlight w:val="yellow"/>
          </w:rPr>
          <w:delText>?</w:delText>
        </w:r>
      </w:del>
      <w:r w:rsidR="00CC2515">
        <w:t xml:space="preserve"> </w:t>
      </w:r>
      <w:r w:rsidR="00965738">
        <w:t xml:space="preserve">The </w:t>
      </w:r>
      <w:r w:rsidR="00CC2515">
        <w:t>after completing our filtering process shown in figure ?</w:t>
      </w:r>
      <w:r w:rsidR="00965738">
        <w:t xml:space="preserve"> </w:t>
      </w:r>
      <w:r w:rsidR="00CC2515">
        <w:t>a total of</w:t>
      </w:r>
      <w:r w:rsidR="00965738">
        <w:t xml:space="preserve"> 7</w:t>
      </w:r>
      <w:ins w:id="83" w:author="Thomas David Hughes" w:date="2022-08-31T15:11:00Z">
        <w:r w:rsidR="00B40137">
          <w:t xml:space="preserve">51 </w:t>
        </w:r>
      </w:ins>
      <w:del w:id="84" w:author="Thomas David Hughes" w:date="2022-08-31T15:11:00Z">
        <w:r w:rsidR="00965738" w:rsidDel="00B40137">
          <w:delText xml:space="preserve">98 </w:delText>
        </w:r>
      </w:del>
      <w:r w:rsidR="00965738">
        <w:t>papers</w:t>
      </w:r>
      <w:r w:rsidR="009D4F09">
        <w:t xml:space="preserve"> </w:t>
      </w:r>
      <w:r w:rsidR="00CC2515">
        <w:t>were taken forward for analysis</w:t>
      </w:r>
      <w:ins w:id="85" w:author="Thomas David Hughes" w:date="2022-08-31T15:11:00Z">
        <w:r w:rsidR="00B40137">
          <w:t xml:space="preserve"> (Figure1) </w:t>
        </w:r>
      </w:ins>
      <w:r w:rsidR="00CC2515">
        <w:t>.</w:t>
      </w:r>
      <w:del w:id="86" w:author="Thomas David Hughes" w:date="2022-08-31T15:11:00Z">
        <w:r w:rsidR="00CC2515" w:rsidDel="00B40137">
          <w:delText xml:space="preserve"> </w:delText>
        </w:r>
        <w:r w:rsidR="009D4F09" w:rsidDel="00B40137">
          <w:delText>(</w:delText>
        </w:r>
        <w:r w:rsidR="00965738" w:rsidDel="00B40137">
          <w:delText>the PRISM flow diagram</w:delText>
        </w:r>
        <w:r w:rsidR="009D4F09" w:rsidDel="00B40137">
          <w:delText>)</w:delText>
        </w:r>
      </w:del>
      <w:del w:id="87" w:author="Thomas David Hughes" w:date="2022-08-31T15:13:00Z">
        <w:r w:rsidR="00965738" w:rsidDel="00B40137">
          <w:delText xml:space="preserve"> </w:delText>
        </w:r>
        <w:commentRangeStart w:id="88"/>
        <w:r w:rsidR="00965738" w:rsidDel="00B40137">
          <w:delText>summaris</w:delText>
        </w:r>
        <w:r w:rsidR="009D4F09" w:rsidDel="00B40137">
          <w:delText>es</w:delText>
        </w:r>
        <w:r w:rsidR="00965738" w:rsidDel="00B40137">
          <w:delText xml:space="preserve"> this process</w:delText>
        </w:r>
        <w:commentRangeEnd w:id="88"/>
        <w:r w:rsidR="009D4F09" w:rsidDel="00B40137">
          <w:rPr>
            <w:rStyle w:val="CommentReference"/>
          </w:rPr>
          <w:commentReference w:id="88"/>
        </w:r>
        <w:r w:rsidR="00965738" w:rsidDel="00B40137">
          <w:delText>.</w:delText>
        </w:r>
      </w:del>
      <w:r w:rsidR="00965738">
        <w:t xml:space="preserve"> </w:t>
      </w:r>
    </w:p>
    <w:p w14:paraId="4679742C" w14:textId="77777777" w:rsidR="003F1901" w:rsidRDefault="003F1901" w:rsidP="003F1901"/>
    <w:p w14:paraId="3E8CD19C" w14:textId="5603A18F" w:rsidR="004C2332" w:rsidRDefault="004C2332" w:rsidP="004C2332">
      <w:r>
        <w:t>\subsection*{Analysis of the data}</w:t>
      </w:r>
    </w:p>
    <w:p w14:paraId="59F37C10" w14:textId="19D85026" w:rsidR="004C2332" w:rsidRDefault="004C2332" w:rsidP="003F1901"/>
    <w:p w14:paraId="61F67D53" w14:textId="63A76AED" w:rsidR="003F1901" w:rsidRDefault="003F1901" w:rsidP="003F1901">
      <w:r>
        <w:t xml:space="preserve">The collected data </w:t>
      </w:r>
      <w:r w:rsidR="006677DD">
        <w:t xml:space="preserve">were </w:t>
      </w:r>
      <w:r>
        <w:t xml:space="preserve">analysed using descriptive statistics using R </w:t>
      </w:r>
      <w:r w:rsidR="00453DB3">
        <w:t>studio Version 1.25033</w:t>
      </w:r>
      <w:r w:rsidR="006677DD">
        <w:t>,</w:t>
      </w:r>
      <w:r>
        <w:t xml:space="preserve"> and the packages </w:t>
      </w:r>
      <w:proofErr w:type="spellStart"/>
      <w:r>
        <w:t>tidyverse</w:t>
      </w:r>
      <w:proofErr w:type="spellEnd"/>
      <w:r w:rsidR="00453DB3">
        <w:t xml:space="preserve"> </w:t>
      </w:r>
      <w:r w:rsidR="00453DB3">
        <w:fldChar w:fldCharType="begin" w:fldLock="1"/>
      </w:r>
      <w:r w:rsidR="00453DB3">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given":"Lucy","non-dropping-particle":"","parse-names":false,"suffix":""},{"dropping-particle":"","family":"Mcgowan","given":"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e13b6bbb-30ce-32fb-9ad2-f6da933715ab"]}],"mendeley":{"formattedCitation":"(Wickham &lt;i&gt;et al.&lt;/i&gt;, 2019)","plainTextFormattedCitation":"(Wickham et al., 2019)","previouslyFormattedCitation":"(Wickham &lt;i&gt;et al.&lt;/i&gt;, 2019)"},"properties":{"noteIndex":0},"schema":"https://github.com/citation-style-language/schema/raw/master/csl-citation.json"}</w:instrText>
      </w:r>
      <w:r w:rsidR="00453DB3">
        <w:fldChar w:fldCharType="separate"/>
      </w:r>
      <w:r w:rsidR="00453DB3" w:rsidRPr="00453DB3">
        <w:rPr>
          <w:noProof/>
        </w:rPr>
        <w:t xml:space="preserve">(Wickham </w:t>
      </w:r>
      <w:r w:rsidR="00453DB3" w:rsidRPr="00453DB3">
        <w:rPr>
          <w:i/>
          <w:noProof/>
        </w:rPr>
        <w:t>et al.</w:t>
      </w:r>
      <w:r w:rsidR="00453DB3" w:rsidRPr="00453DB3">
        <w:rPr>
          <w:noProof/>
        </w:rPr>
        <w:t>, 2019)</w:t>
      </w:r>
      <w:r w:rsidR="00453DB3">
        <w:fldChar w:fldCharType="end"/>
      </w:r>
      <w:r>
        <w:t xml:space="preserve"> and ggplot2</w:t>
      </w:r>
      <w:r w:rsidR="00453DB3">
        <w:t xml:space="preserve"> </w:t>
      </w:r>
      <w:r w:rsidR="00453DB3">
        <w:fldChar w:fldCharType="begin" w:fldLock="1"/>
      </w:r>
      <w:r w:rsidR="004C2332">
        <w:instrText>ADDIN CSL_CITATION {"citationItems":[{"id":"ITEM-1","itemData":{"DOI":"10.1080/15366367.2019.1565254","ISSN":"1536-6367","abstract":"In this book review, we offer chapter-by-chapter review and general comments of Hadley Wickham’s (2016) ggplot2: Elegant Graphics for Data Analysis. Two examples of 2-way interaction plots were inc...","author":[{"dropping-particle":"","family":"Villanueva","given":"Randle Aaron M.","non-dropping-particle":"","parse-names":false,"suffix":""},{"dropping-particle":"","family":"Chen","given":"Zhuo Job","non-dropping-particle":"","parse-names":false,"suffix":""}],"container-title":"https://doi.org/10.1080/15366367.2019.1565254","id":"ITEM-1","issue":"3","issued":{"date-parts":[["2019","7","3"]]},"page":"160-167","publisher":"Routledge","title":"ggplot2: Elegant Graphics for Data Analysis (2nd ed.)","type":"article-journal","volume":"17"},"uris":["http://www.mendeley.com/documents/?uuid=35ba9d34-4b1e-3a4d-912d-896c490ca84b"]}],"mendeley":{"formattedCitation":"(Villanueva and Chen, 2019)","plainTextFormattedCitation":"(Villanueva and Chen, 2019)","previouslyFormattedCitation":"(Villanueva and Chen, 2019)"},"properties":{"noteIndex":0},"schema":"https://github.com/citation-style-language/schema/raw/master/csl-citation.json"}</w:instrText>
      </w:r>
      <w:r w:rsidR="00453DB3">
        <w:fldChar w:fldCharType="separate"/>
      </w:r>
      <w:r w:rsidR="00453DB3" w:rsidRPr="00453DB3">
        <w:rPr>
          <w:noProof/>
        </w:rPr>
        <w:t>(Villanueva and Chen, 2019)</w:t>
      </w:r>
      <w:r w:rsidR="00453DB3">
        <w:fldChar w:fldCharType="end"/>
      </w:r>
      <w:r w:rsidR="006677DD">
        <w:t>.</w:t>
      </w:r>
      <w:r>
        <w:t xml:space="preserve"> </w:t>
      </w:r>
      <w:r w:rsidR="006677DD">
        <w:t>C</w:t>
      </w:r>
      <w:r>
        <w:t xml:space="preserve">olour scales were chosen from the </w:t>
      </w:r>
      <w:proofErr w:type="spellStart"/>
      <w:ins w:id="89" w:author="Thomas David Hughes" w:date="2022-08-31T15:13:00Z">
        <w:r w:rsidR="00B40137">
          <w:t>R</w:t>
        </w:r>
      </w:ins>
      <w:r>
        <w:t>colourbrewer</w:t>
      </w:r>
      <w:proofErr w:type="spellEnd"/>
      <w:r>
        <w:t xml:space="preserve"> package and themes created from the </w:t>
      </w:r>
      <w:proofErr w:type="spellStart"/>
      <w:r>
        <w:t>ggthemes</w:t>
      </w:r>
      <w:proofErr w:type="spellEnd"/>
      <w:r>
        <w:t xml:space="preserve"> package. The </w:t>
      </w:r>
      <w:r w:rsidR="006677DD">
        <w:t xml:space="preserve">number of papers covering </w:t>
      </w:r>
      <w:r>
        <w:t xml:space="preserve">each broad topic and the specific topics were </w:t>
      </w:r>
      <w:r w:rsidR="006677DD">
        <w:t xml:space="preserve">broken down </w:t>
      </w:r>
      <w:r>
        <w:t xml:space="preserve">by decade to show temporal trends in publication subjects. </w:t>
      </w:r>
      <w:r w:rsidR="006677DD">
        <w:t xml:space="preserve">The species range was taken from the IUCN database and the number of publications per country was then calculated and plotted on a world map. </w:t>
      </w:r>
      <w:proofErr w:type="spellStart"/>
      <w:r>
        <w:t>Chloropleth</w:t>
      </w:r>
      <w:proofErr w:type="spellEnd"/>
      <w:r>
        <w:t xml:space="preserve"> maps were created using the following packages sf, </w:t>
      </w:r>
      <w:proofErr w:type="spellStart"/>
      <w:r>
        <w:t>maptools</w:t>
      </w:r>
      <w:proofErr w:type="spellEnd"/>
      <w:r w:rsidR="000F0631">
        <w:t xml:space="preserve"> </w:t>
      </w:r>
      <w:r>
        <w:t xml:space="preserve">and </w:t>
      </w:r>
      <w:proofErr w:type="spellStart"/>
      <w:r>
        <w:t>rgdal</w:t>
      </w:r>
      <w:proofErr w:type="spellEnd"/>
      <w:r w:rsidR="006677DD">
        <w:t>.</w:t>
      </w:r>
      <w:r>
        <w:t xml:space="preserve"> The UK was </w:t>
      </w:r>
      <w:r w:rsidR="006677DD">
        <w:t xml:space="preserve">considered </w:t>
      </w:r>
      <w:r>
        <w:t xml:space="preserve">in more detail with county level data being taken and plotted on a map from the </w:t>
      </w:r>
      <w:r w:rsidR="006677DD">
        <w:t>O</w:t>
      </w:r>
      <w:r>
        <w:t xml:space="preserve">rdnance </w:t>
      </w:r>
      <w:r w:rsidR="006677DD">
        <w:t>S</w:t>
      </w:r>
      <w:r>
        <w:t xml:space="preserve">urvey and the number of publications per county was tallied and plotted overall and by decade. Faceted plots were produced using the patchwork package. All scripts used are available in the supplementary information. </w:t>
      </w:r>
    </w:p>
    <w:p w14:paraId="5576FCC2" w14:textId="480B5FEF" w:rsidR="008B4697" w:rsidRDefault="008B4697" w:rsidP="008B4C45">
      <w:pPr>
        <w:rPr>
          <w:b/>
          <w:bCs/>
        </w:rPr>
      </w:pPr>
    </w:p>
    <w:p w14:paraId="776C383A" w14:textId="0DB5F233" w:rsidR="00B40137" w:rsidRDefault="00B40137" w:rsidP="008B4C45">
      <w:pPr>
        <w:rPr>
          <w:b/>
          <w:bCs/>
        </w:rPr>
      </w:pPr>
    </w:p>
    <w:p w14:paraId="6CC2B2DC" w14:textId="68508A3D" w:rsidR="00B40137" w:rsidRDefault="00B40137" w:rsidP="00B40137">
      <w:pPr>
        <w:pStyle w:val="Caption"/>
        <w:keepNext/>
        <w:rPr>
          <w:ins w:id="90" w:author="Thomas David Hughes" w:date="2022-08-31T14:03:00Z"/>
        </w:rPr>
        <w:pPrChange w:id="91" w:author="Thomas David Hughes" w:date="2022-08-31T14:03:00Z">
          <w:pPr/>
        </w:pPrChange>
      </w:pPr>
      <w:ins w:id="92" w:author="Thomas David Hughes" w:date="2022-08-31T14:03:00Z">
        <w:r>
          <w:t xml:space="preserve">Table </w:t>
        </w:r>
        <w:r>
          <w:fldChar w:fldCharType="begin"/>
        </w:r>
        <w:r>
          <w:instrText xml:space="preserve"> SEQ Table \* ARABIC </w:instrText>
        </w:r>
      </w:ins>
      <w:r>
        <w:fldChar w:fldCharType="separate"/>
      </w:r>
      <w:ins w:id="93" w:author="Thomas David Hughes" w:date="2022-08-31T14:03:00Z">
        <w:r>
          <w:rPr>
            <w:noProof/>
          </w:rPr>
          <w:t>1</w:t>
        </w:r>
        <w:r>
          <w:fldChar w:fldCharType="end"/>
        </w:r>
        <w:r>
          <w:t xml:space="preserve">: </w:t>
        </w:r>
        <w:r w:rsidRPr="00061F39">
          <w:t>The definitions of each of the subcategories within the broad subject</w:t>
        </w:r>
      </w:ins>
    </w:p>
    <w:tbl>
      <w:tblPr>
        <w:tblStyle w:val="TableGrid"/>
        <w:tblW w:w="0" w:type="auto"/>
        <w:tblLook w:val="04A0" w:firstRow="1" w:lastRow="0" w:firstColumn="1" w:lastColumn="0" w:noHBand="0" w:noVBand="1"/>
        <w:tblPrChange w:id="94" w:author="Thomas David Hughes" w:date="2022-08-31T14:02:00Z">
          <w:tblPr>
            <w:tblStyle w:val="TableGrid"/>
            <w:tblW w:w="0" w:type="auto"/>
            <w:tblLook w:val="04A0" w:firstRow="1" w:lastRow="0" w:firstColumn="1" w:lastColumn="0" w:noHBand="0" w:noVBand="1"/>
          </w:tblPr>
        </w:tblPrChange>
      </w:tblPr>
      <w:tblGrid>
        <w:gridCol w:w="2345"/>
        <w:gridCol w:w="6665"/>
        <w:tblGridChange w:id="95">
          <w:tblGrid>
            <w:gridCol w:w="4618"/>
            <w:gridCol w:w="4618"/>
          </w:tblGrid>
        </w:tblGridChange>
      </w:tblGrid>
      <w:tr w:rsidR="00B40137" w14:paraId="0530C316" w14:textId="77777777" w:rsidTr="00B40137">
        <w:trPr>
          <w:ins w:id="96" w:author="Thomas David Hughes" w:date="2022-08-31T13:52:00Z"/>
        </w:trPr>
        <w:tc>
          <w:tcPr>
            <w:tcW w:w="2376" w:type="dxa"/>
            <w:shd w:val="clear" w:color="auto" w:fill="808080" w:themeFill="background1" w:themeFillShade="80"/>
            <w:tcPrChange w:id="97" w:author="Thomas David Hughes" w:date="2022-08-31T14:02:00Z">
              <w:tcPr>
                <w:tcW w:w="4618" w:type="dxa"/>
              </w:tcPr>
            </w:tcPrChange>
          </w:tcPr>
          <w:p w14:paraId="4C36A676" w14:textId="4FC7C8A3" w:rsidR="00B40137" w:rsidRPr="00B40137" w:rsidRDefault="00B40137" w:rsidP="008B4C45">
            <w:pPr>
              <w:rPr>
                <w:ins w:id="98" w:author="Thomas David Hughes" w:date="2022-08-31T13:52:00Z"/>
                <w:b/>
                <w:bCs/>
                <w:sz w:val="22"/>
                <w:szCs w:val="22"/>
                <w:rPrChange w:id="99" w:author="Thomas David Hughes" w:date="2022-08-31T14:04:00Z">
                  <w:rPr>
                    <w:ins w:id="100" w:author="Thomas David Hughes" w:date="2022-08-31T13:52:00Z"/>
                    <w:b/>
                    <w:bCs/>
                  </w:rPr>
                </w:rPrChange>
              </w:rPr>
            </w:pPr>
            <w:ins w:id="101" w:author="Thomas David Hughes" w:date="2022-08-31T13:52:00Z">
              <w:r w:rsidRPr="00B40137">
                <w:rPr>
                  <w:b/>
                  <w:bCs/>
                  <w:sz w:val="22"/>
                  <w:szCs w:val="22"/>
                  <w:rPrChange w:id="102" w:author="Thomas David Hughes" w:date="2022-08-31T14:04:00Z">
                    <w:rPr>
                      <w:b/>
                      <w:bCs/>
                    </w:rPr>
                  </w:rPrChange>
                </w:rPr>
                <w:t>Category</w:t>
              </w:r>
            </w:ins>
          </w:p>
        </w:tc>
        <w:tc>
          <w:tcPr>
            <w:tcW w:w="6860" w:type="dxa"/>
            <w:shd w:val="clear" w:color="auto" w:fill="808080" w:themeFill="background1" w:themeFillShade="80"/>
            <w:tcPrChange w:id="103" w:author="Thomas David Hughes" w:date="2022-08-31T14:02:00Z">
              <w:tcPr>
                <w:tcW w:w="4618" w:type="dxa"/>
              </w:tcPr>
            </w:tcPrChange>
          </w:tcPr>
          <w:p w14:paraId="3E4C263D" w14:textId="146C03DD" w:rsidR="00B40137" w:rsidRPr="00B40137" w:rsidRDefault="00B40137" w:rsidP="00B40137">
            <w:pPr>
              <w:rPr>
                <w:ins w:id="104" w:author="Thomas David Hughes" w:date="2022-08-31T13:52:00Z"/>
                <w:b/>
                <w:bCs/>
                <w:sz w:val="22"/>
                <w:szCs w:val="22"/>
                <w:rPrChange w:id="105" w:author="Thomas David Hughes" w:date="2022-08-31T14:04:00Z">
                  <w:rPr>
                    <w:ins w:id="106" w:author="Thomas David Hughes" w:date="2022-08-31T13:52:00Z"/>
                    <w:b/>
                    <w:bCs/>
                  </w:rPr>
                </w:rPrChange>
              </w:rPr>
            </w:pPr>
            <w:ins w:id="107" w:author="Thomas David Hughes" w:date="2022-08-31T13:52:00Z">
              <w:r w:rsidRPr="00B40137">
                <w:rPr>
                  <w:b/>
                  <w:bCs/>
                  <w:sz w:val="22"/>
                  <w:szCs w:val="22"/>
                  <w:rPrChange w:id="108" w:author="Thomas David Hughes" w:date="2022-08-31T14:04:00Z">
                    <w:rPr>
                      <w:b/>
                      <w:bCs/>
                    </w:rPr>
                  </w:rPrChange>
                </w:rPr>
                <w:t>Broad subject definition.</w:t>
              </w:r>
            </w:ins>
          </w:p>
          <w:p w14:paraId="679CCB51" w14:textId="77777777" w:rsidR="00B40137" w:rsidRPr="00B40137" w:rsidRDefault="00B40137" w:rsidP="008B4C45">
            <w:pPr>
              <w:rPr>
                <w:ins w:id="109" w:author="Thomas David Hughes" w:date="2022-08-31T13:52:00Z"/>
                <w:b/>
                <w:bCs/>
                <w:sz w:val="22"/>
                <w:szCs w:val="22"/>
                <w:rPrChange w:id="110" w:author="Thomas David Hughes" w:date="2022-08-31T14:04:00Z">
                  <w:rPr>
                    <w:ins w:id="111" w:author="Thomas David Hughes" w:date="2022-08-31T13:52:00Z"/>
                    <w:b/>
                    <w:bCs/>
                  </w:rPr>
                </w:rPrChange>
              </w:rPr>
            </w:pPr>
          </w:p>
        </w:tc>
      </w:tr>
      <w:tr w:rsidR="00B40137" w14:paraId="0B628B62" w14:textId="77777777" w:rsidTr="00B40137">
        <w:trPr>
          <w:ins w:id="112" w:author="Thomas David Hughes" w:date="2022-08-31T13:52:00Z"/>
        </w:trPr>
        <w:tc>
          <w:tcPr>
            <w:tcW w:w="2376" w:type="dxa"/>
            <w:shd w:val="clear" w:color="auto" w:fill="auto"/>
            <w:tcPrChange w:id="113" w:author="Thomas David Hughes" w:date="2022-08-31T14:02:00Z">
              <w:tcPr>
                <w:tcW w:w="4618" w:type="dxa"/>
              </w:tcPr>
            </w:tcPrChange>
          </w:tcPr>
          <w:p w14:paraId="3AB8E29B" w14:textId="4F66A9A5" w:rsidR="00B40137" w:rsidRPr="00B40137" w:rsidRDefault="00B40137" w:rsidP="008B4C45">
            <w:pPr>
              <w:rPr>
                <w:ins w:id="114" w:author="Thomas David Hughes" w:date="2022-08-31T13:52:00Z"/>
                <w:b/>
                <w:bCs/>
                <w:sz w:val="22"/>
                <w:szCs w:val="22"/>
                <w:rPrChange w:id="115" w:author="Thomas David Hughes" w:date="2022-08-31T14:04:00Z">
                  <w:rPr>
                    <w:ins w:id="116" w:author="Thomas David Hughes" w:date="2022-08-31T13:52:00Z"/>
                    <w:b/>
                    <w:bCs/>
                  </w:rPr>
                </w:rPrChange>
              </w:rPr>
            </w:pPr>
            <w:ins w:id="117" w:author="Thomas David Hughes" w:date="2022-08-31T13:53:00Z">
              <w:r w:rsidRPr="00B40137">
                <w:rPr>
                  <w:b/>
                  <w:bCs/>
                  <w:sz w:val="22"/>
                  <w:szCs w:val="22"/>
                  <w:rPrChange w:id="118" w:author="Thomas David Hughes" w:date="2022-08-31T14:04:00Z">
                    <w:rPr>
                      <w:b/>
                      <w:bCs/>
                    </w:rPr>
                  </w:rPrChange>
                </w:rPr>
                <w:t>Ecology</w:t>
              </w:r>
            </w:ins>
          </w:p>
        </w:tc>
        <w:tc>
          <w:tcPr>
            <w:tcW w:w="6860" w:type="dxa"/>
            <w:shd w:val="clear" w:color="auto" w:fill="auto"/>
            <w:tcPrChange w:id="119" w:author="Thomas David Hughes" w:date="2022-08-31T14:02:00Z">
              <w:tcPr>
                <w:tcW w:w="4618" w:type="dxa"/>
              </w:tcPr>
            </w:tcPrChange>
          </w:tcPr>
          <w:p w14:paraId="61DA3650" w14:textId="51CE5E69" w:rsidR="00B40137" w:rsidRPr="00B40137" w:rsidRDefault="00B40137" w:rsidP="008B4C45">
            <w:pPr>
              <w:rPr>
                <w:ins w:id="120" w:author="Thomas David Hughes" w:date="2022-08-31T13:52:00Z"/>
                <w:b/>
                <w:bCs/>
                <w:sz w:val="22"/>
                <w:szCs w:val="22"/>
                <w:rPrChange w:id="121" w:author="Thomas David Hughes" w:date="2022-08-31T14:04:00Z">
                  <w:rPr>
                    <w:ins w:id="122" w:author="Thomas David Hughes" w:date="2022-08-31T13:52:00Z"/>
                    <w:b/>
                    <w:bCs/>
                  </w:rPr>
                </w:rPrChange>
              </w:rPr>
            </w:pPr>
            <w:ins w:id="123" w:author="Thomas David Hughes" w:date="2022-08-31T14:00:00Z">
              <w:r w:rsidRPr="00B40137">
                <w:rPr>
                  <w:b/>
                  <w:bCs/>
                  <w:sz w:val="22"/>
                  <w:szCs w:val="22"/>
                  <w:rPrChange w:id="124" w:author="Thomas David Hughes" w:date="2022-08-31T14:04:00Z">
                    <w:rPr>
                      <w:b/>
                      <w:bCs/>
                    </w:rPr>
                  </w:rPrChange>
                </w:rPr>
                <w:t>Articles relating to ecosystem interactions between \</w:t>
              </w:r>
              <w:proofErr w:type="spellStart"/>
              <w:proofErr w:type="gramStart"/>
              <w:r w:rsidRPr="00B40137">
                <w:rPr>
                  <w:b/>
                  <w:bCs/>
                  <w:sz w:val="22"/>
                  <w:szCs w:val="22"/>
                  <w:rPrChange w:id="125" w:author="Thomas David Hughes" w:date="2022-08-31T14:04:00Z">
                    <w:rPr>
                      <w:b/>
                      <w:bCs/>
                    </w:rPr>
                  </w:rPrChange>
                </w:rPr>
                <w:t>textit</w:t>
              </w:r>
              <w:proofErr w:type="spellEnd"/>
              <w:r w:rsidRPr="00B40137">
                <w:rPr>
                  <w:b/>
                  <w:bCs/>
                  <w:sz w:val="22"/>
                  <w:szCs w:val="22"/>
                  <w:rPrChange w:id="126" w:author="Thomas David Hughes" w:date="2022-08-31T14:04:00Z">
                    <w:rPr>
                      <w:b/>
                      <w:bCs/>
                    </w:rPr>
                  </w:rPrChange>
                </w:rPr>
                <w:t>{</w:t>
              </w:r>
              <w:proofErr w:type="gramEnd"/>
              <w:r w:rsidRPr="00B40137">
                <w:rPr>
                  <w:b/>
                  <w:bCs/>
                  <w:sz w:val="22"/>
                  <w:szCs w:val="22"/>
                  <w:rPrChange w:id="127" w:author="Thomas David Hughes" w:date="2022-08-31T14:04:00Z">
                    <w:rPr>
                      <w:b/>
                      <w:bCs/>
                    </w:rPr>
                  </w:rPrChange>
                </w:rPr>
                <w:t>Lutra lutra} and their abiotic and biotic environment. This includes studies on diet, habitat use, suitability and how human activity impacts this species</w:t>
              </w:r>
            </w:ins>
          </w:p>
        </w:tc>
      </w:tr>
      <w:tr w:rsidR="00B40137" w14:paraId="0640F8F2" w14:textId="77777777" w:rsidTr="00B40137">
        <w:trPr>
          <w:ins w:id="128" w:author="Thomas David Hughes" w:date="2022-08-31T13:52:00Z"/>
        </w:trPr>
        <w:tc>
          <w:tcPr>
            <w:tcW w:w="2376" w:type="dxa"/>
            <w:shd w:val="clear" w:color="auto" w:fill="auto"/>
            <w:tcPrChange w:id="129" w:author="Thomas David Hughes" w:date="2022-08-31T14:02:00Z">
              <w:tcPr>
                <w:tcW w:w="4618" w:type="dxa"/>
              </w:tcPr>
            </w:tcPrChange>
          </w:tcPr>
          <w:p w14:paraId="5E89ECCA" w14:textId="14BEA381" w:rsidR="00B40137" w:rsidRPr="00B40137" w:rsidRDefault="00B40137" w:rsidP="008B4C45">
            <w:pPr>
              <w:rPr>
                <w:ins w:id="130" w:author="Thomas David Hughes" w:date="2022-08-31T13:52:00Z"/>
                <w:b/>
                <w:bCs/>
                <w:sz w:val="22"/>
                <w:szCs w:val="22"/>
                <w:rPrChange w:id="131" w:author="Thomas David Hughes" w:date="2022-08-31T14:04:00Z">
                  <w:rPr>
                    <w:ins w:id="132" w:author="Thomas David Hughes" w:date="2022-08-31T13:52:00Z"/>
                    <w:b/>
                    <w:bCs/>
                  </w:rPr>
                </w:rPrChange>
              </w:rPr>
            </w:pPr>
            <w:ins w:id="133" w:author="Thomas David Hughes" w:date="2022-08-31T13:54:00Z">
              <w:r w:rsidRPr="00B40137">
                <w:rPr>
                  <w:b/>
                  <w:bCs/>
                  <w:sz w:val="22"/>
                  <w:szCs w:val="22"/>
                  <w:rPrChange w:id="134" w:author="Thomas David Hughes" w:date="2022-08-31T14:04:00Z">
                    <w:rPr>
                      <w:b/>
                      <w:bCs/>
                    </w:rPr>
                  </w:rPrChange>
                </w:rPr>
                <w:t>Population</w:t>
              </w:r>
            </w:ins>
          </w:p>
        </w:tc>
        <w:tc>
          <w:tcPr>
            <w:tcW w:w="6860" w:type="dxa"/>
            <w:shd w:val="clear" w:color="auto" w:fill="auto"/>
            <w:tcPrChange w:id="135" w:author="Thomas David Hughes" w:date="2022-08-31T14:02:00Z">
              <w:tcPr>
                <w:tcW w:w="4618" w:type="dxa"/>
              </w:tcPr>
            </w:tcPrChange>
          </w:tcPr>
          <w:p w14:paraId="6C4DF871" w14:textId="78E45BC2" w:rsidR="00B40137" w:rsidRPr="00B40137" w:rsidRDefault="00B40137" w:rsidP="008B4C45">
            <w:pPr>
              <w:rPr>
                <w:ins w:id="136" w:author="Thomas David Hughes" w:date="2022-08-31T13:52:00Z"/>
                <w:b/>
                <w:bCs/>
                <w:sz w:val="22"/>
                <w:szCs w:val="22"/>
                <w:rPrChange w:id="137" w:author="Thomas David Hughes" w:date="2022-08-31T14:04:00Z">
                  <w:rPr>
                    <w:ins w:id="138" w:author="Thomas David Hughes" w:date="2022-08-31T13:52:00Z"/>
                    <w:b/>
                    <w:bCs/>
                  </w:rPr>
                </w:rPrChange>
              </w:rPr>
            </w:pPr>
            <w:ins w:id="139" w:author="Thomas David Hughes" w:date="2022-08-31T14:00:00Z">
              <w:r w:rsidRPr="00B40137">
                <w:rPr>
                  <w:b/>
                  <w:bCs/>
                  <w:sz w:val="22"/>
                  <w:szCs w:val="22"/>
                  <w:rPrChange w:id="140" w:author="Thomas David Hughes" w:date="2022-08-31T14:04:00Z">
                    <w:rPr>
                      <w:b/>
                      <w:bCs/>
                    </w:rPr>
                  </w:rPrChange>
                </w:rPr>
                <w:t>Articles focusing on population size, history, and diversity within this species including both molecular techniques to look at genetic diversity and survey focusing on population sizes.</w:t>
              </w:r>
            </w:ins>
          </w:p>
        </w:tc>
      </w:tr>
      <w:tr w:rsidR="00B40137" w14:paraId="53C05124" w14:textId="77777777" w:rsidTr="00B40137">
        <w:trPr>
          <w:ins w:id="141" w:author="Thomas David Hughes" w:date="2022-08-31T13:52:00Z"/>
        </w:trPr>
        <w:tc>
          <w:tcPr>
            <w:tcW w:w="2376" w:type="dxa"/>
            <w:shd w:val="clear" w:color="auto" w:fill="auto"/>
            <w:tcPrChange w:id="142" w:author="Thomas David Hughes" w:date="2022-08-31T14:02:00Z">
              <w:tcPr>
                <w:tcW w:w="4618" w:type="dxa"/>
              </w:tcPr>
            </w:tcPrChange>
          </w:tcPr>
          <w:p w14:paraId="059B12FE" w14:textId="01BCE62E" w:rsidR="00B40137" w:rsidRPr="00B40137" w:rsidRDefault="00B40137" w:rsidP="008B4C45">
            <w:pPr>
              <w:rPr>
                <w:ins w:id="143" w:author="Thomas David Hughes" w:date="2022-08-31T13:52:00Z"/>
                <w:b/>
                <w:bCs/>
                <w:sz w:val="22"/>
                <w:szCs w:val="22"/>
                <w:rPrChange w:id="144" w:author="Thomas David Hughes" w:date="2022-08-31T14:04:00Z">
                  <w:rPr>
                    <w:ins w:id="145" w:author="Thomas David Hughes" w:date="2022-08-31T13:52:00Z"/>
                    <w:b/>
                    <w:bCs/>
                  </w:rPr>
                </w:rPrChange>
              </w:rPr>
            </w:pPr>
            <w:ins w:id="146" w:author="Thomas David Hughes" w:date="2022-08-31T13:55:00Z">
              <w:r w:rsidRPr="00B40137">
                <w:rPr>
                  <w:b/>
                  <w:bCs/>
                  <w:sz w:val="22"/>
                  <w:szCs w:val="22"/>
                  <w:rPrChange w:id="147" w:author="Thomas David Hughes" w:date="2022-08-31T14:04:00Z">
                    <w:rPr>
                      <w:b/>
                      <w:bCs/>
                    </w:rPr>
                  </w:rPrChange>
                </w:rPr>
                <w:t>Reviews and Methods</w:t>
              </w:r>
            </w:ins>
          </w:p>
        </w:tc>
        <w:tc>
          <w:tcPr>
            <w:tcW w:w="6860" w:type="dxa"/>
            <w:shd w:val="clear" w:color="auto" w:fill="auto"/>
            <w:tcPrChange w:id="148" w:author="Thomas David Hughes" w:date="2022-08-31T14:02:00Z">
              <w:tcPr>
                <w:tcW w:w="4618" w:type="dxa"/>
              </w:tcPr>
            </w:tcPrChange>
          </w:tcPr>
          <w:p w14:paraId="29343ACB" w14:textId="4712F2AF" w:rsidR="00B40137" w:rsidRPr="00B40137" w:rsidRDefault="00B40137" w:rsidP="008B4C45">
            <w:pPr>
              <w:rPr>
                <w:ins w:id="149" w:author="Thomas David Hughes" w:date="2022-08-31T13:52:00Z"/>
                <w:b/>
                <w:bCs/>
                <w:sz w:val="22"/>
                <w:szCs w:val="22"/>
                <w:rPrChange w:id="150" w:author="Thomas David Hughes" w:date="2022-08-31T14:04:00Z">
                  <w:rPr>
                    <w:ins w:id="151" w:author="Thomas David Hughes" w:date="2022-08-31T13:52:00Z"/>
                    <w:b/>
                    <w:bCs/>
                  </w:rPr>
                </w:rPrChange>
              </w:rPr>
            </w:pPr>
            <w:ins w:id="152" w:author="Thomas David Hughes" w:date="2022-08-31T14:00:00Z">
              <w:r w:rsidRPr="00B40137">
                <w:rPr>
                  <w:b/>
                  <w:bCs/>
                  <w:sz w:val="22"/>
                  <w:szCs w:val="22"/>
                  <w:rPrChange w:id="153" w:author="Thomas David Hughes" w:date="2022-08-31T14:04:00Z">
                    <w:rPr>
                      <w:b/>
                      <w:bCs/>
                    </w:rPr>
                  </w:rPrChange>
                </w:rPr>
                <w:t>Review articles that consolidate literature on a specific topic or location such as a region or state. this section also includes methodological papers describing new or best practices for performing studies of various kinds on</w:t>
              </w:r>
            </w:ins>
            <w:ins w:id="154" w:author="Thomas David Hughes" w:date="2022-08-31T14:01:00Z">
              <w:r w:rsidRPr="00B40137">
                <w:rPr>
                  <w:b/>
                  <w:bCs/>
                  <w:sz w:val="22"/>
                  <w:szCs w:val="22"/>
                  <w:rPrChange w:id="155" w:author="Thomas David Hughes" w:date="2022-08-31T14:04:00Z">
                    <w:rPr>
                      <w:b/>
                      <w:bCs/>
                    </w:rPr>
                  </w:rPrChange>
                </w:rPr>
                <w:t xml:space="preserve"> </w:t>
              </w:r>
              <w:r w:rsidRPr="00B40137">
                <w:rPr>
                  <w:b/>
                  <w:bCs/>
                  <w:i/>
                  <w:iCs/>
                  <w:sz w:val="22"/>
                  <w:szCs w:val="22"/>
                  <w:rPrChange w:id="156" w:author="Thomas David Hughes" w:date="2022-08-31T14:04:00Z">
                    <w:rPr>
                      <w:b/>
                      <w:bCs/>
                    </w:rPr>
                  </w:rPrChange>
                </w:rPr>
                <w:t xml:space="preserve">Lutra </w:t>
              </w:r>
              <w:proofErr w:type="spellStart"/>
              <w:r w:rsidRPr="00B40137">
                <w:rPr>
                  <w:b/>
                  <w:bCs/>
                  <w:i/>
                  <w:iCs/>
                  <w:sz w:val="22"/>
                  <w:szCs w:val="22"/>
                  <w:rPrChange w:id="157" w:author="Thomas David Hughes" w:date="2022-08-31T14:04:00Z">
                    <w:rPr>
                      <w:b/>
                      <w:bCs/>
                    </w:rPr>
                  </w:rPrChange>
                </w:rPr>
                <w:t>lutra</w:t>
              </w:r>
              <w:proofErr w:type="spellEnd"/>
              <w:r w:rsidRPr="00B40137">
                <w:rPr>
                  <w:b/>
                  <w:bCs/>
                  <w:i/>
                  <w:iCs/>
                  <w:sz w:val="22"/>
                  <w:szCs w:val="22"/>
                  <w:rPrChange w:id="158" w:author="Thomas David Hughes" w:date="2022-08-31T14:04:00Z">
                    <w:rPr>
                      <w:b/>
                      <w:bCs/>
                      <w:i/>
                      <w:iCs/>
                    </w:rPr>
                  </w:rPrChange>
                </w:rPr>
                <w:t>.</w:t>
              </w:r>
            </w:ins>
          </w:p>
        </w:tc>
      </w:tr>
      <w:tr w:rsidR="00B40137" w14:paraId="5A5B3017" w14:textId="77777777" w:rsidTr="00B40137">
        <w:trPr>
          <w:ins w:id="159" w:author="Thomas David Hughes" w:date="2022-08-31T13:52:00Z"/>
        </w:trPr>
        <w:tc>
          <w:tcPr>
            <w:tcW w:w="2376" w:type="dxa"/>
            <w:shd w:val="clear" w:color="auto" w:fill="auto"/>
            <w:tcPrChange w:id="160" w:author="Thomas David Hughes" w:date="2022-08-31T14:02:00Z">
              <w:tcPr>
                <w:tcW w:w="4618" w:type="dxa"/>
              </w:tcPr>
            </w:tcPrChange>
          </w:tcPr>
          <w:p w14:paraId="13F5B24A" w14:textId="25A620F7" w:rsidR="00B40137" w:rsidRPr="00B40137" w:rsidRDefault="00B40137" w:rsidP="008B4C45">
            <w:pPr>
              <w:rPr>
                <w:ins w:id="161" w:author="Thomas David Hughes" w:date="2022-08-31T13:52:00Z"/>
                <w:b/>
                <w:bCs/>
                <w:sz w:val="22"/>
                <w:szCs w:val="22"/>
                <w:rPrChange w:id="162" w:author="Thomas David Hughes" w:date="2022-08-31T14:04:00Z">
                  <w:rPr>
                    <w:ins w:id="163" w:author="Thomas David Hughes" w:date="2022-08-31T13:52:00Z"/>
                    <w:b/>
                    <w:bCs/>
                  </w:rPr>
                </w:rPrChange>
              </w:rPr>
            </w:pPr>
            <w:ins w:id="164" w:author="Thomas David Hughes" w:date="2022-08-31T13:58:00Z">
              <w:r w:rsidRPr="00B40137">
                <w:rPr>
                  <w:b/>
                  <w:bCs/>
                  <w:sz w:val="22"/>
                  <w:szCs w:val="22"/>
                  <w:rPrChange w:id="165" w:author="Thomas David Hughes" w:date="2022-08-31T14:04:00Z">
                    <w:rPr>
                      <w:b/>
                      <w:bCs/>
                    </w:rPr>
                  </w:rPrChange>
                </w:rPr>
                <w:t>Contaminants</w:t>
              </w:r>
            </w:ins>
          </w:p>
        </w:tc>
        <w:tc>
          <w:tcPr>
            <w:tcW w:w="6860" w:type="dxa"/>
            <w:shd w:val="clear" w:color="auto" w:fill="auto"/>
            <w:tcPrChange w:id="166" w:author="Thomas David Hughes" w:date="2022-08-31T14:02:00Z">
              <w:tcPr>
                <w:tcW w:w="4618" w:type="dxa"/>
              </w:tcPr>
            </w:tcPrChange>
          </w:tcPr>
          <w:p w14:paraId="53C57D0D" w14:textId="58537EE4" w:rsidR="00B40137" w:rsidRPr="00B40137" w:rsidRDefault="00B40137" w:rsidP="008B4C45">
            <w:pPr>
              <w:rPr>
                <w:ins w:id="167" w:author="Thomas David Hughes" w:date="2022-08-31T13:52:00Z"/>
                <w:b/>
                <w:bCs/>
                <w:sz w:val="22"/>
                <w:szCs w:val="22"/>
                <w:rPrChange w:id="168" w:author="Thomas David Hughes" w:date="2022-08-31T14:04:00Z">
                  <w:rPr>
                    <w:ins w:id="169" w:author="Thomas David Hughes" w:date="2022-08-31T13:52:00Z"/>
                    <w:b/>
                    <w:bCs/>
                  </w:rPr>
                </w:rPrChange>
              </w:rPr>
            </w:pPr>
            <w:ins w:id="170" w:author="Thomas David Hughes" w:date="2022-08-31T14:01:00Z">
              <w:r w:rsidRPr="00B40137">
                <w:rPr>
                  <w:b/>
                  <w:bCs/>
                  <w:sz w:val="22"/>
                  <w:szCs w:val="22"/>
                  <w:rPrChange w:id="171" w:author="Thomas David Hughes" w:date="2022-08-31T14:04:00Z">
                    <w:rPr>
                      <w:b/>
                      <w:bCs/>
                    </w:rPr>
                  </w:rPrChange>
                </w:rPr>
                <w:t>Papers studying the impact of toxic chemicals or elements released into the environment and their impacts on the otter population such as the levels of these compounds or metals found in tissue or faeces.</w:t>
              </w:r>
            </w:ins>
          </w:p>
        </w:tc>
      </w:tr>
      <w:tr w:rsidR="00B40137" w14:paraId="50BAE89C" w14:textId="77777777" w:rsidTr="00B40137">
        <w:trPr>
          <w:ins w:id="172" w:author="Thomas David Hughes" w:date="2022-08-31T13:52:00Z"/>
        </w:trPr>
        <w:tc>
          <w:tcPr>
            <w:tcW w:w="2376" w:type="dxa"/>
            <w:shd w:val="clear" w:color="auto" w:fill="auto"/>
            <w:tcPrChange w:id="173" w:author="Thomas David Hughes" w:date="2022-08-31T14:02:00Z">
              <w:tcPr>
                <w:tcW w:w="4618" w:type="dxa"/>
              </w:tcPr>
            </w:tcPrChange>
          </w:tcPr>
          <w:p w14:paraId="7750D06C" w14:textId="2D9A8BB8" w:rsidR="00B40137" w:rsidRPr="00B40137" w:rsidRDefault="00B40137" w:rsidP="008B4C45">
            <w:pPr>
              <w:rPr>
                <w:ins w:id="174" w:author="Thomas David Hughes" w:date="2022-08-31T13:52:00Z"/>
                <w:b/>
                <w:bCs/>
                <w:sz w:val="22"/>
                <w:szCs w:val="22"/>
                <w:rPrChange w:id="175" w:author="Thomas David Hughes" w:date="2022-08-31T14:04:00Z">
                  <w:rPr>
                    <w:ins w:id="176" w:author="Thomas David Hughes" w:date="2022-08-31T13:52:00Z"/>
                    <w:b/>
                    <w:bCs/>
                  </w:rPr>
                </w:rPrChange>
              </w:rPr>
            </w:pPr>
            <w:ins w:id="177" w:author="Thomas David Hughes" w:date="2022-08-31T13:58:00Z">
              <w:r w:rsidRPr="00B40137">
                <w:rPr>
                  <w:b/>
                  <w:bCs/>
                  <w:sz w:val="22"/>
                  <w:szCs w:val="22"/>
                  <w:rPrChange w:id="178" w:author="Thomas David Hughes" w:date="2022-08-31T14:04:00Z">
                    <w:rPr>
                      <w:b/>
                      <w:bCs/>
                    </w:rPr>
                  </w:rPrChange>
                </w:rPr>
                <w:t>Health</w:t>
              </w:r>
            </w:ins>
          </w:p>
        </w:tc>
        <w:tc>
          <w:tcPr>
            <w:tcW w:w="6860" w:type="dxa"/>
            <w:shd w:val="clear" w:color="auto" w:fill="auto"/>
            <w:tcPrChange w:id="179" w:author="Thomas David Hughes" w:date="2022-08-31T14:02:00Z">
              <w:tcPr>
                <w:tcW w:w="4618" w:type="dxa"/>
              </w:tcPr>
            </w:tcPrChange>
          </w:tcPr>
          <w:p w14:paraId="7258B8EA" w14:textId="555FD600" w:rsidR="00B40137" w:rsidRPr="00B40137" w:rsidRDefault="00B40137" w:rsidP="008B4C45">
            <w:pPr>
              <w:rPr>
                <w:ins w:id="180" w:author="Thomas David Hughes" w:date="2022-08-31T13:52:00Z"/>
                <w:b/>
                <w:bCs/>
                <w:sz w:val="22"/>
                <w:szCs w:val="22"/>
                <w:rPrChange w:id="181" w:author="Thomas David Hughes" w:date="2022-08-31T14:04:00Z">
                  <w:rPr>
                    <w:ins w:id="182" w:author="Thomas David Hughes" w:date="2022-08-31T13:52:00Z"/>
                    <w:b/>
                    <w:bCs/>
                  </w:rPr>
                </w:rPrChange>
              </w:rPr>
            </w:pPr>
            <w:ins w:id="183" w:author="Thomas David Hughes" w:date="2022-08-31T14:01:00Z">
              <w:r w:rsidRPr="00B40137">
                <w:rPr>
                  <w:b/>
                  <w:bCs/>
                  <w:sz w:val="22"/>
                  <w:szCs w:val="22"/>
                  <w:rPrChange w:id="184" w:author="Thomas David Hughes" w:date="2022-08-31T14:04:00Z">
                    <w:rPr>
                      <w:b/>
                      <w:bCs/>
                    </w:rPr>
                  </w:rPrChange>
                </w:rPr>
                <w:t>Papers published focusing on the health issues of otters including papers on diseases parasites, heart conditions and microbiomes.</w:t>
              </w:r>
            </w:ins>
          </w:p>
        </w:tc>
      </w:tr>
      <w:tr w:rsidR="00B40137" w14:paraId="036BE1ED" w14:textId="77777777" w:rsidTr="00B40137">
        <w:trPr>
          <w:ins w:id="185" w:author="Thomas David Hughes" w:date="2022-08-31T13:52:00Z"/>
        </w:trPr>
        <w:tc>
          <w:tcPr>
            <w:tcW w:w="2376" w:type="dxa"/>
            <w:shd w:val="clear" w:color="auto" w:fill="auto"/>
            <w:tcPrChange w:id="186" w:author="Thomas David Hughes" w:date="2022-08-31T14:02:00Z">
              <w:tcPr>
                <w:tcW w:w="4618" w:type="dxa"/>
              </w:tcPr>
            </w:tcPrChange>
          </w:tcPr>
          <w:p w14:paraId="695F7C1E" w14:textId="77777777" w:rsidR="00B40137" w:rsidRPr="00B40137" w:rsidRDefault="00B40137" w:rsidP="00B40137">
            <w:pPr>
              <w:rPr>
                <w:ins w:id="187" w:author="Thomas David Hughes" w:date="2022-08-31T14:04:00Z"/>
                <w:sz w:val="22"/>
                <w:szCs w:val="22"/>
                <w:rPrChange w:id="188" w:author="Thomas David Hughes" w:date="2022-08-31T14:04:00Z">
                  <w:rPr>
                    <w:ins w:id="189" w:author="Thomas David Hughes" w:date="2022-08-31T14:04:00Z"/>
                  </w:rPr>
                </w:rPrChange>
              </w:rPr>
            </w:pPr>
            <w:ins w:id="190" w:author="Thomas David Hughes" w:date="2022-08-31T13:59:00Z">
              <w:r w:rsidRPr="00B40137">
                <w:rPr>
                  <w:b/>
                  <w:bCs/>
                  <w:sz w:val="22"/>
                  <w:szCs w:val="22"/>
                  <w:rPrChange w:id="191" w:author="Thomas David Hughes" w:date="2022-08-31T14:04:00Z">
                    <w:rPr>
                      <w:b/>
                      <w:bCs/>
                    </w:rPr>
                  </w:rPrChange>
                </w:rPr>
                <w:t xml:space="preserve">Anatomy and </w:t>
              </w:r>
            </w:ins>
            <w:ins w:id="192" w:author="Thomas David Hughes" w:date="2022-08-31T14:04:00Z">
              <w:r w:rsidRPr="00B40137">
                <w:rPr>
                  <w:color w:val="202124"/>
                  <w:sz w:val="22"/>
                  <w:szCs w:val="22"/>
                  <w:shd w:val="clear" w:color="auto" w:fill="FFFFFF"/>
                  <w:rPrChange w:id="193" w:author="Thomas David Hughes" w:date="2022-08-31T14:04:00Z">
                    <w:rPr>
                      <w:rFonts w:ascii="Arial" w:hAnsi="Arial" w:cs="Arial"/>
                      <w:color w:val="202124"/>
                      <w:shd w:val="clear" w:color="auto" w:fill="FFFFFF"/>
                    </w:rPr>
                  </w:rPrChange>
                </w:rPr>
                <w:lastRenderedPageBreak/>
                <w:t>Physiology</w:t>
              </w:r>
            </w:ins>
          </w:p>
          <w:p w14:paraId="2D7A8F66" w14:textId="0F296A5C" w:rsidR="00B40137" w:rsidRPr="00B40137" w:rsidRDefault="00B40137" w:rsidP="008B4C45">
            <w:pPr>
              <w:rPr>
                <w:ins w:id="194" w:author="Thomas David Hughes" w:date="2022-08-31T13:52:00Z"/>
                <w:b/>
                <w:bCs/>
                <w:sz w:val="22"/>
                <w:szCs w:val="22"/>
                <w:rPrChange w:id="195" w:author="Thomas David Hughes" w:date="2022-08-31T14:04:00Z">
                  <w:rPr>
                    <w:ins w:id="196" w:author="Thomas David Hughes" w:date="2022-08-31T13:52:00Z"/>
                    <w:b/>
                    <w:bCs/>
                  </w:rPr>
                </w:rPrChange>
              </w:rPr>
            </w:pPr>
          </w:p>
        </w:tc>
        <w:tc>
          <w:tcPr>
            <w:tcW w:w="6860" w:type="dxa"/>
            <w:shd w:val="clear" w:color="auto" w:fill="auto"/>
            <w:tcPrChange w:id="197" w:author="Thomas David Hughes" w:date="2022-08-31T14:02:00Z">
              <w:tcPr>
                <w:tcW w:w="4618" w:type="dxa"/>
              </w:tcPr>
            </w:tcPrChange>
          </w:tcPr>
          <w:p w14:paraId="51DC1704" w14:textId="77692BED" w:rsidR="00B40137" w:rsidRPr="00B40137" w:rsidRDefault="00B40137" w:rsidP="008B4C45">
            <w:pPr>
              <w:rPr>
                <w:ins w:id="198" w:author="Thomas David Hughes" w:date="2022-08-31T13:52:00Z"/>
                <w:b/>
                <w:bCs/>
                <w:sz w:val="22"/>
                <w:szCs w:val="22"/>
                <w:rPrChange w:id="199" w:author="Thomas David Hughes" w:date="2022-08-31T14:04:00Z">
                  <w:rPr>
                    <w:ins w:id="200" w:author="Thomas David Hughes" w:date="2022-08-31T13:52:00Z"/>
                    <w:b/>
                    <w:bCs/>
                  </w:rPr>
                </w:rPrChange>
              </w:rPr>
            </w:pPr>
            <w:ins w:id="201" w:author="Thomas David Hughes" w:date="2022-08-31T14:02:00Z">
              <w:r w:rsidRPr="00B40137">
                <w:rPr>
                  <w:b/>
                  <w:bCs/>
                  <w:sz w:val="22"/>
                  <w:szCs w:val="22"/>
                  <w:rPrChange w:id="202" w:author="Thomas David Hughes" w:date="2022-08-31T14:04:00Z">
                    <w:rPr>
                      <w:b/>
                      <w:bCs/>
                    </w:rPr>
                  </w:rPrChange>
                </w:rPr>
                <w:lastRenderedPageBreak/>
                <w:t>Papers focusing on the bodily structure of \</w:t>
              </w:r>
              <w:proofErr w:type="spellStart"/>
              <w:proofErr w:type="gramStart"/>
              <w:r w:rsidRPr="00B40137">
                <w:rPr>
                  <w:b/>
                  <w:bCs/>
                  <w:sz w:val="22"/>
                  <w:szCs w:val="22"/>
                  <w:rPrChange w:id="203" w:author="Thomas David Hughes" w:date="2022-08-31T14:04:00Z">
                    <w:rPr>
                      <w:b/>
                      <w:bCs/>
                    </w:rPr>
                  </w:rPrChange>
                </w:rPr>
                <w:t>textit</w:t>
              </w:r>
              <w:proofErr w:type="spellEnd"/>
              <w:r w:rsidRPr="00B40137">
                <w:rPr>
                  <w:b/>
                  <w:bCs/>
                  <w:sz w:val="22"/>
                  <w:szCs w:val="22"/>
                  <w:rPrChange w:id="204" w:author="Thomas David Hughes" w:date="2022-08-31T14:04:00Z">
                    <w:rPr>
                      <w:b/>
                      <w:bCs/>
                    </w:rPr>
                  </w:rPrChange>
                </w:rPr>
                <w:t>{</w:t>
              </w:r>
              <w:proofErr w:type="gramEnd"/>
              <w:r w:rsidRPr="00B40137">
                <w:rPr>
                  <w:b/>
                  <w:bCs/>
                  <w:sz w:val="22"/>
                  <w:szCs w:val="22"/>
                  <w:rPrChange w:id="205" w:author="Thomas David Hughes" w:date="2022-08-31T14:04:00Z">
                    <w:rPr>
                      <w:b/>
                      <w:bCs/>
                    </w:rPr>
                  </w:rPrChange>
                </w:rPr>
                <w:t xml:space="preserve">Lutra lutra} and </w:t>
              </w:r>
              <w:r w:rsidRPr="00B40137">
                <w:rPr>
                  <w:b/>
                  <w:bCs/>
                  <w:sz w:val="22"/>
                  <w:szCs w:val="22"/>
                  <w:rPrChange w:id="206" w:author="Thomas David Hughes" w:date="2022-08-31T14:04:00Z">
                    <w:rPr>
                      <w:b/>
                      <w:bCs/>
                    </w:rPr>
                  </w:rPrChange>
                </w:rPr>
                <w:lastRenderedPageBreak/>
                <w:t>physiological processes such as the production chemical signals and energetic requirements.</w:t>
              </w:r>
            </w:ins>
          </w:p>
        </w:tc>
      </w:tr>
      <w:tr w:rsidR="00B40137" w14:paraId="0C5DF031" w14:textId="77777777" w:rsidTr="00B40137">
        <w:trPr>
          <w:ins w:id="207" w:author="Thomas David Hughes" w:date="2022-08-31T13:52:00Z"/>
        </w:trPr>
        <w:tc>
          <w:tcPr>
            <w:tcW w:w="2376" w:type="dxa"/>
            <w:shd w:val="clear" w:color="auto" w:fill="auto"/>
            <w:tcPrChange w:id="208" w:author="Thomas David Hughes" w:date="2022-08-31T14:02:00Z">
              <w:tcPr>
                <w:tcW w:w="4618" w:type="dxa"/>
              </w:tcPr>
            </w:tcPrChange>
          </w:tcPr>
          <w:p w14:paraId="5CC70308" w14:textId="2035B38D" w:rsidR="00B40137" w:rsidRPr="00B40137" w:rsidRDefault="00B40137" w:rsidP="008B4C45">
            <w:pPr>
              <w:rPr>
                <w:ins w:id="209" w:author="Thomas David Hughes" w:date="2022-08-31T13:52:00Z"/>
                <w:b/>
                <w:bCs/>
                <w:sz w:val="22"/>
                <w:szCs w:val="22"/>
                <w:rPrChange w:id="210" w:author="Thomas David Hughes" w:date="2022-08-31T14:04:00Z">
                  <w:rPr>
                    <w:ins w:id="211" w:author="Thomas David Hughes" w:date="2022-08-31T13:52:00Z"/>
                    <w:b/>
                    <w:bCs/>
                  </w:rPr>
                </w:rPrChange>
              </w:rPr>
            </w:pPr>
            <w:ins w:id="212" w:author="Thomas David Hughes" w:date="2022-08-31T13:59:00Z">
              <w:r w:rsidRPr="00B40137">
                <w:rPr>
                  <w:b/>
                  <w:bCs/>
                  <w:sz w:val="22"/>
                  <w:szCs w:val="22"/>
                  <w:rPrChange w:id="213" w:author="Thomas David Hughes" w:date="2022-08-31T14:04:00Z">
                    <w:rPr>
                      <w:b/>
                      <w:bCs/>
                    </w:rPr>
                  </w:rPrChange>
                </w:rPr>
                <w:lastRenderedPageBreak/>
                <w:t>Behaviour</w:t>
              </w:r>
            </w:ins>
          </w:p>
        </w:tc>
        <w:tc>
          <w:tcPr>
            <w:tcW w:w="6860" w:type="dxa"/>
            <w:shd w:val="clear" w:color="auto" w:fill="auto"/>
            <w:tcPrChange w:id="214" w:author="Thomas David Hughes" w:date="2022-08-31T14:02:00Z">
              <w:tcPr>
                <w:tcW w:w="4618" w:type="dxa"/>
              </w:tcPr>
            </w:tcPrChange>
          </w:tcPr>
          <w:p w14:paraId="59CC441D" w14:textId="7C987AF0" w:rsidR="00B40137" w:rsidRPr="00B40137" w:rsidRDefault="00B40137" w:rsidP="008B4C45">
            <w:pPr>
              <w:rPr>
                <w:ins w:id="215" w:author="Thomas David Hughes" w:date="2022-08-31T13:52:00Z"/>
                <w:b/>
                <w:bCs/>
                <w:sz w:val="22"/>
                <w:szCs w:val="22"/>
                <w:rPrChange w:id="216" w:author="Thomas David Hughes" w:date="2022-08-31T14:04:00Z">
                  <w:rPr>
                    <w:ins w:id="217" w:author="Thomas David Hughes" w:date="2022-08-31T13:52:00Z"/>
                    <w:b/>
                    <w:bCs/>
                  </w:rPr>
                </w:rPrChange>
              </w:rPr>
            </w:pPr>
            <w:ins w:id="218" w:author="Thomas David Hughes" w:date="2022-08-31T14:02:00Z">
              <w:r w:rsidRPr="00B40137">
                <w:rPr>
                  <w:b/>
                  <w:bCs/>
                  <w:sz w:val="22"/>
                  <w:szCs w:val="22"/>
                  <w:rPrChange w:id="219" w:author="Thomas David Hughes" w:date="2022-08-31T14:04:00Z">
                    <w:rPr>
                      <w:b/>
                      <w:bCs/>
                    </w:rPr>
                  </w:rPrChange>
                </w:rPr>
                <w:t>Studies focusing on the actions and responses of \</w:t>
              </w:r>
              <w:proofErr w:type="spellStart"/>
              <w:proofErr w:type="gramStart"/>
              <w:r w:rsidRPr="00B40137">
                <w:rPr>
                  <w:b/>
                  <w:bCs/>
                  <w:sz w:val="22"/>
                  <w:szCs w:val="22"/>
                  <w:rPrChange w:id="220" w:author="Thomas David Hughes" w:date="2022-08-31T14:04:00Z">
                    <w:rPr>
                      <w:b/>
                      <w:bCs/>
                    </w:rPr>
                  </w:rPrChange>
                </w:rPr>
                <w:t>textit</w:t>
              </w:r>
              <w:proofErr w:type="spellEnd"/>
              <w:r w:rsidRPr="00B40137">
                <w:rPr>
                  <w:b/>
                  <w:bCs/>
                  <w:sz w:val="22"/>
                  <w:szCs w:val="22"/>
                  <w:rPrChange w:id="221" w:author="Thomas David Hughes" w:date="2022-08-31T14:04:00Z">
                    <w:rPr>
                      <w:b/>
                      <w:bCs/>
                    </w:rPr>
                  </w:rPrChange>
                </w:rPr>
                <w:t>{</w:t>
              </w:r>
              <w:proofErr w:type="gramEnd"/>
              <w:r w:rsidRPr="00B40137">
                <w:rPr>
                  <w:b/>
                  <w:bCs/>
                  <w:sz w:val="22"/>
                  <w:szCs w:val="22"/>
                  <w:rPrChange w:id="222" w:author="Thomas David Hughes" w:date="2022-08-31T14:04:00Z">
                    <w:rPr>
                      <w:b/>
                      <w:bCs/>
                    </w:rPr>
                  </w:rPrChange>
                </w:rPr>
                <w:t>Lutra lutra} caused by changes in their environment for example papers on daily routine, predation behaviours, changes in habits due to human activities</w:t>
              </w:r>
              <w:r w:rsidRPr="00B40137">
                <w:rPr>
                  <w:b/>
                  <w:bCs/>
                  <w:sz w:val="22"/>
                  <w:szCs w:val="22"/>
                  <w:rPrChange w:id="223" w:author="Thomas David Hughes" w:date="2022-08-31T14:04:00Z">
                    <w:rPr>
                      <w:b/>
                      <w:bCs/>
                    </w:rPr>
                  </w:rPrChange>
                </w:rPr>
                <w:t>.</w:t>
              </w:r>
            </w:ins>
          </w:p>
        </w:tc>
      </w:tr>
    </w:tbl>
    <w:p w14:paraId="18193C03" w14:textId="00B153A9" w:rsidR="00B40137" w:rsidDel="00B40137" w:rsidRDefault="00B40137" w:rsidP="008B4C45">
      <w:pPr>
        <w:rPr>
          <w:del w:id="224" w:author="Thomas David Hughes" w:date="2022-08-31T14:02:00Z"/>
          <w:b/>
          <w:bCs/>
        </w:rPr>
      </w:pPr>
    </w:p>
    <w:p w14:paraId="35220568" w14:textId="2DE32149" w:rsidR="00B40137" w:rsidDel="00B40137" w:rsidRDefault="00B40137" w:rsidP="008B4C45">
      <w:pPr>
        <w:rPr>
          <w:del w:id="225" w:author="Thomas David Hughes" w:date="2022-08-31T14:02:00Z"/>
          <w:b/>
          <w:bCs/>
        </w:rPr>
      </w:pPr>
    </w:p>
    <w:p w14:paraId="49A9CF36" w14:textId="7D80AB68" w:rsidR="00B40137" w:rsidRPr="00B40137" w:rsidDel="00B40137" w:rsidRDefault="00B40137" w:rsidP="00B40137">
      <w:pPr>
        <w:rPr>
          <w:del w:id="226" w:author="Thomas David Hughes" w:date="2022-08-31T14:02:00Z"/>
          <w:b/>
          <w:bCs/>
        </w:rPr>
      </w:pPr>
      <w:del w:id="227" w:author="Thomas David Hughes" w:date="2022-08-31T14:02:00Z">
        <w:r w:rsidRPr="00B40137" w:rsidDel="00B40137">
          <w:rPr>
            <w:b/>
            <w:bCs/>
          </w:rPr>
          <w:delText>\caption{</w:delText>
        </w:r>
      </w:del>
    </w:p>
    <w:p w14:paraId="127F36BE" w14:textId="51E4F327" w:rsidR="00B40137" w:rsidRPr="00B40137" w:rsidDel="00B40137" w:rsidRDefault="00B40137" w:rsidP="00B40137">
      <w:pPr>
        <w:rPr>
          <w:del w:id="228" w:author="Thomas David Hughes" w:date="2022-08-31T14:02:00Z"/>
          <w:b/>
          <w:bCs/>
        </w:rPr>
      </w:pPr>
      <w:del w:id="229" w:author="Thomas David Hughes" w:date="2022-08-31T14:02:00Z">
        <w:r w:rsidRPr="00B40137" w:rsidDel="00B40137">
          <w:rPr>
            <w:b/>
            <w:bCs/>
          </w:rPr>
          <w:delText>{\bf Broad subject definitions. }}</w:delText>
        </w:r>
      </w:del>
    </w:p>
    <w:p w14:paraId="3563CE9F" w14:textId="5750F2C9" w:rsidR="00B40137" w:rsidRPr="00B40137" w:rsidDel="00B40137" w:rsidRDefault="00B40137" w:rsidP="00B40137">
      <w:pPr>
        <w:rPr>
          <w:del w:id="230" w:author="Thomas David Hughes" w:date="2022-08-31T14:02:00Z"/>
          <w:b/>
          <w:bCs/>
        </w:rPr>
      </w:pPr>
      <w:del w:id="231" w:author="Thomas David Hughes" w:date="2022-08-31T14:02:00Z">
        <w:r w:rsidRPr="00B40137" w:rsidDel="00B40137">
          <w:rPr>
            <w:b/>
            <w:bCs/>
          </w:rPr>
          <w:delText>\begin{tabular}{|l+l|L|}</w:delText>
        </w:r>
      </w:del>
    </w:p>
    <w:p w14:paraId="50FA7B0F" w14:textId="577EFE22" w:rsidR="00B40137" w:rsidRPr="00B40137" w:rsidDel="00B40137" w:rsidRDefault="00B40137" w:rsidP="00B40137">
      <w:pPr>
        <w:rPr>
          <w:del w:id="232" w:author="Thomas David Hughes" w:date="2022-08-31T14:02:00Z"/>
          <w:b/>
          <w:bCs/>
        </w:rPr>
      </w:pPr>
      <w:del w:id="233" w:author="Thomas David Hughes" w:date="2022-08-31T14:02:00Z">
        <w:r w:rsidRPr="00B40137" w:rsidDel="00B40137">
          <w:rPr>
            <w:b/>
            <w:bCs/>
          </w:rPr>
          <w:delText>\hline</w:delText>
        </w:r>
      </w:del>
    </w:p>
    <w:p w14:paraId="344FCB5D" w14:textId="3DE83485" w:rsidR="00B40137" w:rsidRPr="00B40137" w:rsidDel="00B40137" w:rsidRDefault="00B40137" w:rsidP="00B40137">
      <w:pPr>
        <w:rPr>
          <w:del w:id="234" w:author="Thomas David Hughes" w:date="2022-08-31T14:02:00Z"/>
          <w:b/>
          <w:bCs/>
        </w:rPr>
      </w:pPr>
      <w:del w:id="235" w:author="Thomas David Hughes" w:date="2022-08-31T14:02:00Z">
        <w:r w:rsidRPr="00B40137" w:rsidDel="00B40137">
          <w:rPr>
            <w:b/>
            <w:bCs/>
          </w:rPr>
          <w:delText>\textbf{Category} &amp; \textbf{Definition} \\ \thickhline</w:delText>
        </w:r>
      </w:del>
    </w:p>
    <w:p w14:paraId="74396B40" w14:textId="28B993B5" w:rsidR="00B40137" w:rsidRPr="00B40137" w:rsidDel="00B40137" w:rsidRDefault="00B40137" w:rsidP="00B40137">
      <w:pPr>
        <w:rPr>
          <w:del w:id="236" w:author="Thomas David Hughes" w:date="2022-08-31T14:02:00Z"/>
          <w:b/>
          <w:bCs/>
        </w:rPr>
      </w:pPr>
      <w:del w:id="237" w:author="Thomas David Hughes" w:date="2022-08-31T14:02:00Z">
        <w:r w:rsidRPr="00B40137" w:rsidDel="00B40137">
          <w:rPr>
            <w:b/>
            <w:bCs/>
          </w:rPr>
          <w:delText>Ecology &amp; \multicolumn{1}{m{15cm}|}{Articles relating to ecosystem interactions between \textit{Lutra lutra} and their abiotic and biotic environment. This includes studies on diet, habitat use, suitability and how human activity impacts this species} \\ \hline</w:delText>
        </w:r>
      </w:del>
    </w:p>
    <w:p w14:paraId="59D4667E" w14:textId="0B5CACA0" w:rsidR="00B40137" w:rsidRPr="00B40137" w:rsidDel="00B40137" w:rsidRDefault="00B40137" w:rsidP="00B40137">
      <w:pPr>
        <w:rPr>
          <w:del w:id="238" w:author="Thomas David Hughes" w:date="2022-08-31T14:02:00Z"/>
          <w:b/>
          <w:bCs/>
        </w:rPr>
      </w:pPr>
      <w:del w:id="239" w:author="Thomas David Hughes" w:date="2022-08-31T14:02:00Z">
        <w:r w:rsidRPr="00B40137" w:rsidDel="00B40137">
          <w:rPr>
            <w:b/>
            <w:bCs/>
          </w:rPr>
          <w:delText>Population &amp; \multicolumn{1}{m{15cm}|}{Articles focusing on population size, history, and diversity within this species including both molecular techniques to look at genetic diversity and survey focusing on population sizes.} \\ \hline</w:delText>
        </w:r>
      </w:del>
    </w:p>
    <w:p w14:paraId="446CCD82" w14:textId="13AA4D35" w:rsidR="00B40137" w:rsidRPr="00B40137" w:rsidDel="00B40137" w:rsidRDefault="00B40137" w:rsidP="00B40137">
      <w:pPr>
        <w:rPr>
          <w:del w:id="240" w:author="Thomas David Hughes" w:date="2022-08-31T14:02:00Z"/>
          <w:b/>
          <w:bCs/>
        </w:rPr>
      </w:pPr>
      <w:del w:id="241" w:author="Thomas David Hughes" w:date="2022-08-31T14:02:00Z">
        <w:r w:rsidRPr="00B40137" w:rsidDel="00B40137">
          <w:rPr>
            <w:b/>
            <w:bCs/>
          </w:rPr>
          <w:delText xml:space="preserve">Reviews and Methods &amp; \multicolumn{1}{m{15cm}|}{Review articles that consolidate literature on a specific topic or location such as a region or state. this section also includes methodological papers describing new or best practices for performing studies of various kinds on \textit{Lutra lutra}.} \\ \hline  </w:delText>
        </w:r>
      </w:del>
    </w:p>
    <w:p w14:paraId="1D14D6FC" w14:textId="215ED74C" w:rsidR="00B40137" w:rsidRPr="00B40137" w:rsidDel="00B40137" w:rsidRDefault="00B40137" w:rsidP="00B40137">
      <w:pPr>
        <w:rPr>
          <w:del w:id="242" w:author="Thomas David Hughes" w:date="2022-08-31T14:02:00Z"/>
          <w:b/>
          <w:bCs/>
        </w:rPr>
      </w:pPr>
      <w:del w:id="243" w:author="Thomas David Hughes" w:date="2022-08-31T14:02:00Z">
        <w:r w:rsidRPr="00B40137" w:rsidDel="00B40137">
          <w:rPr>
            <w:b/>
            <w:bCs/>
          </w:rPr>
          <w:delText>Contaminants &amp; \multicolumn{1}{m{15cm}|}{Papers studying the impact of toxic chemicals or elements released into the environment and their impacts on the otter population such as the levels of these compounds or metals found in tissue or faeces.}  \\ \hline</w:delText>
        </w:r>
      </w:del>
    </w:p>
    <w:p w14:paraId="43884475" w14:textId="28E1F6DA" w:rsidR="00B40137" w:rsidRPr="00B40137" w:rsidDel="00B40137" w:rsidRDefault="00B40137" w:rsidP="00B40137">
      <w:pPr>
        <w:rPr>
          <w:del w:id="244" w:author="Thomas David Hughes" w:date="2022-08-31T14:02:00Z"/>
          <w:b/>
          <w:bCs/>
        </w:rPr>
      </w:pPr>
      <w:del w:id="245" w:author="Thomas David Hughes" w:date="2022-08-31T14:02:00Z">
        <w:r w:rsidRPr="00B40137" w:rsidDel="00B40137">
          <w:rPr>
            <w:b/>
            <w:bCs/>
          </w:rPr>
          <w:delText xml:space="preserve">Health &amp; \multicolumn{1}{m{15cm}|}{Papers published focusing on the health issues of otters including papers on diseases parasites, heart conditions and microbiomes.} \\ \hline </w:delText>
        </w:r>
      </w:del>
    </w:p>
    <w:p w14:paraId="5DB71E35" w14:textId="32802064" w:rsidR="00B40137" w:rsidRPr="00B40137" w:rsidDel="00B40137" w:rsidRDefault="00B40137" w:rsidP="00B40137">
      <w:pPr>
        <w:rPr>
          <w:del w:id="246" w:author="Thomas David Hughes" w:date="2022-08-31T14:02:00Z"/>
          <w:b/>
          <w:bCs/>
        </w:rPr>
      </w:pPr>
      <w:del w:id="247" w:author="Thomas David Hughes" w:date="2022-08-31T14:02:00Z">
        <w:r w:rsidRPr="00B40137" w:rsidDel="00B40137">
          <w:rPr>
            <w:b/>
            <w:bCs/>
          </w:rPr>
          <w:delText xml:space="preserve">Anatomy and Physiology &amp; \multicolumn{1}{m{15cm}|}{Papers focusing on the bodily structure of \textit{Lutra lutra} and physiological processes such as the production chemical signals and energetic requirements.} \\ \hline </w:delText>
        </w:r>
      </w:del>
    </w:p>
    <w:p w14:paraId="550ED20F" w14:textId="327834F4" w:rsidR="00B40137" w:rsidRPr="00B40137" w:rsidDel="00B40137" w:rsidRDefault="00B40137" w:rsidP="00B40137">
      <w:pPr>
        <w:rPr>
          <w:del w:id="248" w:author="Thomas David Hughes" w:date="2022-08-31T14:02:00Z"/>
          <w:b/>
          <w:bCs/>
        </w:rPr>
      </w:pPr>
      <w:del w:id="249" w:author="Thomas David Hughes" w:date="2022-08-31T14:02:00Z">
        <w:r w:rsidRPr="00B40137" w:rsidDel="00B40137">
          <w:rPr>
            <w:b/>
            <w:bCs/>
          </w:rPr>
          <w:delText>Behaviour &amp; \multicolumn{1}{m{15cm}|}{Studies focusing on the actions and responses of \textit{Lutra lutra} caused by changes in their environment for example papers on daily routine, predation behaviours, changes in habits due to human activities.} \\ \hline</w:delText>
        </w:r>
      </w:del>
    </w:p>
    <w:p w14:paraId="349D7E7D" w14:textId="48943468" w:rsidR="00B40137" w:rsidRPr="00B40137" w:rsidDel="00B40137" w:rsidRDefault="00B40137" w:rsidP="00B40137">
      <w:pPr>
        <w:rPr>
          <w:del w:id="250" w:author="Thomas David Hughes" w:date="2022-08-31T14:02:00Z"/>
          <w:b/>
          <w:bCs/>
        </w:rPr>
      </w:pPr>
      <w:del w:id="251" w:author="Thomas David Hughes" w:date="2022-08-31T14:02:00Z">
        <w:r w:rsidRPr="00B40137" w:rsidDel="00B40137">
          <w:rPr>
            <w:b/>
            <w:bCs/>
          </w:rPr>
          <w:delText>\end{tabular}</w:delText>
        </w:r>
      </w:del>
    </w:p>
    <w:p w14:paraId="3CDE4AFF" w14:textId="5D44087F" w:rsidR="00B40137" w:rsidDel="00B40137" w:rsidRDefault="00B40137" w:rsidP="00B40137">
      <w:pPr>
        <w:rPr>
          <w:del w:id="252" w:author="Thomas David Hughes" w:date="2022-08-31T14:02:00Z"/>
          <w:b/>
          <w:bCs/>
        </w:rPr>
      </w:pPr>
      <w:del w:id="253" w:author="Thomas David Hughes" w:date="2022-08-31T14:02:00Z">
        <w:r w:rsidRPr="00B40137" w:rsidDel="00B40137">
          <w:rPr>
            <w:b/>
            <w:bCs/>
          </w:rPr>
          <w:delText>\begin{flushleft} The definitions of each of the subcategories within the broad subject</w:delText>
        </w:r>
      </w:del>
    </w:p>
    <w:p w14:paraId="2BF71DDC" w14:textId="42414688" w:rsidR="00B40137" w:rsidDel="00B40137" w:rsidRDefault="00B40137" w:rsidP="008B4C45">
      <w:pPr>
        <w:rPr>
          <w:del w:id="254" w:author="Thomas David Hughes" w:date="2022-08-31T14:02:00Z"/>
          <w:b/>
          <w:bCs/>
        </w:rPr>
      </w:pPr>
    </w:p>
    <w:p w14:paraId="5D3B9F6E" w14:textId="53601880" w:rsidR="00B40137" w:rsidDel="00B40137" w:rsidRDefault="00B40137" w:rsidP="008B4C45">
      <w:pPr>
        <w:rPr>
          <w:del w:id="255" w:author="Thomas David Hughes" w:date="2022-08-31T14:02:00Z"/>
          <w:b/>
          <w:bCs/>
        </w:rPr>
      </w:pPr>
    </w:p>
    <w:p w14:paraId="2898C2AA" w14:textId="0770B746" w:rsidR="00B40137" w:rsidDel="00B40137" w:rsidRDefault="00B40137" w:rsidP="008B4C45">
      <w:pPr>
        <w:rPr>
          <w:del w:id="256" w:author="Thomas David Hughes" w:date="2022-08-31T14:02:00Z"/>
          <w:b/>
          <w:bCs/>
        </w:rPr>
      </w:pPr>
    </w:p>
    <w:p w14:paraId="0A339ECC" w14:textId="795FAB95" w:rsidR="00B40137" w:rsidDel="00B40137" w:rsidRDefault="00B40137" w:rsidP="008B4C45">
      <w:pPr>
        <w:rPr>
          <w:del w:id="257" w:author="Thomas David Hughes" w:date="2022-08-31T14:02:00Z"/>
          <w:b/>
          <w:bCs/>
        </w:rPr>
      </w:pPr>
    </w:p>
    <w:p w14:paraId="66466B29" w14:textId="368A03CC" w:rsidR="00B40137" w:rsidRDefault="00B40137" w:rsidP="008B4C45">
      <w:pPr>
        <w:rPr>
          <w:b/>
          <w:bCs/>
        </w:rPr>
      </w:pPr>
    </w:p>
    <w:p w14:paraId="67C08545" w14:textId="77777777" w:rsidR="00B40137" w:rsidRPr="00CE1BFC" w:rsidRDefault="00B40137" w:rsidP="008B4C45">
      <w:pPr>
        <w:rPr>
          <w:b/>
          <w:bCs/>
        </w:rPr>
      </w:pPr>
    </w:p>
    <w:p w14:paraId="2B90ED8B" w14:textId="6B65E3F1" w:rsidR="008B4697" w:rsidRPr="00CE1BFC" w:rsidRDefault="00B34BE6" w:rsidP="008B4C45">
      <w:pPr>
        <w:rPr>
          <w:b/>
          <w:bCs/>
        </w:rPr>
      </w:pPr>
      <w:r w:rsidRPr="00CE1BFC">
        <w:rPr>
          <w:b/>
          <w:bCs/>
        </w:rPr>
        <w:t xml:space="preserve">Results/discussion </w:t>
      </w:r>
    </w:p>
    <w:p w14:paraId="6F8472F9" w14:textId="3BED2E9F" w:rsidR="00B34BE6" w:rsidRDefault="00B34BE6" w:rsidP="00B34BE6"/>
    <w:p w14:paraId="7785AC65" w14:textId="64664F17" w:rsidR="00CC2515" w:rsidRDefault="00B34BE6" w:rsidP="00B34BE6">
      <w:r>
        <w:t>We collected 7</w:t>
      </w:r>
      <w:r w:rsidR="006B5604">
        <w:t>9</w:t>
      </w:r>
      <w:r>
        <w:t>8 papers</w:t>
      </w:r>
      <w:r w:rsidR="00146036">
        <w:t xml:space="preserve">. </w:t>
      </w:r>
      <w:r>
        <w:t>The most studied category was Ecology with 254 papers</w:t>
      </w:r>
      <w:r w:rsidR="00C13EE6">
        <w:t>,</w:t>
      </w:r>
      <w:r>
        <w:t xml:space="preserve"> the second most studied area </w:t>
      </w:r>
      <w:r w:rsidR="00C13EE6">
        <w:t>was P</w:t>
      </w:r>
      <w:r>
        <w:t xml:space="preserve">opulation </w:t>
      </w:r>
      <w:r w:rsidR="00C13EE6">
        <w:t>(Fig 1). T</w:t>
      </w:r>
      <w:r>
        <w:t>he remaining topics</w:t>
      </w:r>
      <w:r w:rsidR="00C13EE6">
        <w:t>,</w:t>
      </w:r>
      <w:r>
        <w:t xml:space="preserve"> Health, </w:t>
      </w:r>
      <w:r w:rsidR="00C13EE6">
        <w:t xml:space="preserve">Reviews and </w:t>
      </w:r>
      <w:r>
        <w:t xml:space="preserve">Methods, </w:t>
      </w:r>
      <w:commentRangeStart w:id="258"/>
      <w:r w:rsidR="00C13EE6">
        <w:t>Contaminants</w:t>
      </w:r>
      <w:commentRangeEnd w:id="258"/>
      <w:r w:rsidR="00C13EE6">
        <w:rPr>
          <w:rStyle w:val="CommentReference"/>
        </w:rPr>
        <w:commentReference w:id="258"/>
      </w:r>
      <w:r>
        <w:t xml:space="preserve">, Anatomy and </w:t>
      </w:r>
      <w:r w:rsidR="00C13EE6">
        <w:t>P</w:t>
      </w:r>
      <w:r>
        <w:t xml:space="preserve">hysiology, and behaviour each accounted for </w:t>
      </w:r>
      <w:r w:rsidR="00C13EE6">
        <w:t>approximately</w:t>
      </w:r>
      <w:r>
        <w:t xml:space="preserve"> 10% of the </w:t>
      </w:r>
      <w:commentRangeStart w:id="259"/>
      <w:r>
        <w:t>total number of</w:t>
      </w:r>
      <w:r w:rsidR="00CC2515">
        <w:t xml:space="preserve"> papers published</w:t>
      </w:r>
      <w:commentRangeEnd w:id="259"/>
      <w:r w:rsidR="00C13EE6">
        <w:rPr>
          <w:rStyle w:val="CommentReference"/>
        </w:rPr>
        <w:commentReference w:id="259"/>
      </w:r>
      <w:r>
        <w:t xml:space="preserve">. </w:t>
      </w:r>
      <w:commentRangeStart w:id="260"/>
      <w:r w:rsidR="00C13EE6">
        <w:t xml:space="preserve">The relative distribution of </w:t>
      </w:r>
      <w:r w:rsidR="00CC2515">
        <w:t xml:space="preserve">broad </w:t>
      </w:r>
      <w:r w:rsidR="00C13EE6">
        <w:t>topics</w:t>
      </w:r>
      <w:r w:rsidR="00CC2515">
        <w:t xml:space="preserve"> studied</w:t>
      </w:r>
      <w:r w:rsidR="00C13EE6">
        <w:t xml:space="preserve"> has </w:t>
      </w:r>
      <w:r w:rsidR="00CC2515">
        <w:t xml:space="preserve">mostly </w:t>
      </w:r>
      <w:r>
        <w:t xml:space="preserve">remained </w:t>
      </w:r>
      <w:r w:rsidR="00CC2515">
        <w:t>stable</w:t>
      </w:r>
      <w:r>
        <w:t xml:space="preserve"> overtime</w:t>
      </w:r>
      <w:r w:rsidR="00C13EE6">
        <w:t>,</w:t>
      </w:r>
      <w:r>
        <w:t xml:space="preserve"> with </w:t>
      </w:r>
      <w:r w:rsidR="00C13EE6">
        <w:t>E</w:t>
      </w:r>
      <w:r>
        <w:t xml:space="preserve">cology being the preeminent topic in every decade from </w:t>
      </w:r>
      <w:commentRangeStart w:id="261"/>
      <w:r>
        <w:t>19</w:t>
      </w:r>
      <w:r w:rsidR="00CC2515">
        <w:t>8</w:t>
      </w:r>
      <w:r>
        <w:t>0</w:t>
      </w:r>
      <w:commentRangeEnd w:id="261"/>
      <w:r w:rsidR="00C13EE6">
        <w:rPr>
          <w:rStyle w:val="CommentReference"/>
        </w:rPr>
        <w:commentReference w:id="261"/>
      </w:r>
      <w:r>
        <w:t xml:space="preserve"> to 2020. Population studies have become</w:t>
      </w:r>
      <w:r w:rsidR="00CC2515">
        <w:t xml:space="preserve"> more prevalent over the period covered here but not enough to change the overall picture</w:t>
      </w:r>
      <w:r w:rsidR="00C13EE6">
        <w:t>. I</w:t>
      </w:r>
      <w:commentRangeEnd w:id="260"/>
      <w:r w:rsidR="00C13EE6">
        <w:rPr>
          <w:rStyle w:val="CommentReference"/>
        </w:rPr>
        <w:commentReference w:id="260"/>
      </w:r>
      <w:r>
        <w:t>n total there have been 172 papers looking at the population status of \</w:t>
      </w:r>
      <w:proofErr w:type="spellStart"/>
      <w:proofErr w:type="gramStart"/>
      <w:r>
        <w:t>textit</w:t>
      </w:r>
      <w:proofErr w:type="spellEnd"/>
      <w:r>
        <w:t>{</w:t>
      </w:r>
      <w:proofErr w:type="gramEnd"/>
      <w:r>
        <w:t>Lutra lutra}</w:t>
      </w:r>
      <w:r w:rsidR="00C13EE6">
        <w:t>,</w:t>
      </w:r>
      <w:r>
        <w:t xml:space="preserve"> 78 of which have focused on population size estimation</w:t>
      </w:r>
      <w:r w:rsidR="00C13EE6">
        <w:t>;</w:t>
      </w:r>
      <w:r>
        <w:t xml:space="preserve"> other common topics included population genetics </w:t>
      </w:r>
      <w:r w:rsidR="00C13EE6">
        <w:t>(</w:t>
      </w:r>
      <w:r>
        <w:t>31 papers</w:t>
      </w:r>
      <w:r w:rsidR="00C13EE6">
        <w:t>)</w:t>
      </w:r>
      <w:r>
        <w:t xml:space="preserve"> and </w:t>
      </w:r>
      <w:commentRangeStart w:id="262"/>
      <w:r>
        <w:t xml:space="preserve">population distribution </w:t>
      </w:r>
      <w:ins w:id="263" w:author="Thomas David Hughes" w:date="2022-08-31T15:04:00Z">
        <w:r w:rsidR="00B40137">
          <w:t>within a geographical area.</w:t>
        </w:r>
      </w:ins>
      <w:del w:id="264" w:author="Thomas David Hughes" w:date="2022-08-31T15:03:00Z">
        <w:r w:rsidDel="00B40137">
          <w:delText>papers</w:delText>
        </w:r>
        <w:commentRangeEnd w:id="262"/>
        <w:r w:rsidR="00C13EE6" w:rsidDel="00B40137">
          <w:rPr>
            <w:rStyle w:val="CommentReference"/>
          </w:rPr>
          <w:commentReference w:id="262"/>
        </w:r>
        <w:r w:rsidDel="00B40137">
          <w:delText>.</w:delText>
        </w:r>
      </w:del>
      <w:r>
        <w:t xml:space="preserve"> </w:t>
      </w:r>
      <w:r w:rsidR="00C13EE6">
        <w:rPr>
          <w:highlight w:val="yellow"/>
        </w:rPr>
        <w:t>T</w:t>
      </w:r>
      <w:commentRangeStart w:id="265"/>
      <w:r w:rsidRPr="006B5604">
        <w:rPr>
          <w:highlight w:val="yellow"/>
        </w:rPr>
        <w:t xml:space="preserve">he </w:t>
      </w:r>
      <w:r w:rsidR="00C13EE6">
        <w:rPr>
          <w:highlight w:val="yellow"/>
        </w:rPr>
        <w:t>third</w:t>
      </w:r>
      <w:r w:rsidRPr="006B5604">
        <w:rPr>
          <w:highlight w:val="yellow"/>
        </w:rPr>
        <w:t xml:space="preserve"> most </w:t>
      </w:r>
      <w:r w:rsidR="00CC2515">
        <w:rPr>
          <w:highlight w:val="yellow"/>
        </w:rPr>
        <w:t>researched board</w:t>
      </w:r>
      <w:r w:rsidRPr="006B5604">
        <w:rPr>
          <w:highlight w:val="yellow"/>
        </w:rPr>
        <w:t xml:space="preserve"> topic we </w:t>
      </w:r>
      <w:r w:rsidR="00CC2515" w:rsidRPr="006B5604">
        <w:rPr>
          <w:highlight w:val="yellow"/>
        </w:rPr>
        <w:t>identif</w:t>
      </w:r>
      <w:r w:rsidR="00CC2515">
        <w:rPr>
          <w:highlight w:val="yellow"/>
        </w:rPr>
        <w:t>ied</w:t>
      </w:r>
      <w:r w:rsidRPr="006B5604">
        <w:rPr>
          <w:highlight w:val="yellow"/>
        </w:rPr>
        <w:t xml:space="preserve"> is health </w:t>
      </w:r>
      <w:r w:rsidR="00CC2515">
        <w:rPr>
          <w:highlight w:val="yellow"/>
        </w:rPr>
        <w:t>which included papers on the condition of otters such as weight, disease, and cause of death. After papers looking at health, r</w:t>
      </w:r>
      <w:r w:rsidR="007D09B1" w:rsidRPr="006B5604">
        <w:rPr>
          <w:highlight w:val="yellow"/>
        </w:rPr>
        <w:t>eviews</w:t>
      </w:r>
      <w:r w:rsidR="00CC2515">
        <w:rPr>
          <w:highlight w:val="yellow"/>
        </w:rPr>
        <w:t xml:space="preserve"> and methods were the next most abundant category</w:t>
      </w:r>
      <w:r w:rsidRPr="006B5604">
        <w:rPr>
          <w:highlight w:val="yellow"/>
        </w:rPr>
        <w:t xml:space="preserve"> with 84 papers</w:t>
      </w:r>
      <w:r w:rsidR="00CC2515">
        <w:rPr>
          <w:highlight w:val="yellow"/>
        </w:rPr>
        <w:t>.</w:t>
      </w:r>
      <w:r w:rsidRPr="006B5604">
        <w:rPr>
          <w:highlight w:val="yellow"/>
        </w:rPr>
        <w:t xml:space="preserve"> </w:t>
      </w:r>
      <w:r w:rsidR="00CC2515">
        <w:rPr>
          <w:highlight w:val="yellow"/>
        </w:rPr>
        <w:t>I</w:t>
      </w:r>
      <w:r w:rsidRPr="006B5604">
        <w:rPr>
          <w:highlight w:val="yellow"/>
        </w:rPr>
        <w:t>n</w:t>
      </w:r>
      <w:r>
        <w:t xml:space="preserve"> total</w:t>
      </w:r>
      <w:r w:rsidR="00CC2515">
        <w:t>,</w:t>
      </w:r>
      <w:r>
        <w:t xml:space="preserve"> 23 of those reviews were report</w:t>
      </w:r>
      <w:r w:rsidR="00CC2515">
        <w:t>s</w:t>
      </w:r>
      <w:r>
        <w:t xml:space="preserve"> on the overall status of the species</w:t>
      </w:r>
      <w:r w:rsidR="00CC2515">
        <w:t>,</w:t>
      </w:r>
      <w:r>
        <w:t xml:space="preserve"> the rest were confined to specific topics such as survey methodologies or DNA extraction techniques</w:t>
      </w:r>
      <w:commentRangeEnd w:id="265"/>
      <w:r w:rsidR="00C13EE6">
        <w:rPr>
          <w:rStyle w:val="CommentReference"/>
        </w:rPr>
        <w:commentReference w:id="265"/>
      </w:r>
      <w:r>
        <w:t xml:space="preserve">. </w:t>
      </w:r>
      <w:r w:rsidR="00C13EE6">
        <w:t>T</w:t>
      </w:r>
      <w:r>
        <w:t>he majority of species reviews have fo</w:t>
      </w:r>
      <w:r w:rsidR="00C13EE6">
        <w:t xml:space="preserve">cussed </w:t>
      </w:r>
      <w:r>
        <w:t>on localised areas of \</w:t>
      </w:r>
      <w:proofErr w:type="spellStart"/>
      <w:proofErr w:type="gramStart"/>
      <w:r>
        <w:t>textit</w:t>
      </w:r>
      <w:proofErr w:type="spellEnd"/>
      <w:r>
        <w:t>{</w:t>
      </w:r>
      <w:proofErr w:type="gramEnd"/>
      <w:r>
        <w:t xml:space="preserve">Lutra </w:t>
      </w:r>
      <w:proofErr w:type="spellStart"/>
      <w:r>
        <w:t>lutra’s</w:t>
      </w:r>
      <w:proofErr w:type="spellEnd"/>
      <w:r>
        <w:t xml:space="preserve">} range although several have written about the species more broadly. </w:t>
      </w:r>
      <w:r w:rsidR="00CC2515" w:rsidRPr="0019299E">
        <w:rPr>
          <w:highlight w:val="yellow"/>
        </w:rPr>
        <w:t>The remaining broad topics, Contamination, Behaviour and Anatomy and Physiology all accounted for a relatively small number of papers, less than 70 each, highlighting the imbalance</w:t>
      </w:r>
      <w:ins w:id="266" w:author="Thomas David Hughes" w:date="2022-08-31T15:03:00Z">
        <w:r w:rsidR="00B40137">
          <w:rPr>
            <w:highlight w:val="yellow"/>
          </w:rPr>
          <w:t>s</w:t>
        </w:r>
      </w:ins>
      <w:r w:rsidR="00CC2515" w:rsidRPr="0019299E">
        <w:rPr>
          <w:highlight w:val="yellow"/>
        </w:rPr>
        <w:t xml:space="preserve"> in literature.</w:t>
      </w:r>
    </w:p>
    <w:p w14:paraId="2E44DB6B" w14:textId="54A43A5F" w:rsidR="00B34BE6" w:rsidRDefault="00B34BE6" w:rsidP="00B34BE6"/>
    <w:p w14:paraId="3B604067" w14:textId="3B72E699" w:rsidR="00CC2515" w:rsidRDefault="00CC2515" w:rsidP="00B34BE6"/>
    <w:p w14:paraId="4205435D" w14:textId="5EF62112" w:rsidR="00CC2515" w:rsidRDefault="00CC2515" w:rsidP="00B34BE6"/>
    <w:p w14:paraId="235FAB06" w14:textId="076FD17E" w:rsidR="00CC2515" w:rsidRDefault="00CC2515" w:rsidP="00B34BE6"/>
    <w:p w14:paraId="4FF4D28C" w14:textId="77777777" w:rsidR="00B40137" w:rsidRDefault="00CC2515" w:rsidP="00B40137">
      <w:pPr>
        <w:keepNext/>
        <w:rPr>
          <w:ins w:id="267" w:author="Thomas David Hughes" w:date="2022-08-31T15:30:00Z"/>
        </w:rPr>
        <w:pPrChange w:id="268" w:author="Thomas David Hughes" w:date="2022-08-31T15:30:00Z">
          <w:pPr/>
        </w:pPrChange>
      </w:pPr>
      <w:r>
        <w:rPr>
          <w:noProof/>
        </w:rPr>
        <w:lastRenderedPageBreak/>
        <w:drawing>
          <wp:inline distT="0" distB="0" distL="0" distR="0" wp14:anchorId="7E973B7C" wp14:editId="49727A2B">
            <wp:extent cx="5727700" cy="3779861"/>
            <wp:effectExtent l="0" t="0" r="0" b="508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3779861"/>
                    </a:xfrm>
                    <a:prstGeom prst="rect">
                      <a:avLst/>
                    </a:prstGeom>
                  </pic:spPr>
                </pic:pic>
              </a:graphicData>
            </a:graphic>
          </wp:inline>
        </w:drawing>
      </w:r>
    </w:p>
    <w:p w14:paraId="7222BFF0" w14:textId="3FE0B015" w:rsidR="00CC2515" w:rsidRDefault="00B40137" w:rsidP="00B40137">
      <w:pPr>
        <w:pStyle w:val="Caption"/>
        <w:pPrChange w:id="269" w:author="Thomas David Hughes" w:date="2022-08-31T15:30:00Z">
          <w:pPr/>
        </w:pPrChange>
      </w:pPr>
      <w:ins w:id="270" w:author="Thomas David Hughes" w:date="2022-08-31T15:30:00Z">
        <w:r>
          <w:t xml:space="preserve">Figure </w:t>
        </w:r>
        <w:r>
          <w:fldChar w:fldCharType="begin"/>
        </w:r>
        <w:r>
          <w:instrText xml:space="preserve"> SEQ Figure \* ARABIC </w:instrText>
        </w:r>
      </w:ins>
      <w:r>
        <w:fldChar w:fldCharType="separate"/>
      </w:r>
      <w:ins w:id="271" w:author="Thomas David Hughes" w:date="2022-08-31T15:31:00Z">
        <w:r>
          <w:rPr>
            <w:noProof/>
          </w:rPr>
          <w:t>2</w:t>
        </w:r>
      </w:ins>
      <w:ins w:id="272" w:author="Thomas David Hughes" w:date="2022-08-31T15:30:00Z">
        <w:r>
          <w:fldChar w:fldCharType="end"/>
        </w:r>
      </w:ins>
      <w:ins w:id="273" w:author="Thomas David Hughes" w:date="2022-08-31T15:32:00Z">
        <w:r>
          <w:t xml:space="preserve">: The proportion of papers </w:t>
        </w:r>
      </w:ins>
      <w:ins w:id="274" w:author="Thomas David Hughes" w:date="2022-08-31T15:33:00Z">
        <w:r>
          <w:t>published on the seven broad topics identified in this study broken down over each decade. Ecology papers are the m</w:t>
        </w:r>
      </w:ins>
      <w:ins w:id="275" w:author="Thomas David Hughes" w:date="2022-08-31T15:34:00Z">
        <w:r>
          <w:t>ost common topic in every decade and population papers the second most common</w:t>
        </w:r>
      </w:ins>
      <w:ins w:id="276" w:author="Thomas David Hughes" w:date="2022-08-31T15:35:00Z">
        <w:r>
          <w:t>. Papers on anatomy and physiology,</w:t>
        </w:r>
      </w:ins>
      <w:ins w:id="277" w:author="Thomas David Hughes" w:date="2022-08-31T15:36:00Z">
        <w:r>
          <w:t xml:space="preserve"> health, and pollution are all underrepresented in comparison with none of those </w:t>
        </w:r>
      </w:ins>
      <w:ins w:id="278" w:author="Thomas David Hughes" w:date="2022-08-31T15:37:00Z">
        <w:r>
          <w:t>topics</w:t>
        </w:r>
      </w:ins>
      <w:ins w:id="279" w:author="Thomas David Hughes" w:date="2022-08-31T15:36:00Z">
        <w:r>
          <w:t xml:space="preserve"> </w:t>
        </w:r>
      </w:ins>
      <w:ins w:id="280" w:author="Thomas David Hughes" w:date="2022-08-31T15:37:00Z">
        <w:r>
          <w:t xml:space="preserve">exceeding 20% of the papers published in any given decade. </w:t>
        </w:r>
      </w:ins>
      <w:ins w:id="281" w:author="Thomas David Hughes" w:date="2022-08-31T15:33:00Z">
        <w:r>
          <w:t xml:space="preserve"> </w:t>
        </w:r>
      </w:ins>
    </w:p>
    <w:p w14:paraId="38D6B1F6" w14:textId="77777777" w:rsidR="00CC2515" w:rsidRDefault="00CC2515" w:rsidP="00B34BE6"/>
    <w:p w14:paraId="730B8B8F" w14:textId="58F2666C" w:rsidR="00B34BE6" w:rsidRDefault="00B34BE6" w:rsidP="00B34BE6">
      <w:pPr>
        <w:rPr>
          <w:b/>
          <w:bCs/>
        </w:rPr>
      </w:pPr>
      <w:r w:rsidRPr="00B34BE6">
        <w:rPr>
          <w:b/>
          <w:bCs/>
        </w:rPr>
        <w:t xml:space="preserve">Ecology research </w:t>
      </w:r>
    </w:p>
    <w:p w14:paraId="665026CE" w14:textId="2BEDAA6B" w:rsidR="00B34BE6" w:rsidRDefault="00B34BE6" w:rsidP="00B34BE6">
      <w:pPr>
        <w:rPr>
          <w:b/>
          <w:bCs/>
        </w:rPr>
      </w:pPr>
    </w:p>
    <w:p w14:paraId="57AF8ED4" w14:textId="553E4D9B" w:rsidR="00B34BE6" w:rsidRDefault="00B34BE6" w:rsidP="00B34BE6">
      <w:r>
        <w:t>Although the threats facing otters have changed substantially in the last 50 years</w:t>
      </w:r>
      <w:r w:rsidR="00C13EE6">
        <w:t>,</w:t>
      </w:r>
      <w:r>
        <w:t xml:space="preserve"> ecological impacts especially those induced by humans remain the largest threat that otters face</w:t>
      </w:r>
      <w:r w:rsidR="004C2332">
        <w:t xml:space="preserve"> </w:t>
      </w:r>
      <w:r w:rsidR="004C2332">
        <w:fldChar w:fldCharType="begin" w:fldLock="1"/>
      </w:r>
      <w:r w:rsidR="004C2332">
        <w:instrText>ADDIN CSL_CITATION {"citationItems":[{"id":"ITEM-1","itemData":{"DOI":"10.1007/s10531-009-9618-2","ISBN":"0960-3115","ISSN":"09603115","PMID":"95","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d a 2.2-fold increase in the proportion of occupied 10-km squares and 49 local colonizations. The range size and proportion of urban land-use in the 1984-1985 distribution were smaller (P &lt; 0.05) than those derived from simulated surveys based on 49 random false absences versus colonization events. The distribution range expanded southward and nearly reached the southern margins of the peninsula. Recolonization of moderately urbanized landscapes was not accompanied by human depopulation. According to partial logistic regressions, the pure effect of urban land proportion and industry proximity on otter occurrence probability declined by about 48%, suggesting a decreased impact on the stream habitat. Conversely, natural factors, increased in importance by about 116%. The absence of a significant northward expansion in the 20 year period suggests that northward habitat restoration should be planned to encourage further recolonization. On the other hand, potential urban threats in the newly occupied landscapes should be controlled. [PUBLICATION 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author":[{"dropping-particle":"","family":"Marcelli","given":"Manlio","non-dropping-particle":"","parse-names":false,"suffix":""},{"dropping-particle":"","family":"Fusillo","given":"Romina","non-dropping-particle":"","parse-names":false,"suffix":""}],"container-title":"Biodiversity and Conservation","id":"ITEM-1","issue":"11","issued":{"date-parts":[["2009"]]},"page":"2941-2959","title":"Assessing range re-expansion and recolonization of human-impacted landscapes by threatened species: A case study of the otter (lutra lutra) in Italy","type":"article-journal","volume":"18"},"uris":["http://www.mendeley.com/documents/?uuid=ad9874c1-f596-4876-bdcf-8ffee34f82df"]},{"id":"ITEM-2","itemData":{"DOI":"10.1111/j.1365-2699.2010.02377.x","ISBN":"0305-0270","ISSN":"03050270","PMID":"3522","abstract":"Aim To determine the relationships between otter (Lutra lutra) distribution dynamics and environmental and spatial constraints over a 20-year period. Location Andalusia, southern Iberian Peninsula. Methods We synthesized otter distribution data from three otter surveys (1985, 1995 and 2005) using subcatchment areas defined by hydrological barriers. Subcatchments were characterized by two 'natural' (climatic and orographic variables) and two 'human' (land use and population density) gradients. In addition, we calculated two contagion variables (the distance to previously occupied subcatchments and the percentage of occupied subcatchments within a 50 km buffer) for consecutively surveyed subcatchments. Results Between 1985 and 2005 the percentage of subcatchments with otters present increased from 42% to 72%. Otters tended to be rare or absent from human-dominated areas. Anthropogenic gradients were better predictors of otter distribution than natural ones. Human and natural gradients showed strong covariation, but for any value of the natural gradients otters tended to be present in subcatchments with lower human impacts. Colonization of new subcatchments was found to be strongly related to contagion variables and expansion rates were slower than those estimated in other studies. Newly colonized areas tended to be located in areas with intermediate human influence, while repeated absences occurred mainly in areas where human impact was most severe. Main conclusions Our results suggest that recent otter expansion across Andalusia is a reflection of large-scale improvement in environmental conditions. Otter populations that survived the period of strong and generalized declines appear to be acting as sources from which neighbouring areas are colonized, probably aided by improved water quality and increases in food availability. However, the further expansion of otters into their full original range is likely to be constrained by human-impacted landscapes.","author":[{"dropping-particle":"","family":"Clavero","given":"Miguel","non-dropping-particle":"","parse-names":false,"suffix":""},{"dropping-particle":"","family":"Hermoso","given":"Virgilio","non-dropping-particle":"","parse-names":false,"suffix":""},{"dropping-particle":"","family":"Brotons","given":"Lluís","non-dropping-particle":"","parse-names":false,"suffix":""},{"dropping-particle":"","family":"Delibes","given":"Miguel","non-dropping-particle":"","parse-names":false,"suffix":""}],"container-title":"Journal of Biogeography","id":"ITEM-2","issue":"12","issued":{"date-parts":[["2010"]]},"page":"2345-2357","title":"Natural, human and spatial constraints to expanding populations of otters in the Iberian Peninsula","type":"article-journal","volume":"37"},"uris":["http://www.mendeley.com/documents/?uuid=35085443-65a9-4b2e-a42b-adc9e4bba3ef"]}],"mendeley":{"formattedCitation":"(Marcelli and Fusillo, 2009; Clavero &lt;i&gt;et al.&lt;/i&gt;, 2010)","plainTextFormattedCitation":"(Marcelli and Fusillo, 2009; Clavero et al., 2010)","previouslyFormattedCitation":"(Marcelli and Fusillo, 2009; Clavero &lt;i&gt;et al.&lt;/i&gt;, 2010)"},"properties":{"noteIndex":0},"schema":"https://github.com/citation-style-language/schema/raw/master/csl-citation.json"}</w:instrText>
      </w:r>
      <w:r w:rsidR="004C2332">
        <w:fldChar w:fldCharType="separate"/>
      </w:r>
      <w:r w:rsidR="004C2332" w:rsidRPr="004C2332">
        <w:rPr>
          <w:noProof/>
        </w:rPr>
        <w:t xml:space="preserve">(Marcelli and Fusillo, 2009; Clavero </w:t>
      </w:r>
      <w:r w:rsidR="004C2332" w:rsidRPr="004C2332">
        <w:rPr>
          <w:i/>
          <w:noProof/>
        </w:rPr>
        <w:t>et al.</w:t>
      </w:r>
      <w:r w:rsidR="004C2332" w:rsidRPr="004C2332">
        <w:rPr>
          <w:noProof/>
        </w:rPr>
        <w:t>, 2010)</w:t>
      </w:r>
      <w:r w:rsidR="004C2332">
        <w:fldChar w:fldCharType="end"/>
      </w:r>
      <w:r>
        <w:t xml:space="preserve">.  Accordingly, papers focusing on ecology </w:t>
      </w:r>
      <w:r w:rsidR="00C13EE6">
        <w:t xml:space="preserve">were </w:t>
      </w:r>
      <w:r>
        <w:t xml:space="preserve">the most abundant in the literature with 254 in total. Within ecology there has been </w:t>
      </w:r>
      <w:proofErr w:type="gramStart"/>
      <w:r>
        <w:t>an</w:t>
      </w:r>
      <w:proofErr w:type="gramEnd"/>
      <w:r>
        <w:t xml:space="preserve"> </w:t>
      </w:r>
      <w:r w:rsidR="00C13EE6">
        <w:t>large focus</w:t>
      </w:r>
      <w:r>
        <w:t xml:space="preserve"> on diet</w:t>
      </w:r>
      <w:r w:rsidR="00C13EE6">
        <w:t xml:space="preserve"> (</w:t>
      </w:r>
      <w:r>
        <w:t>149 publications</w:t>
      </w:r>
      <w:r w:rsidR="00C13EE6">
        <w:t>). A</w:t>
      </w:r>
      <w:r>
        <w:t>ll but t</w:t>
      </w:r>
      <w:r w:rsidR="004D1F39">
        <w:t>hree</w:t>
      </w:r>
      <w:r>
        <w:t xml:space="preserve"> </w:t>
      </w:r>
      <w:r w:rsidR="00C13EE6">
        <w:t xml:space="preserve">of these papers </w:t>
      </w:r>
      <w:r>
        <w:t>have used traditional morphological analysis to determine prey remains</w:t>
      </w:r>
      <w:r w:rsidR="00C13EE6">
        <w:t>. While t</w:t>
      </w:r>
      <w:r>
        <w:t xml:space="preserve">hese studies have revealed much about the diet of </w:t>
      </w:r>
      <w:r w:rsidR="00C13EE6" w:rsidRPr="0019299E">
        <w:rPr>
          <w:i/>
          <w:iCs/>
        </w:rPr>
        <w:t>L</w:t>
      </w:r>
      <w:r w:rsidRPr="0019299E">
        <w:rPr>
          <w:i/>
          <w:iCs/>
        </w:rPr>
        <w:t xml:space="preserve">utra </w:t>
      </w:r>
      <w:proofErr w:type="spellStart"/>
      <w:r w:rsidRPr="0019299E">
        <w:rPr>
          <w:i/>
          <w:iCs/>
        </w:rPr>
        <w:t>lutra</w:t>
      </w:r>
      <w:proofErr w:type="spellEnd"/>
      <w:r>
        <w:t xml:space="preserve"> they are however susceptible to identification errors and are unable to determine the relative importance of prey species</w:t>
      </w:r>
      <w:r w:rsidR="004C2332">
        <w:t xml:space="preserve"> </w:t>
      </w:r>
      <w:r w:rsidR="004C2332">
        <w:fldChar w:fldCharType="begin" w:fldLock="1"/>
      </w:r>
      <w:r w:rsidR="0027667C">
        <w:instrText>ADDIN CSL_CITATION {"citationItems":[{"id":"ITEM-1","itemData":{"DOI":"10.1111/j.1469-7998.1996.tb05396.x","ISBN":"0952-8369","ISSN":"09528369","PMID":"9045","abstract":"Althoug frequency of occurrence (either as percentage or relative frequency) is the most common method of expressing the content of otter Lutra lutra faeces (spraints), the accuracy of the method, and the effects of varying sampling procedures (e.g. inter-collection interval) and sample sizes, have not been quantified. The validity of the technique was assessed in the present study by feeding trials involving captive, tame otters and computer simulation of various spraint sub-sampling regimes. Four animals were fed known quantities (numbers and biomass) of a total of nine fish species, two bird species and one mammal over a 28-day period. Most prey remains were passed in spraints within 24 h, although perch Perca fluviatilis scales appeared up to 10d after consumption. Remains from single meals of perch were recorded in 60 subsequent spraints from two otters, and remains of individual eels Anguillu anguilla were recorded in up to 11 spraints. Some single spraints contained the remains of up to seven individual salmonids, Salmo spp. Minnows Phoxinus phoxinus placed within the body cavities of larger rainbow trout Onrorhynchus mykiss were easily identified in spraints, as were the remains of Dytiscus spp. beetles which were not included in trial meals. The latter confirms that otters actively consumed large free-swimming insects. Spraint analysis accurately determined the rank order of prey groups for individual otters and for all four combined. However, few of the true proportions consumed fell within the 95% confidence limits calculated from spraints. Over the month-long trial, the overall picture of otter diet was altered little by increased inter-sampling period for spraints. But as samples were reduced, coefficients of variation for the mean estimates of each prey group increased and were often too large for estimates to be meaningful. It is not possible to quantify otter diet accurately by frequency of occurrence methods, and the results of previous studies attempting to quantify the amount of a specific prey item consumed by otters using this method must be treated with caution. Diet could be estimated more accurately from spraint analysis by concentrating on the main prey species and using keybones, which are resistant to digestion, to determine relative size-frequency distributions.","author":[{"dropping-particle":"","family":"Carss","given":"D. N.","non-dropping-particle":"","parse-names":false,"suffix":""},{"dropping-particle":"","family":"Parkinson","given":"S. G.","non-dropping-particle":"","parse-names":false,"suffix":""}],"container-title":"Journal of Zoology","id":"ITEM-1","issue":"2","issued":{"date-parts":[["1996"]]},"page":"301-317","title":"Errors associated with otter &lt;i&gt;Lutra lutra&lt;/i&gt; faecal analysis. I. Assessing general diet from spraints","type":"article-journal","volume":"238"},"uris":["http://www.mendeley.com/documents/?uuid=b04daca5-90ac-4773-8fec-a6a022ddbd90"]},{"id":"ITEM-2","itemData":{"DOI":"10.1111/j.1469-7998.1996.tb05397.x","ISBN":"0952-8369","ISSN":"09528369","PMID":"9042","abstract":"New methods of estimating the size of salmonids Salmo spp. and eels Anguilla anguilla consumed by otters Lutra lutru are presented, based on feeding trials involving captive, tame otters. These methods involve modelling the size-related differential recovery of key fish bones recovered in faeces (spraints) and avoid two sources of errors that may have occurred using previous techniques which relied solely on a series of correlations between fish length and the length of individual vertebrae. Sources of errors avoided are: (a) that vertebrae recovered in spraints could not always be assigned to the correct correlation equation for mean, maximum, or minimumsized bones; and (b) that the number of fish represented in a spraint was assumed to be one, in the case of similarly-sized vertebrae, and two in the case of bones varying considerably in size. We tested the use of salmonid atlas vertebrae to determine the largest minimal numbers estimate, the length frequency distribution of salmonids consumed, and to estimate the proportions of trout and salmon in the diet. Eels do not contain an atlas which is resistant to digestion and so equivalent estimates of the minimum numbers of fish represented in spraints are not possible. A model was therefore developed to estimate the distribution of lengths of fish consumed from the lengths of thoracic vertebrae recovered in the spraints using a series of equations. For each type of prey (salmonids or eels), the proportions of identifiable bones recorded in spraints were related to the original size of ingested fish. Such models greatly enhance the value of otter spraint analyses, particularly for size-selection studies.","author":[{"dropping-particle":"","family":"Carss","given":"D. N.","non-dropping-particle":"","parse-names":false,"suffix":""},{"dropping-particle":"","family":"Elston","given":"D. A.","non-dropping-particle":"","parse-names":false,"suffix":""}],"container-title":"Journal of Zoology","id":"ITEM-2","issue":"2","issued":{"date-parts":[["1996"]]},"page":"319-332","title":"Errors associated with otter &lt;i&gt;Lutra lutra&lt;/i&gt; faecal analysis. II. Estimating prey size distribution from bones recovered in spraints","type":"article-journal","volume":"238"},"uris":["http://www.mendeley.com/documents/?uuid=1fb9de28-1681-4edc-9323-d4af95c0f54a"]}],"mendeley":{"formattedCitation":"(Carss and Elston, 1996; Carss and Parkinson, 1996)","plainTextFormattedCitation":"(Carss and Elston, 1996; Carss and Parkinson, 1996)","previouslyFormattedCitation":"(Carss and Elston, 1996; Carss and Parkinson, 1996)"},"properties":{"noteIndex":0},"schema":"https://github.com/citation-style-language/schema/raw/master/csl-citation.json"}</w:instrText>
      </w:r>
      <w:r w:rsidR="004C2332">
        <w:fldChar w:fldCharType="separate"/>
      </w:r>
      <w:r w:rsidR="004C2332" w:rsidRPr="004C2332">
        <w:rPr>
          <w:noProof/>
        </w:rPr>
        <w:t>(Carss and Elston, 1996; Carss and Parkinson, 1996)</w:t>
      </w:r>
      <w:r w:rsidR="004C2332">
        <w:fldChar w:fldCharType="end"/>
      </w:r>
      <w:r>
        <w:t xml:space="preserve">. </w:t>
      </w:r>
      <w:r w:rsidR="00C13EE6">
        <w:t xml:space="preserve">These </w:t>
      </w:r>
      <w:r>
        <w:t>studies have</w:t>
      </w:r>
      <w:r w:rsidR="00C13EE6">
        <w:t xml:space="preserve"> also</w:t>
      </w:r>
      <w:r>
        <w:t xml:space="preserve"> tended to be local in scale</w:t>
      </w:r>
      <w:r w:rsidR="00C13EE6">
        <w:t>,</w:t>
      </w:r>
      <w:r>
        <w:t xml:space="preserve"> with 55% of diet studies being based on only one river or location</w:t>
      </w:r>
      <w:r w:rsidR="00C13EE6">
        <w:t xml:space="preserve"> and </w:t>
      </w:r>
      <w:r>
        <w:t>only 17% at a regional or nation scale. This localised nature of diet studies reflects the effort required to collect and analyse the samples</w:t>
      </w:r>
      <w:r w:rsidR="008C207D">
        <w:t xml:space="preserve"> and </w:t>
      </w:r>
      <w:r>
        <w:t>would not be an issue if methods were standardised allowing easy comparison between studies</w:t>
      </w:r>
      <w:r w:rsidR="008C207D">
        <w:t xml:space="preserve">, but </w:t>
      </w:r>
      <w:r>
        <w:t>this is not the case</w:t>
      </w:r>
      <w:r w:rsidR="0027667C">
        <w:t xml:space="preserve"> </w:t>
      </w:r>
      <w:r w:rsidR="0027667C">
        <w:fldChar w:fldCharType="begin" w:fldLock="1"/>
      </w:r>
      <w:r w:rsidR="0027667C">
        <w:instrText>ADDIN CSL_CITATION {"citationItems":[{"id":"ITEM-1","itemData":{"DOI":"10.1016/j.ecolind.2012.10.017","ISBN":"1470-160X","ISSN":"1470160X","abstract":"The Eurasian otter (Lutra lutra L.) is a top predator in aquatic systems and plays an important role in ecosystem functioning. However, it has undergone dramatic declines throughout Europe as a result of environmental degradation. We examine the putative role of the otter as a bioindicator in Ireland which remains a stronghold for the species and affords a unique opportunity to examine variation in its ecological niche. We describe diet, using spraint contents, along rivers during 2010 and conduct a review and quantitative meta-analysis of the results of a further 21 studies. We aimed to assess variation in otter diet in relation to river productivity, a proxy for natural nutrification and anthropogenic eutrophication, and availability of salmonid prey (Salmo trutta and Salmo salar), to test the hypothesis that otter diet is related to environmental quality. Otter diet did not vary with levels of productivity or availability of salmonids whilst Compositional Analysis suggested there was no selection of salmonid over non-salmonid fish. There was a distinct niche separation between riverine and lacustrine systems, the latter being dominated by Atlantic eel (Anguilla anguilla). Otters are opportunistic and may take insects, freshwater mussels, birds, mammals and even fruit. Otters living along coasts have a greatest niche breath than those in freshwater systems which encompasses a wide variety of intertidal prey though pelagic fish are rarely taken. It is concluded that the ability of the otter to feed on a wide diversity of prey taxa and the strong influence of habitat type, renders it a poor bioindicator of environmental water quality. It seems likely that the plasticity of the habitat and dietary niche of otters, and the extent of suitable habitat, may have sustained populations in Ireland despite intensification of agriculture during the 20th century. © 2012 Elsevier Ltd. All rights reserved.","author":[{"dropping-particle":"","family":"Reid","given":"Neil","non-dropping-particle":"","parse-names":false,"suffix":""},{"dropping-particle":"","family":"Thompson","given":"Danielle","non-dropping-particle":"","parse-names":false,"suffix":""},{"dropping-particle":"","family":"Hayden","given":"Brian","non-dropping-particle":"","parse-names":false,"suffix":""},{"dropping-particle":"","family":"Marnell","given":"Ferdia","non-dropping-particle":"","parse-names":false,"suffix":""},{"dropping-particle":"","family":"Montgomery","given":"W. Ian","non-dropping-particle":"","parse-names":false,"suffix":""}],"container-title":"Ecological Indicators","id":"ITEM-1","issued":{"date-parts":[["2013"]]},"page":"5-13","title":"Review and quantitative meta-analysis of diet suggests the Eurasian otter (Lutra lutra) is likely to be a poor bioindicator","type":"article-journal","volume":"26"},"uris":["http://www.mendeley.com/documents/?uuid=5573a95c-c4c2-4559-9771-4a1aa5c3dab2"]}],"mendeley":{"formattedCitation":"(Reid &lt;i&gt;et al.&lt;/i&gt;, 2013)","plainTextFormattedCitation":"(Reid et al., 2013)","previouslyFormattedCitation":"(Reid &lt;i&gt;et al.&lt;/i&gt;, 2013)"},"properties":{"noteIndex":0},"schema":"https://github.com/citation-style-language/schema/raw/master/csl-citation.json"}</w:instrText>
      </w:r>
      <w:r w:rsidR="0027667C">
        <w:fldChar w:fldCharType="separate"/>
      </w:r>
      <w:r w:rsidR="0027667C" w:rsidRPr="0027667C">
        <w:rPr>
          <w:noProof/>
        </w:rPr>
        <w:t xml:space="preserve">(Reid </w:t>
      </w:r>
      <w:r w:rsidR="0027667C" w:rsidRPr="0027667C">
        <w:rPr>
          <w:i/>
          <w:noProof/>
        </w:rPr>
        <w:t>et al.</w:t>
      </w:r>
      <w:r w:rsidR="0027667C" w:rsidRPr="0027667C">
        <w:rPr>
          <w:noProof/>
        </w:rPr>
        <w:t>, 2013)</w:t>
      </w:r>
      <w:r w:rsidR="0027667C">
        <w:fldChar w:fldCharType="end"/>
      </w:r>
      <w:r>
        <w:t>. Therefore, despite the widely recognised importance of understanding diet</w:t>
      </w:r>
      <w:r w:rsidR="008C207D">
        <w:t>,</w:t>
      </w:r>
      <w:r>
        <w:t xml:space="preserve"> we currently do not have as clear a picture of </w:t>
      </w:r>
      <w:r w:rsidR="008C207D" w:rsidRPr="0019299E">
        <w:rPr>
          <w:i/>
          <w:iCs/>
        </w:rPr>
        <w:t>L</w:t>
      </w:r>
      <w:r w:rsidRPr="0019299E">
        <w:rPr>
          <w:i/>
          <w:iCs/>
        </w:rPr>
        <w:t xml:space="preserve">utra </w:t>
      </w:r>
      <w:proofErr w:type="spellStart"/>
      <w:r w:rsidRPr="0019299E">
        <w:rPr>
          <w:i/>
          <w:iCs/>
        </w:rPr>
        <w:t>lutra</w:t>
      </w:r>
      <w:r w:rsidR="008C207D">
        <w:t>’</w:t>
      </w:r>
      <w:r>
        <w:t>s</w:t>
      </w:r>
      <w:proofErr w:type="spellEnd"/>
      <w:r>
        <w:t xml:space="preserve"> </w:t>
      </w:r>
      <w:r w:rsidR="004D1F39">
        <w:t>d</w:t>
      </w:r>
      <w:r>
        <w:t xml:space="preserve">iet </w:t>
      </w:r>
      <w:r w:rsidR="008C207D">
        <w:t>across its range</w:t>
      </w:r>
      <w:r>
        <w:t xml:space="preserve">. DNA metabarcoding is a new and attractive approach for increasing our knowledge of diet further </w:t>
      </w:r>
      <w:r w:rsidR="008C207D">
        <w:t xml:space="preserve">as </w:t>
      </w:r>
      <w:r>
        <w:t>the high throughput nature of the methodology allows for large scale projects to be undertaken and it is possible to create standardised methodological protocols to allow for easier cross study comparison than has been possible up to now</w:t>
      </w:r>
      <w:r w:rsidR="0027667C">
        <w:t xml:space="preserve"> </w:t>
      </w:r>
      <w:r w:rsidR="0027667C">
        <w:fldChar w:fldCharType="begin" w:fldLock="1"/>
      </w:r>
      <w:r w:rsidR="0027667C">
        <w:instrText>ADDIN CSL_CITATION {"citationItems":[{"id":"ITEM-1","itemData":{"DOI":"10.1016/0006-3207(87)90100-5","ISBN":"0006-3207","ISSN":"00063207","PMID":"9664","abstract":"Spraint surveys have been widely used over the last decade to assess the distribution of otters Lutra lutra, and sometimes to indicate population status, in broad terms, as well as to identify habitat features considered of importance to otters. A study in Shetland has recently been used to cast doubt on this methodology. The methodology is evaluated here and shows that spraint surveys give a reliable picture of otter distribution. It is also shown that, with care, the density of signs can be used to make a broad comparison of populations, while the relationship between spraint density and measures of cover is a functional one, of value in conservation programmes. Reasons for the anomalous conclusions of the Shetland study are suggested. © 1987.","author":[{"dropping-particle":"","family":"Mason","given":"C. F.","non-dropping-particle":"","parse-names":false,"suffix":""},{"dropping-particle":"","family":"Macdonald","given":"S. M.","non-dropping-particle":"","parse-names":false,"suffix":""}],"container-title":"Biological Conservation","id":"ITEM-1","issue":"3","issued":{"date-parts":[["1987"]]},"page":"167-177","title":"The use of spraints for surveying otter Lutra lutra populations: An evaluation","type":"article-journal","volume":"41"},"uris":["http://www.mendeley.com/documents/?uuid=b7382b3d-2c49-4e8a-8467-e2822fbd588d"]}],"mendeley":{"formattedCitation":"(Mason and Macdonald, 1987)","plainTextFormattedCitation":"(Mason and Macdonald, 1987)","previouslyFormattedCitation":"(Mason and Macdonald, 1987)"},"properties":{"noteIndex":0},"schema":"https://github.com/citation-style-language/schema/raw/master/csl-citation.json"}</w:instrText>
      </w:r>
      <w:r w:rsidR="0027667C">
        <w:fldChar w:fldCharType="separate"/>
      </w:r>
      <w:r w:rsidR="0027667C" w:rsidRPr="0027667C">
        <w:rPr>
          <w:noProof/>
        </w:rPr>
        <w:t>(Mason and Macdonald, 1987)</w:t>
      </w:r>
      <w:r w:rsidR="0027667C">
        <w:fldChar w:fldCharType="end"/>
      </w:r>
      <w:r>
        <w:t xml:space="preserve">. </w:t>
      </w:r>
      <w:r w:rsidR="0027667C">
        <w:t xml:space="preserve">Several </w:t>
      </w:r>
      <w:r>
        <w:t xml:space="preserve">DNA based metabarcoding papers have </w:t>
      </w:r>
      <w:r w:rsidR="0027667C">
        <w:t xml:space="preserve">already </w:t>
      </w:r>
      <w:r>
        <w:t xml:space="preserve">been published looking at diet both taking their data </w:t>
      </w:r>
      <w:r w:rsidR="0027667C">
        <w:t>from</w:t>
      </w:r>
      <w:r>
        <w:t xml:space="preserve"> Europe</w:t>
      </w:r>
      <w:r w:rsidR="0027667C">
        <w:t xml:space="preserve"> </w:t>
      </w:r>
      <w:r w:rsidR="0027667C">
        <w:fldChar w:fldCharType="begin" w:fldLock="1"/>
      </w:r>
      <w:r w:rsidR="0027667C">
        <w:instrText>ADDIN CSL_CITATION {"citationItems":[{"id":"ITEM-1","itemData":{"DOI":"10.1007/S13364-020-00552-5/FIGURES/2","ISSN":"2199241X","abstract":"The Eurasian otter (Lutra lutra) is a semi-aquatic predator that lives in a wide range of aquatic habitats. Knowledge of the diet of predators is essential for the management and conservation of the species and their habitats. We assessed the diet of otters in fifty-three faecal samples (spraints) by morphological analysis of undigested prey remains and by DNA metabarcoding approaches with two different blocking primers. The blocking primers were shown to be similarly effective in repressing host DNA, improving amplification of non-host taxa. The analyses were conducted to compare the accuracy of the two methods. The prey items were categorized to the highest possible taxonomic resolution, and relative frequency of occurrence was applied in order to compare the morphological and DNA results. The bulk score for difference prey items in the spraints was based on volume estimates in macroscopic observations. The two methods had an overlap of identified prey species ranging from 69.9 to 72.9% (depending on the kind of primers) meaning that a large portion of prey items found by one method was replaced by other prey items in the other method and that most prey items found through DNA-metabarcoding are considered new when compared with the morphological analysis. Therefore, applying both morphological and DNA analysis is crucial in order to determine the diet of otters and, possibly, other predatory species.","author":[{"dropping-particle":"","family":"Pertoldi","given":"Cino","non-dropping-particle":"","parse-names":false,"suffix":""},{"dropping-particle":"","family":"Schmidt","given":"Jakob Braüner","non-dropping-particle":"","parse-names":false,"suffix":""},{"dropping-particle":"","family":"Thomsen","given":"Patrick Møller","non-dropping-particle":"","parse-names":false,"suffix":""},{"dropping-particle":"","family":"Nielsen","given":"Louise Bach","non-dropping-particle":"","parse-names":false,"suffix":""},{"dropping-particle":"","family":"Jonge","given":"Nadieh","non-dropping-particle":"de","parse-names":false,"suffix":""},{"dropping-particle":"","family":"Iacolina","given":"Laura","non-dropping-particle":"","parse-names":false,"suffix":""},{"dropping-particle":"","family":"Muro","given":"Federico","non-dropping-particle":"","parse-names":false,"suffix":""},{"dropping-particle":"","family":"Nielsen","given":"Kristian Trøjelsgaard","non-dropping-particle":"","parse-names":false,"suffix":""},{"dropping-particle":"","family":"Pagh","given":"Sussie","non-dropping-particle":"","parse-names":false,"suffix":""},{"dropping-particle":"","family":"Lauridsen","given":"Torben Linding","non-dropping-particle":"","parse-names":false,"suffix":""},{"dropping-particle":"","family":"Andersen","given":"Line Holm","non-dropping-particle":"","parse-names":false,"suffix":""},{"dropping-particle":"","family":"Yashiro","given":"Erika","non-dropping-particle":"","parse-names":false,"suffix":""},{"dropping-particle":"","family":"Lukassen","given":"Mie Bech","non-dropping-particle":"","parse-names":false,"suffix":""},{"dropping-particle":"","family":"Nielsen","given":"Jeppe Lund","non-dropping-particle":"","parse-names":false,"suffix":""},{"dropping-particle":"","family":"Elmeros","given":"Morten","non-dropping-particle":"","parse-names":false,"suffix":""},{"dropping-particle":"","family":"Bruhn","given":"Dan","non-dropping-particle":"","parse-names":false,"suffix":""}],"container-title":"Mammal Research","id":"ITEM-1","issue":"1","issued":{"date-parts":[["2021","1","1"]]},"page":"115-122","publisher":"Springer Science and Business Media Deutschland GmbH","title":"Comparing DNA metabarcoding with faecal analysis for diet determination of the Eurasian otter (Lutra lutra) in Vejlerne, Denmark","type":"article-journal","volume":"66"},"uris":["http://www.mendeley.com/documents/?uuid=697778a3-d8be-3bc9-922b-bb8c8ff157e5"]},{"id":"ITEM-2","itemData":{"DOI":"10.3897/MBMG.4.56087","ISSN":"25349708","abstract":"In the UK, the native European otter (Lutra lutra) and invasive American mink (Neovison vison) have experienced concurrent declines and expansions. Currently, the otter is recovering from persecution and waterway pollution, whereas the mink is in decline due to population control and probable interspecific interaction with the otter. We explored the potential of DNA metabarcoding for investigating diet and niche partitioning between these mustelids. Otter spraints (n = 171) and mink scats (n = 19) collected from three sites (Malham Tarn, River Hull and River Glaven) in northern and eastern England were screened for vertebrates using high-throughput sequencing. Otter diet mainly comprised aquatic fishes (81.0%) and amphibians (12.7%), whereas mink diet predominantly consisted of terrestrial birds (55.9%) and mammals (39.6%). The mink used a lower proportion (20%) of available prey (n = 40 taxa) than the otter and low niche overlap (0.267) was observed between these mustelids. Prey taxon richness of mink scats was lower than otter spraints and beta diversity of prey communities was driven by taxon turnover (i.e. the otter and mink consumed different prey taxa). Considering otter diet only, prey taxon richness was higher in spraints from the River Hull catchment and beta diversity of prey communities was driven by taxon turnover (i.e. the otter consumed different prey taxa at each site). Studies using morphological faecal analysis may misidentify the predator as well as prey items. Faecal DNA metabarcoding can resolve these issues and provide more accurate and detailed dietary information. When scaled up across multiple habitat types, DNA metabarcoding should greatly improve future understanding of resource use and niche overlap between the otter and mink.","author":[{"dropping-particle":"","family":"Harper","given":"Lynsey R.","non-dropping-particle":"","parse-names":false,"suffix":""},{"dropping-particle":"V.","family":"Watson","given":"Hayley","non-dropping-particle":"","parse-names":false,"suffix":""},{"dropping-particle":"","family":"Donnelly","given":"Robert","non-dropping-particle":"","parse-names":false,"suffix":""},{"dropping-particle":"","family":"Hampshire","given":"Richard","non-dropping-particle":"","parse-names":false,"suffix":""},{"dropping-particle":"","family":"Sayer","given":"Carl D.","non-dropping-particle":"","parse-names":false,"suffix":""},{"dropping-particle":"","family":"Breithaupt","given":"Thomas","non-dropping-particle":"","parse-names":false,"suffix":""},{"dropping-particle":"","family":"Hänfling","given":"Bernd","non-dropping-particle":"","parse-names":false,"suffix":""}],"container-title":"Metabarcoding and Metagenomics","id":"ITEM-2","issued":{"date-parts":[["2020","11","26"]]},"page":"113-133","publisher":"Pensoft Publishers","title":"Using DNA metabarcoding to investigate diet and niche partitioning in the native European otter (Lutra lutra) and invasive American mink (Neovison vison)","type":"article-journal","volume":"4"},"uris":["http://www.mendeley.com/documents/?uuid=e101e9f4-f63c-34ac-b82c-ab72a781f13e"]}],"mendeley":{"formattedCitation":"(Harper &lt;i&gt;et al.&lt;/i&gt;, 2020; Pertoldi &lt;i&gt;et al.&lt;/i&gt;, 2021)","plainTextFormattedCitation":"(Harper et al., 2020; Pertoldi et al., 2021)","previouslyFormattedCitation":"(Harper &lt;i&gt;et al.&lt;/i&gt;, 2020; Pertoldi &lt;i&gt;et al.&lt;/i&gt;, 2021)"},"properties":{"noteIndex":0},"schema":"https://github.com/citation-style-language/schema/raw/master/csl-citation.json"}</w:instrText>
      </w:r>
      <w:r w:rsidR="0027667C">
        <w:fldChar w:fldCharType="separate"/>
      </w:r>
      <w:r w:rsidR="0027667C" w:rsidRPr="0027667C">
        <w:rPr>
          <w:noProof/>
        </w:rPr>
        <w:t xml:space="preserve">(Harper </w:t>
      </w:r>
      <w:r w:rsidR="0027667C" w:rsidRPr="0027667C">
        <w:rPr>
          <w:i/>
          <w:noProof/>
        </w:rPr>
        <w:t>et al.</w:t>
      </w:r>
      <w:r w:rsidR="0027667C" w:rsidRPr="0027667C">
        <w:rPr>
          <w:noProof/>
        </w:rPr>
        <w:t xml:space="preserve">, 2020; Pertoldi </w:t>
      </w:r>
      <w:r w:rsidR="0027667C" w:rsidRPr="0027667C">
        <w:rPr>
          <w:i/>
          <w:noProof/>
        </w:rPr>
        <w:t>et al.</w:t>
      </w:r>
      <w:r w:rsidR="0027667C" w:rsidRPr="0027667C">
        <w:rPr>
          <w:noProof/>
        </w:rPr>
        <w:t>, 2021)</w:t>
      </w:r>
      <w:r w:rsidR="0027667C">
        <w:fldChar w:fldCharType="end"/>
      </w:r>
      <w:r w:rsidR="0027667C">
        <w:t xml:space="preserve"> and from Asia</w:t>
      </w:r>
      <w:r>
        <w:t xml:space="preserve"> </w:t>
      </w:r>
      <w:r w:rsidR="0027667C">
        <w:fldChar w:fldCharType="begin" w:fldLock="1"/>
      </w:r>
      <w:r w:rsidR="006D0058">
        <w:instrText>ADDIN CSL_CITATION {"citationItems":[{"id":"ITEM-1","itemData":{"DOI":"10.1371/JOURNAL.PONE.0226253","ISBN":"1111111111","ISSN":"1932-6203","PMID":"31830120","abstract":"The Eurasian otter (Lutra lutra) is an endangered species for which diet analyses are needed as part of its conservation efforts. Eurasian otters feed on vertebrates, such as fishes, and invertebrates, such as crustaceans, but their detailed taxonomies are not fully understood in part due to limited resolving power of traditional morphological identification methods. Here, we used high-throughput sequencing (HTS)-based DNA metabarcoding approaches to analyze diet profiles of Eurasian otters inhabiting a marshy estuary area in Korea. We investigated their diet profiles based on spraint sampling followed by DNA metabarcoding analyses targeting 12S rRNA gene region for vertebrates, 16S rRNA gene region for invertebrates, and cytochrome c oxidase 1 (COI) gene region for fishes. For the vertebrate analysis, a blocking oligonucleotide (OBS1) was designed to suppress amplification of DNA fragments derived from the otters. The 12S rRNA gene sequencing assay detected species belonging to fishes (95%) and amphibians (3.3%). Fishes detected by 12S rRNA gene sequencing included crucian carp (Carassius auratus), mullets (Mugil spp.), bluegill (Lepomis macrochirus), and northern snakehead (Channa argus), which were also detected by COI gene sequencing. Among invertebrates, mud flat crabs (Helicana spp.) and shrimps (Palaemon spp.) were abundant. The designed blocking oligonucleotide OBS1 effectively inhibited amplification of the otter’s DNA, with only up to 0.21% of vertebrate sequence reads assigned to the otter. This study demonstrated that HTS-based DNA metabarcoding methods were useful to provide in-depth information regarding diet profiles of the otters at our sampling site. By using HTS-based DNA metabarcoding approaches, future research will explore detailed taxonomies of their diets across locations and seasons.","author":[{"dropping-particle":"","family":"Kumari","given":"Priyanka","non-dropping-particle":"","parse-names":false,"suffix":""},{"dropping-particle":"","family":"Dong","given":"Ke","non-dropping-particle":"","parse-names":false,"suffix":""},{"dropping-particle":"","family":"Eo","given":"Kyung Yeon","non-dropping-particle":"","parse-names":false,"suffix":""},{"dropping-particle":"","family":"Lee","given":"Woo Shin","non-dropping-particle":"","parse-names":false,"suffix":""},{"dropping-particle":"","family":"Kimura","given":"Junpei","non-dropping-particle":"","parse-names":false,"suffix":""},{"dropping-particle":"","family":"Yamamoto","given":"Naomichi","non-dropping-particle":"","parse-names":false,"suffix":""}],"container-title":"PLOS ONE","id":"ITEM-1","issue":"12","issued":{"date-parts":[["2019","12","1"]]},"page":"e0226253","publisher":"Public Library of Science","title":"DNA metabarcoding-based diet survey for the Eurasian otter (Lutra lutra): Development of a Eurasian otter-specific blocking oligonucleotide for 12S rRNA gene sequencing for vertebrates","type":"article-journal","volume":"14"},"uris":["http://www.mendeley.com/documents/?uuid=d04e1c08-8631-3bf3-bf03-ff305e1ef338"]}],"mendeley":{"formattedCitation":"(Kumari &lt;i&gt;et al.&lt;/i&gt;, 2019)","plainTextFormattedCitation":"(Kumari et al., 2019)","previouslyFormattedCitation":"(Kumari &lt;i&gt;et al.&lt;/i&gt;, 2019)"},"properties":{"noteIndex":0},"schema":"https://github.com/citation-style-language/schema/raw/master/csl-citation.json"}</w:instrText>
      </w:r>
      <w:r w:rsidR="0027667C">
        <w:fldChar w:fldCharType="separate"/>
      </w:r>
      <w:r w:rsidR="0027667C" w:rsidRPr="0027667C">
        <w:rPr>
          <w:noProof/>
        </w:rPr>
        <w:t xml:space="preserve">(Kumari </w:t>
      </w:r>
      <w:r w:rsidR="0027667C" w:rsidRPr="0027667C">
        <w:rPr>
          <w:i/>
          <w:noProof/>
        </w:rPr>
        <w:t>et al.</w:t>
      </w:r>
      <w:r w:rsidR="0027667C" w:rsidRPr="0027667C">
        <w:rPr>
          <w:noProof/>
        </w:rPr>
        <w:t>, 2019)</w:t>
      </w:r>
      <w:r w:rsidR="0027667C">
        <w:fldChar w:fldCharType="end"/>
      </w:r>
      <w:r w:rsidR="008C207D">
        <w:t>.</w:t>
      </w:r>
      <w:r w:rsidR="006D0058">
        <w:t xml:space="preserve"> </w:t>
      </w:r>
      <w:r w:rsidR="008C207D">
        <w:t>T</w:t>
      </w:r>
      <w:r>
        <w:t xml:space="preserve">hese studies were also </w:t>
      </w:r>
      <w:commentRangeStart w:id="282"/>
      <w:r>
        <w:t xml:space="preserve">local in scale </w:t>
      </w:r>
      <w:commentRangeEnd w:id="282"/>
      <w:r w:rsidR="008C207D">
        <w:rPr>
          <w:rStyle w:val="CommentReference"/>
        </w:rPr>
        <w:commentReference w:id="282"/>
      </w:r>
      <w:r w:rsidR="00CC2515">
        <w:t>which we define as one river catchment. They also</w:t>
      </w:r>
      <w:r>
        <w:t xml:space="preserve"> used different</w:t>
      </w:r>
      <w:r w:rsidR="00CC2515">
        <w:t xml:space="preserve"> genes to </w:t>
      </w:r>
      <w:r w:rsidR="00CC2515">
        <w:lastRenderedPageBreak/>
        <w:t>evaluate the diet</w:t>
      </w:r>
      <w:r>
        <w:t xml:space="preserve"> and generally differed in</w:t>
      </w:r>
      <w:r w:rsidR="00CC2515">
        <w:t xml:space="preserve"> their</w:t>
      </w:r>
      <w:r>
        <w:t xml:space="preserve"> methods</w:t>
      </w:r>
      <w:r w:rsidR="008C207D">
        <w:t>,</w:t>
      </w:r>
      <w:r>
        <w:t xml:space="preserve"> making comparisons difficult in the future</w:t>
      </w:r>
      <w:r w:rsidR="008C207D">
        <w:t>. F</w:t>
      </w:r>
      <w:r>
        <w:t>urther work to standardise markers and methodologies</w:t>
      </w:r>
      <w:r w:rsidR="008C207D">
        <w:t>,</w:t>
      </w:r>
      <w:r>
        <w:t xml:space="preserve"> such as DNA extraction and bioinformatic analysis</w:t>
      </w:r>
      <w:r w:rsidR="008C207D">
        <w:t>,</w:t>
      </w:r>
      <w:r>
        <w:t xml:space="preserve"> would be welcome and would aid conservation efforts</w:t>
      </w:r>
    </w:p>
    <w:p w14:paraId="4C353225" w14:textId="0E32878F" w:rsidR="00B34BE6" w:rsidRDefault="00B34BE6" w:rsidP="00B34BE6"/>
    <w:p w14:paraId="438724A2" w14:textId="2369F4B8" w:rsidR="00B34BE6" w:rsidRDefault="00B34BE6" w:rsidP="00B34BE6">
      <w:r>
        <w:t>After diet</w:t>
      </w:r>
      <w:r w:rsidR="008C207D">
        <w:t>,</w:t>
      </w:r>
      <w:r>
        <w:t xml:space="preserve"> the ecological papers have focused mainly on habitat </w:t>
      </w:r>
      <w:r w:rsidR="008C207D">
        <w:t xml:space="preserve">use </w:t>
      </w:r>
      <w:r>
        <w:t>and change</w:t>
      </w:r>
      <w:r w:rsidR="008C207D">
        <w:t>;</w:t>
      </w:r>
      <w:r>
        <w:t xml:space="preserve"> 42 papers investigated habitat use </w:t>
      </w:r>
      <w:r w:rsidR="00CC2515">
        <w:t>a</w:t>
      </w:r>
      <w:r>
        <w:t xml:space="preserve">fter that human impacts </w:t>
      </w:r>
      <w:r w:rsidR="006D0058">
        <w:fldChar w:fldCharType="begin" w:fldLock="1"/>
      </w:r>
      <w:r w:rsidR="006D0058">
        <w:instrText>ADDIN CSL_CITATION {"citationItems":[{"id":"ITEM-1","itemData":{"DOI":"10.1111/j.1365-2699.2010.02377.x","ISBN":"0305-0270","ISSN":"03050270","PMID":"3522","abstract":"Aim To determine the relationships between otter (Lutra lutra) distribution dynamics and environmental and spatial constraints over a 20-year period. Location Andalusia, southern Iberian Peninsula. Methods We synthesized otter distribution data from three otter surveys (1985, 1995 and 2005) using subcatchment areas defined by hydrological barriers. Subcatchments were characterized by two 'natural' (climatic and orographic variables) and two 'human' (land use and population density) gradients. In addition, we calculated two contagion variables (the distance to previously occupied subcatchments and the percentage of occupied subcatchments within a 50 km buffer) for consecutively surveyed subcatchments. Results Between 1985 and 2005 the percentage of subcatchments with otters present increased from 42% to 72%. Otters tended to be rare or absent from human-dominated areas. Anthropogenic gradients were better predictors of otter distribution than natural ones. Human and natural gradients showed strong covariation, but for any value of the natural gradients otters tended to be present in subcatchments with lower human impacts. Colonization of new subcatchments was found to be strongly related to contagion variables and expansion rates were slower than those estimated in other studies. Newly colonized areas tended to be located in areas with intermediate human influence, while repeated absences occurred mainly in areas where human impact was most severe. Main conclusions Our results suggest that recent otter expansion across Andalusia is a reflection of large-scale improvement in environmental conditions. Otter populations that survived the period of strong and generalized declines appear to be acting as sources from which neighbouring areas are colonized, probably aided by improved water quality and increases in food availability. However, the further expansion of otters into their full original range is likely to be constrained by human-impacted landscapes.","author":[{"dropping-particle":"","family":"Clavero","given":"Miguel","non-dropping-particle":"","parse-names":false,"suffix":""},{"dropping-particle":"","family":"Hermoso","given":"Virgilio","non-dropping-particle":"","parse-names":false,"suffix":""},{"dropping-particle":"","family":"Brotons","given":"Lluís","non-dropping-particle":"","parse-names":false,"suffix":""},{"dropping-particle":"","family":"Delibes","given":"Miguel","non-dropping-particle":"","parse-names":false,"suffix":""}],"container-title":"Journal of Biogeography","id":"ITEM-1","issue":"12","issued":{"date-parts":[["2010"]]},"page":"2345-2357","title":"Natural, human and spatial constraints to expanding populations of otters in the Iberian Peninsula","type":"article-journal","volume":"37"},"uris":["http://www.mendeley.com/documents/?uuid=35085443-65a9-4b2e-a42b-adc9e4bba3ef"]}],"mendeley":{"formattedCitation":"(Clavero &lt;i&gt;et al.&lt;/i&gt;, 2010)","plainTextFormattedCitation":"(Clavero et al., 2010)","previouslyFormattedCitation":"(Clavero &lt;i&gt;et al.&lt;/i&gt;, 2010)"},"properties":{"noteIndex":0},"schema":"https://github.com/citation-style-language/schema/raw/master/csl-citation.json"}</w:instrText>
      </w:r>
      <w:r w:rsidR="006D0058">
        <w:fldChar w:fldCharType="separate"/>
      </w:r>
      <w:r w:rsidR="006D0058" w:rsidRPr="006D0058">
        <w:rPr>
          <w:noProof/>
        </w:rPr>
        <w:t xml:space="preserve">(Clavero </w:t>
      </w:r>
      <w:r w:rsidR="006D0058" w:rsidRPr="006D0058">
        <w:rPr>
          <w:i/>
          <w:noProof/>
        </w:rPr>
        <w:t>et al.</w:t>
      </w:r>
      <w:r w:rsidR="006D0058" w:rsidRPr="006D0058">
        <w:rPr>
          <w:noProof/>
        </w:rPr>
        <w:t>, 2010)</w:t>
      </w:r>
      <w:r w:rsidR="006D0058">
        <w:fldChar w:fldCharType="end"/>
      </w:r>
      <w:r w:rsidR="006D0058">
        <w:t xml:space="preserve"> </w:t>
      </w:r>
      <w:r>
        <w:t>and habitat suitability</w:t>
      </w:r>
      <w:r w:rsidR="006D0058">
        <w:t xml:space="preserve"> </w:t>
      </w:r>
      <w:r w:rsidR="006D0058">
        <w:fldChar w:fldCharType="begin" w:fldLock="1"/>
      </w:r>
      <w:r w:rsidR="006D0058">
        <w:instrText>ADDIN CSL_CITATION {"citationItems":[{"id":"ITEM-1","itemData":{"DOI":"10.1111/j.1472-4642.2012.00898.x","ISBN":"1366-9516","ISSN":"13669516","abstract":"Aim Land use intensity has been recognized as one of the major determinants of native species declines. The re-expansion of species previously constrained by habitat degradation has been rarely investigated. Here, we use site occupancy models incorporating imperfect detection to identify the land use drivers of the re-expansion of the Eurasian otter (Lutra lutra). Location Czech Republic. Methods We applied multi-season occupancy models to otter presence-non-detection data collected in three national surveys (1992, 2000, 2006) at 552 sites (11.2×12km grid cells). Model parameters included site occupancy, colonization and extinction probabilities, and detection probability at a sub-site level. We modelled changes in occupancy over time as a function of agricultural, urban and industrial land use and change in the extent of agricultural land use. Results Under the best fitting model, occupancy was estimated to be 34.6% in 1992, 51.3% in 2000 and 83.7% in 2006. Detection probability was neither perfect nor constant. Occupancy probability in 1992 was negatively related to land use gradients. Colonization was more likely to occur where a reduction in agricultural land was larger. Variation in extinction and colonization rates along land use gradients resulted in increased occupancy in industrial and especially urban landscapes. Conversely, occupancy remained almost unchanged along agricultural gradients. Main conclusions Dynamics of otter expansion were strongly associated with the two main patterns of the rapid environmental transition that has taken place in the Czech Republic since the early 1990s. Results show that a reduction in intensive agricultural land use led to an increase in otter distribution, providing evidence of the impact of agricultural land use on stream ecosystems. Moreover, otters recolonized urban and industrial landscapes, probably as a result of extensive reduction in water pollution from point sources. Our results suggest that active conservation of otter populations should focus on restoration of freshwater habitat at large scales, especially in agricultural landscapes. © 2012 Blackwell Publishing Ltd.","author":[{"dropping-particle":"","family":"Marcelli","given":"Manlio","non-dropping-particle":"","parse-names":false,"suffix":""},{"dropping-particle":"","family":"Poledn??k","given":"Luk????","non-dropping-particle":"","parse-names":false,"suffix":""},{"dropping-particle":"","family":"Poledn??kov??","given":"Kate??ina","non-dropping-particle":"","parse-names":false,"suffix":""},{"dropping-particle":"","family":"Fusillo","given":"Romina","non-dropping-particle":"","parse-names":false,"suffix":""}],"container-title":"Diversity and Distributions","id":"ITEM-1","issue":"10","issued":{"date-parts":[["2012"]]},"page":"1001-1012","title":"Land use drivers of species re-expansion: Inferring colonization dynamics in Eurasian otters","type":"article-journal","volume":"18"},"uris":["http://www.mendeley.com/documents/?uuid=ce472d0a-8483-4d70-84d1-bacc2fdcff8a"]}],"mendeley":{"formattedCitation":"(Marcelli &lt;i&gt;et al.&lt;/i&gt;, 2012)","plainTextFormattedCitation":"(Marcelli et al., 2012)","previouslyFormattedCitation":"(Marcelli &lt;i&gt;et al.&lt;/i&gt;, 2012)"},"properties":{"noteIndex":0},"schema":"https://github.com/citation-style-language/schema/raw/master/csl-citation.json"}</w:instrText>
      </w:r>
      <w:r w:rsidR="006D0058">
        <w:fldChar w:fldCharType="separate"/>
      </w:r>
      <w:r w:rsidR="006D0058" w:rsidRPr="006D0058">
        <w:rPr>
          <w:noProof/>
        </w:rPr>
        <w:t xml:space="preserve">(Marcelli </w:t>
      </w:r>
      <w:r w:rsidR="006D0058" w:rsidRPr="006D0058">
        <w:rPr>
          <w:i/>
          <w:noProof/>
        </w:rPr>
        <w:t>et al.</w:t>
      </w:r>
      <w:r w:rsidR="006D0058" w:rsidRPr="006D0058">
        <w:rPr>
          <w:noProof/>
        </w:rPr>
        <w:t>, 2012)</w:t>
      </w:r>
      <w:r w:rsidR="006D0058">
        <w:fldChar w:fldCharType="end"/>
      </w:r>
      <w:r>
        <w:t>. Habitat use papers have</w:t>
      </w:r>
      <w:r w:rsidR="00CC2515">
        <w:t xml:space="preserve"> mostly</w:t>
      </w:r>
      <w:r>
        <w:t xml:space="preserve"> us</w:t>
      </w:r>
      <w:r w:rsidR="00CC2515">
        <w:t>ed</w:t>
      </w:r>
      <w:r>
        <w:t xml:space="preserve"> </w:t>
      </w:r>
      <w:r w:rsidR="00CC2515">
        <w:t>data collated from population surveys where signs of otter presence is noted by surveyors in c</w:t>
      </w:r>
      <w:r>
        <w:t>onjunction with other environmental variables</w:t>
      </w:r>
      <w:r w:rsidR="008C207D">
        <w:t>,</w:t>
      </w:r>
      <w:r>
        <w:t xml:space="preserve"> such as tree cover </w:t>
      </w:r>
      <w:r w:rsidR="008C207D">
        <w:t xml:space="preserve">and </w:t>
      </w:r>
      <w:r>
        <w:t>land usage</w:t>
      </w:r>
      <w:r w:rsidR="008C207D">
        <w:t>,</w:t>
      </w:r>
      <w:r>
        <w:t xml:space="preserve"> to predict the suitability of areas for otter populations</w:t>
      </w:r>
      <w:r w:rsidR="006D0058">
        <w:t xml:space="preserve"> </w:t>
      </w:r>
      <w:r w:rsidR="006D0058">
        <w:fldChar w:fldCharType="begin" w:fldLock="1"/>
      </w:r>
      <w:r w:rsidR="006D0058">
        <w:instrText>ADDIN CSL_CITATION {"citationItems":[{"id":"ITEM-1","itemData":{"DOI":"10.1007/s10531-009-9618-2","ISBN":"0960-3115","ISSN":"09603115","PMID":"95","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d a 2.2-fold increase in the proportion of occupied 10-km squares and 49 local colonizations. The range size and proportion of urban land-use in the 1984-1985 distribution were smaller (P &lt; 0.05) than those derived from simulated surveys based on 49 random false absences versus colonization events. The distribution range expanded southward and nearly reached the southern margins of the peninsula. Recolonization of moderately urbanized landscapes was not accompanied by human depopulation. According to partial logistic regressions, the pure effect of urban land proportion and industry proximity on otter occurrence probability declined by about 48%, suggesting a decreased impact on the stream habitat. Conversely, natural factors, increased in importance by about 116%. The absence of a significant northward expansion in the 20 year period suggests that northward habitat restoration should be planned to encourage further recolonization. On the other hand, potential urban threats in the newly occupied landscapes should be controlled. [PUBLICATION ABSTRACT];Detecting and understanding recoveries of threatened species from past and recent presence/absence data is essential to improving conservation efforts. However, false positive trends may be reported because of false absences in past data, therefore appropriate testing is needed. We tested an expansion/recolonization of the otter (Lutra lutra) populations in Italy from a fragmented distribution outlined in the 1984-1985 period by using Monte Carlo simulations. Land-use changes, human depopulation and decrease in influence of anthropogenic features were investigated as potential drivers of recolonization by using GIS modeling. A survey of the entire Italian range of the otter, conducted in 2002-2004, recorde…","author":[{"dropping-particle":"","family":"Marcelli","given":"Manlio","non-dropping-particle":"","parse-names":false,"suffix":""},{"dropping-particle":"","family":"Fusillo","given":"Romina","non-dropping-particle":"","parse-names":false,"suffix":""}],"container-title":"Biodiversity and Conservation","id":"ITEM-1","issue":"11","issued":{"date-parts":[["2009"]]},"page":"2941-2959","title":"Assessing range re-expansion and recolonization of human-impacted landscapes by threatened species: A case study of the otter (lutra lutra) in Italy","type":"article-journal","volume":"18"},"uris":["http://www.mendeley.com/documents/?uuid=ad9874c1-f596-4876-bdcf-8ffee34f82df"]},{"id":"ITEM-2","itemData":{"DOI":"10.1007/s10980-011-9682-3","ISBN":"0921-2973","ISSN":"09212973","abstract":"Modeling habitat connectivity for conser- vation of semi-aquatic vertebrates is a particularly challenging task, due to the fine-scale and linear distribution of riverine habitats and to the capacity of species to move both on freshwater and terrestrial realms. We showed how the integrated analytical framework provided by the habitat availability (reach- ability) metrics and their fractions can be used to effectively evaluate the distinctive roles and contribu- tions of both habitat patches (aquatic and riparian) and linkage areas (permeable land matrix) to the connec- tivity and functioning of a complex system composed of multiple river catchments. Analysis focused on the Eurasian otter (Lutra lutra L.), one of the most endangered mammals in Italy. We developed a network connectivity model based on suitable otter habitats and multiple least-cost paths between catch- ments. A graph analytical approach was used to identify critical nodes and links for the potential expansion and long-term viability of the species in the region. Our results showed that few basins concentrate most of the importance for sustaining the overall habitat connectivity, due to the extension of suitable habitats they contain, their strong connections with other basins, and their importance as stepping stones that uphold ecological fluxes between otherwise weakly connected habitats. The potential contribution of each basin to enhance the dispersal and expansion of otters in the area strongly depended on the key functional paths (sequences of links and nodes) among the catchments. We identified vacant basins that could be colonized by otters in the near future, and connect- ing areas in the intermediate matrix that might be preferentially used to conduct and promote dispersal movements and gene flow in the area. The novel approach here adopted could be easily extended to other semiaquatic species and catchment systems, offering a management strategy to preserve the hydrographic network as an integrated system, as well as a joint evaluation of the role of both the river courses and the matrix in between in a single landscape model.","author":[{"dropping-particle":"","family":"Carranza","given":"Maria Laura","non-dropping-particle":"","parse-names":false,"suffix":""},{"dropping-particle":"","family":"D'Alessandro","given":"Evelina","non-dropping-particle":"","parse-names":false,"suffix":""},{"dropping-particle":"","family":"Saura","given":"Santiago","non-dropping-particle":"","parse-names":false,"suffix":""},{"dropping-particle":"","family":"Loy","given":"Anna","non-dropping-particle":"","parse-names":false,"suffix":""}],"container-title":"Landscape Ecology","id":"ITEM-2","issue":"2","issued":{"date-parts":[["2012"]]},"page":"281-290","title":"Connectivity providers for semi-aquatic vertebrates: The case of the endangered otter in Italy","type":"article-journal","volume":"27"},"uris":["http://www.mendeley.com/documents/?uuid=cd893490-cd99-4989-8740-e453ed182a46"]}],"mendeley":{"formattedCitation":"(Marcelli and Fusillo, 2009; Carranza &lt;i&gt;et al.&lt;/i&gt;, 2012)","plainTextFormattedCitation":"(Marcelli and Fusillo, 2009; Carranza et al., 2012)","previouslyFormattedCitation":"(Marcelli and Fusillo, 2009; Carranza &lt;i&gt;et al.&lt;/i&gt;, 2012)"},"properties":{"noteIndex":0},"schema":"https://github.com/citation-style-language/schema/raw/master/csl-citation.json"}</w:instrText>
      </w:r>
      <w:r w:rsidR="006D0058">
        <w:fldChar w:fldCharType="separate"/>
      </w:r>
      <w:r w:rsidR="006D0058" w:rsidRPr="006D0058">
        <w:rPr>
          <w:noProof/>
        </w:rPr>
        <w:t xml:space="preserve">(Marcelli and Fusillo, 2009; Carranza </w:t>
      </w:r>
      <w:r w:rsidR="006D0058" w:rsidRPr="006D0058">
        <w:rPr>
          <w:i/>
          <w:noProof/>
        </w:rPr>
        <w:t>et al.</w:t>
      </w:r>
      <w:r w:rsidR="006D0058" w:rsidRPr="006D0058">
        <w:rPr>
          <w:noProof/>
        </w:rPr>
        <w:t>, 2012)</w:t>
      </w:r>
      <w:r w:rsidR="006D0058">
        <w:fldChar w:fldCharType="end"/>
      </w:r>
      <w:r>
        <w:t xml:space="preserve">. Some surveys have used tracking either </w:t>
      </w:r>
      <w:r w:rsidR="008C207D">
        <w:t xml:space="preserve">with </w:t>
      </w:r>
      <w:r>
        <w:t xml:space="preserve">radio-based tags or </w:t>
      </w:r>
      <w:r w:rsidR="008C207D">
        <w:t xml:space="preserve">in </w:t>
      </w:r>
      <w:r>
        <w:t xml:space="preserve">some cases geolocation collars to investigate </w:t>
      </w:r>
      <w:r w:rsidR="008C207D">
        <w:t>habitat use</w:t>
      </w:r>
      <w:r w:rsidR="006D0058">
        <w:t xml:space="preserve"> </w:t>
      </w:r>
      <w:r w:rsidR="006D0058">
        <w:fldChar w:fldCharType="begin" w:fldLock="1"/>
      </w:r>
      <w:r w:rsidR="006D0058">
        <w:instrText>ADDIN CSL_CITATION {"citationItems":[{"id":"ITEM-1","itemData":{"DOI":"10.1007/s13364-015-0216-2","ISSN":"2199241X","abstract":"Estimating animal population size is a critical task in both wildlife management and conservation biology. Precise and unbiased estimates are nonetheless mostly difficult to obtain, as estimates based on abundance over unit area are frequently inflated due to the “edge effect” bias. This may lead to the implementation of inappropriate management and conservation decisions. In an attempt to obtain an as accurate and conservative as possible picture of Eurasian otter (Lutra lutra) numbers, we combined radio tracking data from a subset of tracked individuals from an extensive project on otter ecology performed in Southern Portugal with information stemming from other data sources, including trapping, carcasses, direct observation of tagged and untagged individuals, relatedness estimates among genotyped individuals, and a minor contribution from non-invasive genetic sampling. In 158 km of water network, which covers a sampling area of 161 km2 and corresponds to the minimum convex polygon constructed around the locations of five radio-tracked females, 21 animals were estimated to exist. They included the five radio-tracked, reproducing females and six adult males. Density estimates varied from one otter per 3.71–7.80 km of river length (one adult otter per 7.09–14.36 km) to one otter per 7.67–7.93 km2 of range, depending on the method and scale of analysis. Possible biases and implications of methods used for estimating density of otters and other organisms living in linear habitats are highlighted, providing recommendations on the issue.","author":[{"dropping-particle":"","family":"Quaglietta","given":"Lorenzo","non-dropping-particle":"","parse-names":false,"suffix":""},{"dropping-particle":"","family":"Hájková","given":"Petra","non-dropping-particle":"","parse-names":false,"suffix":""},{"dropping-particle":"","family":"Mira","given":"António","non-dropping-particle":"","parse-names":false,"suffix":""},{"dropping-particle":"","family":"Boitani","given":"Luigi","non-dropping-particle":"","parse-names":false,"suffix":""}],"container-title":"Mammal Research","id":"ITEM-1","issue":"2","issued":{"date-parts":[["2015"]]},"page":"127-137","title":"Eurasian otter (Lutra lutra) density estimate based on radio tracking and other data sources","type":"article-journal","volume":"60"},"uris":["http://www.mendeley.com/documents/?uuid=bf05f528-d73c-4b83-8ef6-004085d29d7f"]}],"mendeley":{"formattedCitation":"(Quaglietta &lt;i&gt;et al.&lt;/i&gt;, 2015)","plainTextFormattedCitation":"(Quaglietta et al., 2015)","previouslyFormattedCitation":"(Quaglietta &lt;i&gt;et al.&lt;/i&gt;, 2015)"},"properties":{"noteIndex":0},"schema":"https://github.com/citation-style-language/schema/raw/master/csl-citation.json"}</w:instrText>
      </w:r>
      <w:r w:rsidR="006D0058">
        <w:fldChar w:fldCharType="separate"/>
      </w:r>
      <w:r w:rsidR="006D0058" w:rsidRPr="006D0058">
        <w:rPr>
          <w:noProof/>
        </w:rPr>
        <w:t xml:space="preserve">(Quaglietta </w:t>
      </w:r>
      <w:r w:rsidR="006D0058" w:rsidRPr="006D0058">
        <w:rPr>
          <w:i/>
          <w:noProof/>
        </w:rPr>
        <w:t>et al.</w:t>
      </w:r>
      <w:r w:rsidR="006D0058" w:rsidRPr="006D0058">
        <w:rPr>
          <w:noProof/>
        </w:rPr>
        <w:t>, 2015)</w:t>
      </w:r>
      <w:r w:rsidR="006D0058">
        <w:fldChar w:fldCharType="end"/>
      </w:r>
      <w:r>
        <w:t xml:space="preserve">. Human impact focused </w:t>
      </w:r>
      <w:r w:rsidR="004D1F39">
        <w:t>p</w:t>
      </w:r>
      <w:r>
        <w:t xml:space="preserve">apers have looked at the impact of conservation-based interventions such as habitat restoration on the otter populations </w:t>
      </w:r>
      <w:r w:rsidR="008C207D">
        <w:t xml:space="preserve">using the </w:t>
      </w:r>
      <w:r>
        <w:t>same methods</w:t>
      </w:r>
      <w:r w:rsidR="006D0058">
        <w:t xml:space="preserve"> </w:t>
      </w:r>
      <w:r w:rsidR="008C207D">
        <w:t xml:space="preserve">as habitat use papers </w:t>
      </w:r>
      <w:r w:rsidR="006D0058">
        <w:fldChar w:fldCharType="begin" w:fldLock="1"/>
      </w:r>
      <w:r w:rsidR="006D0058">
        <w:instrText>ADDIN CSL_CITATION {"citationItems":[{"id":"ITEM-1","itemData":{"ISBN":"9781606922415 (ISBN)","abstract":"We used ecological niche modeling and place prioritization procedures to identify areas for conservation and restoration for the Neotropical river otter, Lontra longicaudis annectens Major 1897, in central Mexico. This species is highly sensible to fluvial ecosystem degradation, and large areas of the Apatlaco-Tembembe basin fluvial ecosystems have been highly transformed. We selected ecological indicators (EI) from literature and own field work to determine variables best describing the fluvial ecosystem degradation, relating them to the species' presence or absence. Field data of EI, species records, and digital thematic information of hydrology, geomorphology and climate were used in ResNet Place Prioritization algorithm for the selection of potential conservation and restoration areas. We generated a spatial model considering a hierarchy of key areas based on river otter's ecological niche requirements and habitat ad hoc conditions for the species permanence. This allowed identifying areas to be included in landscape management plans for conservation and restoration. The sequential integration of specieś potential distribution and place prioritization modeling allows merging biodiversity conservation and ecological restoration strategies at different ecological scales, helping adaptive management in land planning to be more flexible and feasible. © 2009 by Nova Science Publishers, Inc. All rights reserved.","author":[{"dropping-particle":"","family":"Cirelli","given":"V","non-dropping-particle":"","parse-names":false,"suffix":""},{"dropping-particle":"","family":"Sánchez-Cordero","given":"V","non-dropping-particle":"","parse-names":false,"suffix":""}],"container-title":"Endangered Species: New Research","id":"ITEM-1","issued":{"date-parts":[["2009"]]},"page":"261-278","title":"Selection of restoration and conservation areas using species ecological niche modeling: A case study of the Neotropical river otter Lontra longicaudis annectens in central Mexico","type":"chapter"},"uris":["http://www.mendeley.com/documents/?uuid=be94d830-10b7-42ac-bc97-c10c1cbd6c05"]}],"mendeley":{"formattedCitation":"(Cirelli and Sánchez-Cordero, 2009)","plainTextFormattedCitation":"(Cirelli and Sánchez-Cordero, 2009)","previouslyFormattedCitation":"(Cirelli and Sánchez-Cordero, 2009)"},"properties":{"noteIndex":0},"schema":"https://github.com/citation-style-language/schema/raw/master/csl-citation.json"}</w:instrText>
      </w:r>
      <w:r w:rsidR="006D0058">
        <w:fldChar w:fldCharType="separate"/>
      </w:r>
      <w:r w:rsidR="006D0058" w:rsidRPr="006D0058">
        <w:rPr>
          <w:noProof/>
        </w:rPr>
        <w:t>(Cirelli and Sánchez-Cordero, 2009)</w:t>
      </w:r>
      <w:r w:rsidR="006D0058">
        <w:fldChar w:fldCharType="end"/>
      </w:r>
      <w:r>
        <w:t xml:space="preserve">. </w:t>
      </w:r>
      <w:commentRangeStart w:id="283"/>
      <w:r w:rsidR="008C207D">
        <w:t xml:space="preserve">Only two papers have been published </w:t>
      </w:r>
      <w:commentRangeEnd w:id="283"/>
      <w:r w:rsidR="008C207D">
        <w:rPr>
          <w:rStyle w:val="CommentReference"/>
        </w:rPr>
        <w:commentReference w:id="283"/>
      </w:r>
      <w:r w:rsidR="008C207D">
        <w:t xml:space="preserve">since 2010 on the effects of </w:t>
      </w:r>
      <w:r>
        <w:t>climate change on otter distributions and population levels</w:t>
      </w:r>
      <w:r w:rsidR="008C207D">
        <w:t xml:space="preserve">, </w:t>
      </w:r>
      <w:r>
        <w:t>despite the huge impact climate change</w:t>
      </w:r>
      <w:r w:rsidR="008C207D">
        <w:t xml:space="preserve"> may </w:t>
      </w:r>
      <w:r>
        <w:t>have in the future</w:t>
      </w:r>
      <w:r w:rsidR="006D0058">
        <w:t xml:space="preserve"> </w:t>
      </w:r>
      <w:r w:rsidR="006D0058">
        <w:fldChar w:fldCharType="begin" w:fldLock="1"/>
      </w:r>
      <w:r w:rsidR="00D34F6A">
        <w:instrText>ADDIN CSL_CITATION {"citationItems":[{"id":"ITEM-1","itemData":{"abstract":"Climate change has created the need for new strategies in conservation planning that account for the dynamics of factors threatening endangered species.Here we assessed climate change threat to the European otter, a flagship species for freshwater ecosystems, considering how current conservation areas will perform in preserving the species in a climatically changed future. We used an ensemble forecasting approach considering six modelling techniques applied to eleven subsets of otter occurrences across Europe. We performed a pseudo-independent and an internal evaluation of predictions. Future projections of species distribution were made considering the A2 and B2 scenarios for 2080 across three climate models: CCCMA-CGCM2, CSIRO-MK2 and HCCPR HADCM3. The current and the predicted otter distributions were used to identify priority areas for the conservation of the species, and overlapped to existing network of protected areas.Our projections show that climate change may profoundly reshuffle the otter's potential distribution in Europe, with important differences between the two scenarios we considered. Overall, the priority areas for conservation of the otter in Europe appear to be unevenly covered by the existing network of protected areas, with the current conservation efforts being insufficient in most cases. For a better conservation, the existing protected areas should be integrated within a more general conservation and management strategy incorporating climate change projections. Due to the important role that the otter plays for freshwater habitats, our study further highlights the potential sensitivity of freshwater habitats in Europe to climate change. © 2011 Elsevier Ltd.","author":[{"dropping-particle":"","family":"Cianfrani","given":"C","non-dropping-particle":"","parse-names":false,"suffix":""},{"dropping-particle":"","family":"Lay","given":"G L","non-dropping-particle":"","parse-names":false,"suffix":""},{"dropping-particle":"","family":"Maiorano","given":"L","non-dropping-particle":"","parse-names":false,"suffix":""},{"dropping-particle":"","family":"Satizábal","given":"H F","non-dropping-particle":"","parse-names":false,"suffix":""},{"dropping-particle":"","family":"Loy","given":"A","non-dropping-particle":"","parse-names":false,"suffix":""},{"dropping-particle":"","family":"Guisan","given":"A","non-dropping-particle":"","parse-names":false,"suffix":""}],"container-title":"Biological Conservation","id":"ITEM-1","issued":{"date-parts":[["2011"]]},"page":"2068-2080","title":"Adapting global conservation strategies to climate change at the European scale: The otter as a flagship species","type":"article-journal","volume":"144"},"uris":["http://www.mendeley.com/documents/?uuid=e278eea1-5f63-4a3e-883a-661fd5aaffde"]}],"mendeley":{"formattedCitation":"(Cianfrani &lt;i&gt;et al.&lt;/i&gt;, 2011)","plainTextFormattedCitation":"(Cianfrani et al., 2011)","previouslyFormattedCitation":"(Cianfrani &lt;i&gt;et al.&lt;/i&gt;, 2011)"},"properties":{"noteIndex":0},"schema":"https://github.com/citation-style-language/schema/raw/master/csl-citation.json"}</w:instrText>
      </w:r>
      <w:r w:rsidR="006D0058">
        <w:fldChar w:fldCharType="separate"/>
      </w:r>
      <w:r w:rsidR="006D0058" w:rsidRPr="006D0058">
        <w:rPr>
          <w:noProof/>
        </w:rPr>
        <w:t xml:space="preserve">(Cianfrani </w:t>
      </w:r>
      <w:r w:rsidR="006D0058" w:rsidRPr="006D0058">
        <w:rPr>
          <w:i/>
          <w:noProof/>
        </w:rPr>
        <w:t>et al.</w:t>
      </w:r>
      <w:r w:rsidR="006D0058" w:rsidRPr="006D0058">
        <w:rPr>
          <w:noProof/>
        </w:rPr>
        <w:t>, 2011)</w:t>
      </w:r>
      <w:r w:rsidR="006D0058">
        <w:fldChar w:fldCharType="end"/>
      </w:r>
      <w:r>
        <w:t>. In general</w:t>
      </w:r>
      <w:r w:rsidR="008C207D">
        <w:t>,</w:t>
      </w:r>
      <w:r>
        <w:t xml:space="preserve"> we </w:t>
      </w:r>
      <w:r w:rsidR="008C207D">
        <w:t xml:space="preserve">found </w:t>
      </w:r>
      <w:r>
        <w:t xml:space="preserve">that the ecological literature is </w:t>
      </w:r>
      <w:r w:rsidR="008C207D">
        <w:t xml:space="preserve">heavily </w:t>
      </w:r>
      <w:r>
        <w:t xml:space="preserve">focused on diet and </w:t>
      </w:r>
      <w:r w:rsidR="004376D5">
        <w:t xml:space="preserve">further research on </w:t>
      </w:r>
      <w:r>
        <w:t>human impacts</w:t>
      </w:r>
      <w:r w:rsidR="004376D5">
        <w:t>,</w:t>
      </w:r>
      <w:r>
        <w:t xml:space="preserve"> especially in less well studied parts of the range</w:t>
      </w:r>
      <w:r w:rsidR="004376D5">
        <w:t>,</w:t>
      </w:r>
      <w:r>
        <w:t xml:space="preserve"> would be </w:t>
      </w:r>
      <w:r w:rsidR="004376D5">
        <w:t>beneficial</w:t>
      </w:r>
      <w:r>
        <w:t xml:space="preserve">. </w:t>
      </w:r>
      <w:r w:rsidR="004376D5">
        <w:t>C</w:t>
      </w:r>
      <w:r>
        <w:t xml:space="preserve">limate change </w:t>
      </w:r>
      <w:r w:rsidR="004376D5">
        <w:t xml:space="preserve">may </w:t>
      </w:r>
      <w:r>
        <w:t xml:space="preserve">be a </w:t>
      </w:r>
      <w:r w:rsidR="004376D5">
        <w:t xml:space="preserve">significant </w:t>
      </w:r>
      <w:r>
        <w:t xml:space="preserve">factor in otter </w:t>
      </w:r>
      <w:r w:rsidR="004376D5">
        <w:t xml:space="preserve">population trends </w:t>
      </w:r>
      <w:r>
        <w:t>over the ne</w:t>
      </w:r>
      <w:r w:rsidR="004376D5">
        <w:t>x</w:t>
      </w:r>
      <w:r>
        <w:t>t century and more investigations</w:t>
      </w:r>
      <w:r w:rsidR="004D1F39">
        <w:t xml:space="preserve"> on</w:t>
      </w:r>
      <w:r>
        <w:t xml:space="preserve"> climate change could be key in </w:t>
      </w:r>
      <w:r w:rsidR="004376D5">
        <w:t>guiding conservation actions</w:t>
      </w:r>
      <w:r>
        <w:t xml:space="preserve">. </w:t>
      </w:r>
      <w:r w:rsidR="00D34F6A">
        <w:t xml:space="preserve">Where future research on diet is </w:t>
      </w:r>
      <w:r w:rsidR="004D1F39">
        <w:t>considered, standardised</w:t>
      </w:r>
      <w:r w:rsidR="00D34F6A">
        <w:t xml:space="preserve"> methodologies should be agreed upon to ensure cross comparison between studies is possible in the future. </w:t>
      </w:r>
    </w:p>
    <w:p w14:paraId="7EC9C3FB" w14:textId="77777777" w:rsidR="004F4F0A" w:rsidRDefault="004F4F0A" w:rsidP="00B34BE6">
      <w:pPr>
        <w:rPr>
          <w:b/>
          <w:bCs/>
        </w:rPr>
      </w:pPr>
    </w:p>
    <w:p w14:paraId="7F8C7BEE" w14:textId="77777777" w:rsidR="004F4F0A" w:rsidRDefault="004F4F0A" w:rsidP="00B34BE6">
      <w:pPr>
        <w:rPr>
          <w:b/>
          <w:bCs/>
        </w:rPr>
      </w:pPr>
    </w:p>
    <w:p w14:paraId="534A0BA7" w14:textId="1D707D88" w:rsidR="00B34BE6" w:rsidRPr="00B34BE6" w:rsidRDefault="00B34BE6" w:rsidP="00B34BE6">
      <w:pPr>
        <w:rPr>
          <w:b/>
          <w:bCs/>
        </w:rPr>
      </w:pPr>
      <w:r w:rsidRPr="00B34BE6">
        <w:rPr>
          <w:b/>
          <w:bCs/>
        </w:rPr>
        <w:t xml:space="preserve">Population </w:t>
      </w:r>
    </w:p>
    <w:p w14:paraId="13F7A524" w14:textId="34B44118" w:rsidR="00B34BE6" w:rsidRDefault="00B34BE6" w:rsidP="00B34BE6"/>
    <w:p w14:paraId="71261B61" w14:textId="09CE50C1" w:rsidR="004F4F0A" w:rsidRDefault="00B34BE6" w:rsidP="00B34BE6">
      <w:r>
        <w:t xml:space="preserve">Determining the population and size and distribution of any species is perhaps the most important information </w:t>
      </w:r>
      <w:r w:rsidR="00AE36D6">
        <w:t xml:space="preserve">needed </w:t>
      </w:r>
      <w:r>
        <w:t xml:space="preserve">when </w:t>
      </w:r>
      <w:r w:rsidR="00AE36D6">
        <w:t xml:space="preserve">acting to </w:t>
      </w:r>
      <w:r>
        <w:t xml:space="preserve">conserving a species. Unsurprisingly studies focusing on this topic </w:t>
      </w:r>
      <w:r w:rsidR="00AE36D6">
        <w:t xml:space="preserve">were </w:t>
      </w:r>
      <w:r>
        <w:t>the second most numerous of any of the broad categories</w:t>
      </w:r>
      <w:r w:rsidR="00AE36D6">
        <w:t>,</w:t>
      </w:r>
      <w:r>
        <w:t xml:space="preserve"> with 172 papers in total. Population size was the most abundant subcategory with 78 papers</w:t>
      </w:r>
      <w:r w:rsidR="00AE36D6">
        <w:t>. T</w:t>
      </w:r>
      <w:r>
        <w:t xml:space="preserve">hese </w:t>
      </w:r>
      <w:r w:rsidR="00AE36D6">
        <w:t xml:space="preserve">were </w:t>
      </w:r>
      <w:r>
        <w:t>almost exclusively the result of population surveys looking for signs of otter activity</w:t>
      </w:r>
      <w:r w:rsidR="00AE36D6">
        <w:t>,</w:t>
      </w:r>
      <w:r>
        <w:t xml:space="preserve"> such as spraint and holts</w:t>
      </w:r>
      <w:commentRangeStart w:id="284"/>
      <w:r w:rsidR="00AE36D6">
        <w:t>. T</w:t>
      </w:r>
      <w:commentRangeEnd w:id="284"/>
      <w:r w:rsidR="00AE36D6">
        <w:rPr>
          <w:rStyle w:val="CommentReference"/>
        </w:rPr>
        <w:commentReference w:id="284"/>
      </w:r>
      <w:r>
        <w:t>here was a wide variety of methodologies used</w:t>
      </w:r>
      <w:r w:rsidR="00AE36D6">
        <w:t>,</w:t>
      </w:r>
      <w:r>
        <w:t xml:space="preserve"> despite agreed </w:t>
      </w:r>
      <w:r w:rsidR="004F4F0A">
        <w:t xml:space="preserve">upon survey criteria set by the </w:t>
      </w:r>
      <w:commentRangeStart w:id="285"/>
      <w:r w:rsidR="004F4F0A">
        <w:t>IUCN</w:t>
      </w:r>
      <w:commentRangeEnd w:id="285"/>
      <w:r w:rsidR="00AE36D6">
        <w:rPr>
          <w:rStyle w:val="CommentReference"/>
        </w:rPr>
        <w:commentReference w:id="285"/>
      </w:r>
      <w:r w:rsidR="004F4F0A">
        <w:t>. Surveys are generally on a national or regional scale</w:t>
      </w:r>
      <w:r w:rsidR="00AE36D6">
        <w:t>,</w:t>
      </w:r>
      <w:r w:rsidR="004F4F0A">
        <w:t xml:space="preserve"> unlike diet studies</w:t>
      </w:r>
      <w:r w:rsidR="00AE36D6">
        <w:t>,</w:t>
      </w:r>
      <w:r w:rsidR="004F4F0A">
        <w:t xml:space="preserve"> however </w:t>
      </w:r>
      <w:r w:rsidR="00CC2515">
        <w:t xml:space="preserve">as is the case with diet studies </w:t>
      </w:r>
      <w:r w:rsidR="004F4F0A">
        <w:t xml:space="preserve">the variable methodologies make direct comparisons </w:t>
      </w:r>
      <w:commentRangeStart w:id="286"/>
      <w:commentRangeStart w:id="287"/>
      <w:r w:rsidR="004F4F0A">
        <w:t>difficul</w:t>
      </w:r>
      <w:r w:rsidR="004D1F39">
        <w:t>t</w:t>
      </w:r>
      <w:r w:rsidR="00D34F6A">
        <w:t xml:space="preserve"> </w:t>
      </w:r>
      <w:r w:rsidR="00D34F6A">
        <w:fldChar w:fldCharType="begin" w:fldLock="1"/>
      </w:r>
      <w:r w:rsidR="00B40137">
        <w:instrText>ADDIN CSL_CITATION {"citationItems":[{"id":"ITEM-1","itemData":{"author":[{"dropping-particle":"","family":"O'Sullivan","given":"W M","non-dropping-particle":"","parse-names":false,"suffix":""}],"container-title":"Biology and Environment: Proceedings of the Royal Irish Academy","id":"ITEM-1","issue":"1","issued":{"date-parts":[["1993"]]},"page":"49-53","title":"Efficiency and limitations of the standard otter (Lutra lutra) survey technique in Ireland","type":"paper-conference","volume":"93"},"uris":["http://www.mendeley.com/documents/?uuid=9982eb07-e773-429d-9bb2-5469d0e75491"]}],"mendeley":{"formattedCitation":"(O’Sullivan, 1993)","plainTextFormattedCitation":"(O’Sullivan, 1993)","previouslyFormattedCitation":"(W M O’Sullivan, 1993)"},"properties":{"noteIndex":0},"schema":"https://github.com/citation-style-language/schema/raw/master/csl-citation.json"}</w:instrText>
      </w:r>
      <w:r w:rsidR="00D34F6A">
        <w:fldChar w:fldCharType="separate"/>
      </w:r>
      <w:r w:rsidR="00B40137" w:rsidRPr="00B40137">
        <w:rPr>
          <w:noProof/>
        </w:rPr>
        <w:t>(O’Sullivan, 1993)</w:t>
      </w:r>
      <w:r w:rsidR="00D34F6A">
        <w:fldChar w:fldCharType="end"/>
      </w:r>
      <w:r w:rsidR="004F4F0A">
        <w:t>.</w:t>
      </w:r>
      <w:commentRangeEnd w:id="286"/>
      <w:r w:rsidR="00AE36D6">
        <w:rPr>
          <w:rStyle w:val="CommentReference"/>
        </w:rPr>
        <w:commentReference w:id="286"/>
      </w:r>
      <w:commentRangeEnd w:id="287"/>
      <w:r w:rsidR="00AE36D6">
        <w:rPr>
          <w:rStyle w:val="CommentReference"/>
        </w:rPr>
        <w:commentReference w:id="287"/>
      </w:r>
      <w:r w:rsidR="004F4F0A">
        <w:t xml:space="preserve"> Population genetics papers started to appear in the 1990s and </w:t>
      </w:r>
      <w:r w:rsidR="004D1F39">
        <w:t>have</w:t>
      </w:r>
      <w:r w:rsidR="004F4F0A">
        <w:t xml:space="preserve"> bec</w:t>
      </w:r>
      <w:r w:rsidR="00AE36D6">
        <w:t>o</w:t>
      </w:r>
      <w:r w:rsidR="004F4F0A">
        <w:t>me the most rapidly expanding subcategory</w:t>
      </w:r>
      <w:r w:rsidR="00AE36D6">
        <w:t>;</w:t>
      </w:r>
      <w:r w:rsidR="004F4F0A">
        <w:t xml:space="preserve"> currently</w:t>
      </w:r>
      <w:r w:rsidR="00AE36D6">
        <w:t>,</w:t>
      </w:r>
      <w:r w:rsidR="004F4F0A">
        <w:t xml:space="preserve"> it is the second most abundant topic with 42 papers</w:t>
      </w:r>
      <w:r w:rsidR="00AE36D6">
        <w:t>.</w:t>
      </w:r>
      <w:r w:rsidR="004F4F0A">
        <w:t xml:space="preserve"> </w:t>
      </w:r>
      <w:r w:rsidR="00AE36D6">
        <w:t>T</w:t>
      </w:r>
      <w:r w:rsidR="004F4F0A">
        <w:t xml:space="preserve">here have been several national studies </w:t>
      </w:r>
      <w:r w:rsidR="004D1F39">
        <w:t xml:space="preserve">and </w:t>
      </w:r>
      <w:r w:rsidR="004F4F0A">
        <w:t>western Europe has been studied extensively and in the case of Germany population genetics is the most abundant topic published</w:t>
      </w:r>
      <w:r w:rsidR="00D34F6A">
        <w:t xml:space="preserve"> </w:t>
      </w:r>
      <w:r w:rsidR="00D34F6A">
        <w:fldChar w:fldCharType="begin" w:fldLock="1"/>
      </w:r>
      <w:r w:rsidR="00D962A5">
        <w:instrText>ADDIN CSL_CITATION {"citationItems":[{"id":"ITEM-1","itemData":{"DOI":"10.1111/1755-0998.12717","ISSN":"1755-0998","PMID":"28921927","abstract":"Biodiversity has suffered a dramatic global decline during the past decades, and monitoring tools are urgently needed providing data for the development and evaluation of conservation efforts both on a species and on a genetic level. However, in wild species, the assessment of genetic diversity is often hampered by the lack of suitable genetic markers. In this article, we present Random Amplicon Sequencing (RAMseq), a novel approach for fast and cost-effective detection of single nucleotide polymorphisms (SNPs) in nonmodel species by semideep sequencing of random amplicons. By applying RAMseq to the Eurasian otter (Lutra lutra), we identified 238 putative SNPs after quality filtering of all candidate loci and were able to validate 32 of 77 loci tested. In a second step, we evaluated the genotyping performance of these SNP loci in noninvasive samples, one of the most challenging genotyping applications, by comparing it with genotyping results of the same faecal samples at microsatellite markers. We compared (i) polymerase chain reaction (PCR) success rate, (ii) genotyping errors and (iii) Mendelian inheritance (population parameters). SNPs produced a significantly higher PCR success rate (75.5% vs. 65.1%) and lower mean allelic error rate (8.8% vs. 13.3%) than microsatellites, but showed a higher allelic dropout rate (29.7% vs. 19.8%). Genotyping results showed no deviations from Mendelian inheritance in any of the SNP loci. Hence, RAMseq appears to be a valuable tool for the detection of genetic markers in nonmodel species, which is a common challenge in conservation genetic studies.","author":[{"dropping-particle":"","family":"Bayerl","given":"Helmut","non-dropping-particle":"","parse-names":false,"suffix":""},{"dropping-particle":"","family":"Kraus","given":"Robert H.S.","non-dropping-particle":"","parse-names":false,"suffix":""},{"dropping-particle":"","family":"Nowak","given":"Carsten","non-dropping-particle":"","parse-names":false,"suffix":""},{"dropping-particle":"","family":"Foerster","given":"Daniel W.","non-dropping-particle":"","parse-names":false,"suffix":""},{"dropping-particle":"","family":"Fickel","given":"Joerns","non-dropping-particle":"","parse-names":false,"suffix":""},{"dropping-particle":"","family":"Kuehn","given":"Ralph","non-dropping-particle":"","parse-names":false,"suffix":""}],"container-title":"Molecular ecology resources","id":"ITEM-1","issue":"1","issued":{"date-parts":[["2018","1","1"]]},"page":"107-117","publisher":"Mol Ecol Resour","title":"Fast and cost-effective single nucleotide polymorphism (SNP) detection in the absence of a reference genome using semideep next-generation Random Amplicon Sequencing (RAMseq)","type":"article-journal","volume":"18"},"uris":["http://www.mendeley.com/documents/?uuid=17eac849-bb27-3d28-8232-2c4b486419fe"]},{"id":"ITEM-2","itemData":{"author":[{"dropping-particle":"","family":"Lampa","given":"Simone","non-dropping-particle":"","parse-names":false,"suffix":""},{"dropping-particle":"","family":"Mihoub","given":"Jean-Baptiste","non-dropping-particle":"","parse-names":false,"suffix":""},{"dropping-particle":"","family":"Gruber","given":"Bernd","non-dropping-particle":"","parse-names":false,"suffix":""},{"dropping-particle":"","family":"Klenke","given":"Reinhard","non-dropping-particle":"","parse-names":false,"suffix":""},{"dropping-particle":"","family":"Henle","given":"Klaus","non-dropping-particle":"","parse-names":false,"suffix":""}],"container-title":"From Faeces to Ecology and Behaviour--Non-Invasive Microsatellite Genotyping as a Means to Study Wild Otters (Lutra lutra)","id":"ITEM-2","issued":{"date-parts":[["2015"]]},"page":"69","publisher":"University of Jena","title":"Non-invasive genetic mark-recapture as a means to study population dynamic and spatial use of Eurasian otters (Lutra lutra) in a fish pond landscape","type":"article-journal"},"uris":["http://www.mendeley.com/documents/?uuid=e99c6655-ccf5-4951-b649-8f624d389ad5"]}],"mendeley":{"formattedCitation":"(Lampa &lt;i&gt;et al.&lt;/i&gt;, 2015; Bayerl &lt;i&gt;et al.&lt;/i&gt;, 2018)","plainTextFormattedCitation":"(Lampa et al., 2015; Bayerl et al., 2018)","previouslyFormattedCitation":"(Lampa &lt;i&gt;et al.&lt;/i&gt;, 2015; Bayerl &lt;i&gt;et al.&lt;/i&gt;, 2018)"},"properties":{"noteIndex":0},"schema":"https://github.com/citation-style-language/schema/raw/master/csl-citation.json"}</w:instrText>
      </w:r>
      <w:r w:rsidR="00D34F6A">
        <w:fldChar w:fldCharType="separate"/>
      </w:r>
      <w:r w:rsidR="00D34F6A" w:rsidRPr="00D34F6A">
        <w:rPr>
          <w:noProof/>
        </w:rPr>
        <w:t xml:space="preserve">(Lampa </w:t>
      </w:r>
      <w:r w:rsidR="00D34F6A" w:rsidRPr="00D34F6A">
        <w:rPr>
          <w:i/>
          <w:noProof/>
        </w:rPr>
        <w:t>et al.</w:t>
      </w:r>
      <w:r w:rsidR="00D34F6A" w:rsidRPr="00D34F6A">
        <w:rPr>
          <w:noProof/>
        </w:rPr>
        <w:t xml:space="preserve">, 2015; Bayerl </w:t>
      </w:r>
      <w:r w:rsidR="00D34F6A" w:rsidRPr="00D34F6A">
        <w:rPr>
          <w:i/>
          <w:noProof/>
        </w:rPr>
        <w:t>et al.</w:t>
      </w:r>
      <w:r w:rsidR="00D34F6A" w:rsidRPr="00D34F6A">
        <w:rPr>
          <w:noProof/>
        </w:rPr>
        <w:t>, 2018)</w:t>
      </w:r>
      <w:r w:rsidR="00D34F6A">
        <w:fldChar w:fldCharType="end"/>
      </w:r>
      <w:r w:rsidR="004F4F0A">
        <w:t xml:space="preserve">. </w:t>
      </w:r>
      <w:r w:rsidR="004D1F39">
        <w:t>A</w:t>
      </w:r>
      <w:r w:rsidR="004F4F0A">
        <w:t xml:space="preserve">lmost all papers have been </w:t>
      </w:r>
      <w:r w:rsidR="00D34F6A">
        <w:t xml:space="preserve">on microsatellites </w:t>
      </w:r>
      <w:r w:rsidR="004F4F0A">
        <w:t>published using capillary electrophoresis and the field is still dependent on a relatively small number of microsatellite loci developed in the early 1990s</w:t>
      </w:r>
      <w:r w:rsidR="00AE36D6">
        <w:t>,</w:t>
      </w:r>
      <w:r w:rsidR="004F4F0A">
        <w:t xml:space="preserve"> although some have been developed more recently.</w:t>
      </w:r>
      <w:r w:rsidR="00D34F6A">
        <w:t xml:space="preserve"> One paper on </w:t>
      </w:r>
      <w:r w:rsidR="00D962A5">
        <w:t xml:space="preserve">SNPs has been published in Germany </w:t>
      </w:r>
      <w:r w:rsidR="00D962A5">
        <w:fldChar w:fldCharType="begin" w:fldLock="1"/>
      </w:r>
      <w:r w:rsidR="00D962A5">
        <w:instrText>ADDIN CSL_CITATION {"citationItems":[{"id":"ITEM-1","itemData":{"DOI":"10.1111/1755-0998.12717","ISSN":"1755-0998","PMID":"28921927","abstract":"Biodiversity has suffered a dramatic global decline during the past decades, and monitoring tools are urgently needed providing data for the development and evaluation of conservation efforts both on a species and on a genetic level. However, in wild species, the assessment of genetic diversity is often hampered by the lack of suitable genetic markers. In this article, we present Random Amplicon Sequencing (RAMseq), a novel approach for fast and cost-effective detection of single nucleotide polymorphisms (SNPs) in nonmodel species by semideep sequencing of random amplicons. By applying RAMseq to the Eurasian otter (Lutra lutra), we identified 238 putative SNPs after quality filtering of all candidate loci and were able to validate 32 of 77 loci tested. In a second step, we evaluated the genotyping performance of these SNP loci in noninvasive samples, one of the most challenging genotyping applications, by comparing it with genotyping results of the same faecal samples at microsatellite markers. We compared (i) polymerase chain reaction (PCR) success rate, (ii) genotyping errors and (iii) Mendelian inheritance (population parameters). SNPs produced a significantly higher PCR success rate (75.5% vs. 65.1%) and lower mean allelic error rate (8.8% vs. 13.3%) than microsatellites, but showed a higher allelic dropout rate (29.7% vs. 19.8%). Genotyping results showed no deviations from Mendelian inheritance in any of the SNP loci. Hence, RAMseq appears to be a valuable tool for the detection of genetic markers in nonmodel species, which is a common challenge in conservation genetic studies.","author":[{"dropping-particle":"","family":"Bayerl","given":"Helmut","non-dropping-particle":"","parse-names":false,"suffix":""},{"dropping-particle":"","family":"Kraus","given":"Robert H.S.","non-dropping-particle":"","parse-names":false,"suffix":""},{"dropping-particle":"","family":"Nowak","given":"Carsten","non-dropping-particle":"","parse-names":false,"suffix":""},{"dropping-particle":"","family":"Foerster","given":"Daniel W.","non-dropping-particle":"","parse-names":false,"suffix":""},{"dropping-particle":"","family":"Fickel","given":"Joerns","non-dropping-particle":"","parse-names":false,"suffix":""},{"dropping-particle":"","family":"Kuehn","given":"Ralph","non-dropping-particle":"","parse-names":false,"suffix":""}],"container-title":"Molecular ecology resources","id":"ITEM-1","issue":"1","issued":{"date-parts":[["2018","1","1"]]},"page":"107-117","publisher":"Mol Ecol Resour","title":"Fast and cost-effective single nucleotide polymorphism (SNP) detection in the absence of a reference genome using semideep next-generation Random Amplicon Sequencing (RAMseq)","type":"article-journal","volume":"18"},"uris":["http://www.mendeley.com/documents/?uuid=17eac849-bb27-3d28-8232-2c4b486419fe"]}],"mendeley":{"formattedCitation":"(Bayerl &lt;i&gt;et al.&lt;/i&gt;, 2018)","plainTextFormattedCitation":"(Bayerl et al., 2018)","previouslyFormattedCitation":"(Bayerl &lt;i&gt;et al.&lt;/i&gt;, 2018)"},"properties":{"noteIndex":0},"schema":"https://github.com/citation-style-language/schema/raw/master/csl-citation.json"}</w:instrText>
      </w:r>
      <w:r w:rsidR="00D962A5">
        <w:fldChar w:fldCharType="separate"/>
      </w:r>
      <w:r w:rsidR="00D962A5" w:rsidRPr="00D962A5">
        <w:rPr>
          <w:noProof/>
        </w:rPr>
        <w:t xml:space="preserve">(Bayerl </w:t>
      </w:r>
      <w:r w:rsidR="00D962A5" w:rsidRPr="00D962A5">
        <w:rPr>
          <w:i/>
          <w:noProof/>
        </w:rPr>
        <w:t>et al.</w:t>
      </w:r>
      <w:r w:rsidR="00D962A5" w:rsidRPr="00D962A5">
        <w:rPr>
          <w:noProof/>
        </w:rPr>
        <w:t>, 2018)</w:t>
      </w:r>
      <w:r w:rsidR="00D962A5">
        <w:fldChar w:fldCharType="end"/>
      </w:r>
      <w:r w:rsidR="00D962A5">
        <w:t xml:space="preserve"> and further investigation with this technique would be preferable to microsatellite based methods</w:t>
      </w:r>
      <w:r w:rsidR="00AE36D6">
        <w:t>,</w:t>
      </w:r>
      <w:r w:rsidR="00D962A5">
        <w:t xml:space="preserve"> which show low diversity </w:t>
      </w:r>
      <w:r w:rsidR="004D1F39">
        <w:t xml:space="preserve">throughout </w:t>
      </w:r>
      <w:r w:rsidR="00D962A5">
        <w:t xml:space="preserve">the species range </w:t>
      </w:r>
      <w:r w:rsidR="00D962A5">
        <w:fldChar w:fldCharType="begin" w:fldLock="1"/>
      </w:r>
      <w:r w:rsidR="00D962A5">
        <w:instrText>ADDIN CSL_CITATION {"citationItems":[{"id":"ITEM-1","itemData":{"DOI":"10.1007/s10592-010-0054-3","ISBN":"1566-0621","ISSN":"15660621","abstract":"Eurasian otter populations strongly declined and partially disappeared due to global and local causes (habitat destruction, water pollution, human persecution) in parts of their continental range. Conservation strategies, based on reintroduction projects or restoration of dispersal corridors, should rely on sound knowledge of the historical or recent consequences of population genetic structuring. Here we present the results of a survey performed on 616 samples, collected from 19 European countries, genotyped at the mtDNA control-region and 11 autosomal microsatellites. The mtDNA variability was low (nucleotide diversity = 0.0014; average number of pairwise differences = 2.25), suggesting that extant otter mtDNA lineages originated recently. A star-shaped mtDNA network did not allow outlining any phylogeographic inference. Microsatellites were only moderately variable (Ho = 0.50; He = 0.58, on average across populations), the average allele number was low (observed Ao = 4.9, range 2.5-6.8; effective Ae = 2.8; range 1.6-3.7), suggesting small historical effective population size. Extant otters likely originated from the expansion of a single refugial population. Bayesian clustering and landscape genetic analyses however indicate that local populations are genetically differentiated, perhaps as consequence of post-glacial demographic fluctuations and recent isolation. These results delineate a framework that should be used for implementing conservation programs in Europe, particularly if they are based on the reintroduction of wild or captive-reproduced otters. © 2010 Springer Science+Business Media B.V.","author":[{"dropping-particle":"","family":"Mucci","given":"Nadia","non-dropping-particle":"","parse-names":false,"suffix":""},{"dropping-particle":"","family":"Arrendal","given":"Johanna","non-dropping-particle":"","parse-names":false,"suffix":""},{"dropping-particle":"","family":"Ansorge","given":"Hermann","non-dropping-particle":"","parse-names":false,"suffix":""},{"dropping-particle":"","family":"Bailey","given":"Michael","non-dropping-particle":"","parse-names":false,"suffix":""},{"dropping-particle":"","family":"Bodner","given":"Michaela","non-dropping-particle":"","parse-names":false,"suffix":""},{"dropping-particle":"","family":"Delibes","given":"Miguel","non-dropping-particle":"","parse-names":false,"suffix":""},{"dropping-particle":"","family":"Ferrando","given":"Ainhoa","non-dropping-particle":"","parse-names":false,"suffix":""},{"dropping-particle":"","family":"Fournier","given":"Pascal","non-dropping-particle":"","parse-names":false,"suffix":""},{"dropping-particle":"","family":"Fournier","given":"Christine","non-dropping-particle":"","parse-names":false,"suffix":""},{"dropping-particle":"","family":"Godoy","given":"José A.","non-dropping-particle":"","parse-names":false,"suffix":""},{"dropping-particle":"","family":"Hajkova","given":"Petra","non-dropping-particle":"","parse-names":false,"suffix":""},{"dropping-particle":"","family":"Hauer","given":"Silke","non-dropping-particle":"","parse-names":false,"suffix":""},{"dropping-particle":"","family":"Heggberget","given":"Thrine Moen","non-dropping-particle":"","parse-names":false,"suffix":""},{"dropping-particle":"","family":"Heidecke","given":"Dietrich","non-dropping-particle":"","parse-names":false,"suffix":""},{"dropping-particle":"","family":"Kirjavainen","given":"Harri","non-dropping-particle":"","parse-names":false,"suffix":""},{"dropping-particle":"","family":"Krueger","given":"Hans Heinrich","non-dropping-particle":"","parse-names":false,"suffix":""},{"dropping-particle":"","family":"Kvaloy","given":"Kirsti","non-dropping-particle":"","parse-names":false,"suffix":""},{"dropping-particle":"","family":"Lafontaine","given":"Lionel","non-dropping-particle":"","parse-names":false,"suffix":""},{"dropping-particle":"","family":"Lanszki","given":"József","non-dropping-particle":"","parse-names":false,"suffix":""},{"dropping-particle":"","family":"Lemarchand","given":"Charles","non-dropping-particle":"","parse-names":false,"suffix":""},{"dropping-particle":"","family":"Liukko","given":"Ulla Maija","non-dropping-particle":"","parse-names":false,"suffix":""},{"dropping-particle":"","family":"Loeschcke","given":"Volker","non-dropping-particle":"","parse-names":false,"suffix":""},{"dropping-particle":"","family":"Ludwig","given":"Gilbert","non-dropping-particle":"","parse-names":false,"suffix":""},{"dropping-particle":"","family":"Madsen","given":"Aksel Bo","non-dropping-particle":"","parse-names":false,"suffix":""},{"dropping-particle":"","family":"Mercier","given":"Laurent","non-dropping-particle":"","parse-names":false,"suffix":""},{"dropping-particle":"","family":"Ozolins","given":"Janis","non-dropping-particle":"","parse-names":false,"suffix":""},{"dropping-particle":"","family":"Paunovic","given":"Momir","non-dropping-particle":"","parse-names":false,"suffix":""},{"dropping-particle":"","family":"Pertoldi","given":"Cino","non-dropping-particle":"","parse-names":false,"suffix":""},{"dropping-particle":"","family":"Piriz","given":"Ana","non-dropping-particle":"","parse-names":false,"suffix":""},{"dropping-particle":"","family":"Prigioni","given":"Claudio","non-dropping-particle":"","parse-names":false,"suffix":""},{"dropping-particle":"","family":"Santos-Reis","given":"Margarida","non-dropping-particle":"","parse-names":false,"suffix":""},{"dropping-particle":"","family":"Luis","given":"Teresa Sales","non-dropping-particle":"","parse-names":false,"suffix":""},{"dropping-particle":"","family":"Stjernberg","given":"Torsten","non-dropping-particle":"","parse-names":false,"suffix":""},{"dropping-particle":"","family":"Schmid","given":"Hans","non-dropping-particle":"","parse-names":false,"suffix":""},{"dropping-particle":"","family":"Suchentrunk","given":"Franz","non-dropping-particle":"","parse-names":false,"suffix":""},{"dropping-particle":"","family":"Teubner","given":"Jens","non-dropping-particle":"","parse-names":false,"suffix":""},{"dropping-particle":"","family":"Tornberg","given":"Risto","non-dropping-particle":"","parse-names":false,"suffix":""},{"dropping-particle":"","family":"Zinke","given":"Olaf","non-dropping-particle":"","parse-names":false,"suffix":""},{"dropping-particle":"","family":"Randi","given":"Ettore","non-dropping-particle":"","parse-names":false,"suffix":""}],"container-title":"Conservation Genetics","id":"ITEM-1","issue":"2","issued":{"date-parts":[["2010"]]},"page":"583-599","title":"Genetic diversity and landscape genetic structure of otter (Lutra lutra) populations in Europe","type":"article-journal","volume":"11"},"uris":["http://www.mendeley.com/documents/?uuid=01388424-898e-4318-9cbe-251c689446f7"]}],"mendeley":{"formattedCitation":"(Mucci &lt;i&gt;et al.&lt;/i&gt;, 2010)","plainTextFormattedCitation":"(Mucci et al., 2010)","previouslyFormattedCitation":"(Mucci &lt;i&gt;et al.&lt;/i&gt;, 2010)"},"properties":{"noteIndex":0},"schema":"https://github.com/citation-style-language/schema/raw/master/csl-citation.json"}</w:instrText>
      </w:r>
      <w:r w:rsidR="00D962A5">
        <w:fldChar w:fldCharType="separate"/>
      </w:r>
      <w:r w:rsidR="00D962A5" w:rsidRPr="00D962A5">
        <w:rPr>
          <w:noProof/>
        </w:rPr>
        <w:t xml:space="preserve">(Mucci </w:t>
      </w:r>
      <w:r w:rsidR="00D962A5" w:rsidRPr="00D962A5">
        <w:rPr>
          <w:i/>
          <w:noProof/>
        </w:rPr>
        <w:t>et al.</w:t>
      </w:r>
      <w:r w:rsidR="00D962A5" w:rsidRPr="00D962A5">
        <w:rPr>
          <w:noProof/>
        </w:rPr>
        <w:t>, 2010)</w:t>
      </w:r>
      <w:r w:rsidR="00D962A5">
        <w:fldChar w:fldCharType="end"/>
      </w:r>
      <w:r w:rsidR="00D962A5">
        <w:t>.</w:t>
      </w:r>
    </w:p>
    <w:p w14:paraId="26E7690A" w14:textId="77777777" w:rsidR="004F4F0A" w:rsidRDefault="004F4F0A" w:rsidP="00B34BE6"/>
    <w:p w14:paraId="4A7CE83E" w14:textId="3BD35506" w:rsidR="004F4F0A" w:rsidRDefault="004F4F0A" w:rsidP="00B34BE6">
      <w:r>
        <w:t xml:space="preserve">Many genetics papers on </w:t>
      </w:r>
      <w:r w:rsidR="008757C8" w:rsidRPr="0019299E">
        <w:rPr>
          <w:i/>
          <w:iCs/>
        </w:rPr>
        <w:t>L</w:t>
      </w:r>
      <w:r w:rsidRPr="0019299E">
        <w:rPr>
          <w:i/>
          <w:iCs/>
        </w:rPr>
        <w:t xml:space="preserve">utra </w:t>
      </w:r>
      <w:proofErr w:type="spellStart"/>
      <w:r w:rsidRPr="0019299E">
        <w:rPr>
          <w:i/>
          <w:iCs/>
        </w:rPr>
        <w:t>lutra</w:t>
      </w:r>
      <w:proofErr w:type="spellEnd"/>
      <w:r>
        <w:t xml:space="preserve"> have also looked at population structure </w:t>
      </w:r>
      <w:r w:rsidR="008757C8">
        <w:t>(</w:t>
      </w:r>
      <w:r>
        <w:t>27 papers</w:t>
      </w:r>
      <w:r w:rsidR="008757C8">
        <w:t>)</w:t>
      </w:r>
      <w:r>
        <w:t>. These papers have more often looked at mitochondrial sequences as opposed to short tandem repeats most utilized in population size papers</w:t>
      </w:r>
      <w:r w:rsidR="00D962A5">
        <w:t xml:space="preserve"> </w:t>
      </w:r>
      <w:r w:rsidR="00D962A5">
        <w:fldChar w:fldCharType="begin" w:fldLock="1"/>
      </w:r>
      <w:r w:rsidR="00D962A5">
        <w:instrText>ADDIN CSL_CITATION {"citationItems":[{"id":"ITEM-1","itemData":{"DOI":"10.1016/j.mambio.2014.09.005","ISBN":"16165047","ISSN":"16181476","abstract":"A number of mammal species in Europe, including the Eurasian otter (Lutra lutra), have experienced a decline in population size in the 20th century due to persecution, environmental pollution and ongoing habitat fragmentation. This has often led to a substantial loss of genetic diversity which may threaten population viability. While otters have been studied in some detail genetically, the northern part of the Fennoscandian range has not been covered well so far. By explicitly focussing on the genetics of otter populations from northern Sweden and Finland we aimed at closing that gap. To infer their genetic structure and diversity, we analysed sequences of the mitochondrial control region and 12 nuclear microsatellite markers in 197 Eurasian otters from Sweden and Finland. Variability of the mitochondrial control region was low overall but still revealed previously undetected haplotypes unique to the Finnish otter population. Expected heterozygosities in Fennoscandia were within the range previously reported.Bayesian cluster analysis of our microsatellite data revealed genetic structuring of the Swedish otter populations. In contrast, we observed a high degree of admixture among the Finnish populations that we also found at the geographic border of the two countries (Lapland).Admixed ancestry in Finnish otters suggests that gene flow from the Swedish to Central European populations is potentially facilitated via the Finnish otter populations connecting the Swedish animals with otter populations in mainland Europe.","author":[{"dropping-particle":"","family":"Honnen","given":"Ann Christin","non-dropping-particle":"","parse-names":false,"suffix":""},{"dropping-particle":"","family":"Roos","given":"Anna","non-dropping-particle":"","parse-names":false,"suffix":""},{"dropping-particle":"","family":"Stjernberg","given":"Torsten","non-dropping-particle":"","parse-names":false,"suffix":""},{"dropping-particle":"","family":"Zachos","given":"Frank E.","non-dropping-particle":"","parse-names":false,"suffix":""}],"container-title":"Mammalian Biology","id":"ITEM-1","issue":"1","issued":{"date-parts":[["2015"]]},"page":"47-53","title":"Genetic analysis of Eurasian otters (Lutra lutra) reveals high admixture in Finland and pronounced differentiation in Sweden","type":"article-journal","volume":"80"},"uris":["http://www.mendeley.com/documents/?uuid=f85fb5fd-f159-4e34-b824-ba3f7af91074"]}],"mendeley":{"formattedCitation":"(Honnen &lt;i&gt;et al.&lt;/i&gt;, 2015)","plainTextFormattedCitation":"(Honnen et al., 2015)","previouslyFormattedCitation":"(Honnen &lt;i&gt;et al.&lt;/i&gt;, 2015)"},"properties":{"noteIndex":0},"schema":"https://github.com/citation-style-language/schema/raw/master/csl-citation.json"}</w:instrText>
      </w:r>
      <w:r w:rsidR="00D962A5">
        <w:fldChar w:fldCharType="separate"/>
      </w:r>
      <w:r w:rsidR="00D962A5" w:rsidRPr="00D962A5">
        <w:rPr>
          <w:noProof/>
        </w:rPr>
        <w:t xml:space="preserve">(Honnen </w:t>
      </w:r>
      <w:r w:rsidR="00D962A5" w:rsidRPr="00D962A5">
        <w:rPr>
          <w:i/>
          <w:noProof/>
        </w:rPr>
        <w:t>et al.</w:t>
      </w:r>
      <w:r w:rsidR="00D962A5" w:rsidRPr="00D962A5">
        <w:rPr>
          <w:noProof/>
        </w:rPr>
        <w:t>, 2015)</w:t>
      </w:r>
      <w:r w:rsidR="00D962A5">
        <w:fldChar w:fldCharType="end"/>
      </w:r>
      <w:r>
        <w:t xml:space="preserve">. Often such </w:t>
      </w:r>
      <w:r w:rsidR="00627BB0">
        <w:t>studies</w:t>
      </w:r>
      <w:r>
        <w:t xml:space="preserve"> have </w:t>
      </w:r>
      <w:r>
        <w:lastRenderedPageBreak/>
        <w:t xml:space="preserve">looked into the evolutionary history of </w:t>
      </w:r>
      <w:r w:rsidR="008757C8" w:rsidRPr="0019299E">
        <w:rPr>
          <w:i/>
          <w:iCs/>
        </w:rPr>
        <w:t>L</w:t>
      </w:r>
      <w:r w:rsidRPr="0019299E">
        <w:rPr>
          <w:i/>
          <w:iCs/>
        </w:rPr>
        <w:t xml:space="preserve">utra </w:t>
      </w:r>
      <w:proofErr w:type="spellStart"/>
      <w:r w:rsidRPr="0019299E">
        <w:rPr>
          <w:i/>
          <w:iCs/>
        </w:rPr>
        <w:t>lutra</w:t>
      </w:r>
      <w:proofErr w:type="spellEnd"/>
      <w:r>
        <w:t xml:space="preserve"> and the demographic changes the species has undergone </w:t>
      </w:r>
      <w:r w:rsidR="008757C8">
        <w:t>recently</w:t>
      </w:r>
      <w:r>
        <w:t xml:space="preserve"> as well as the distant past</w:t>
      </w:r>
      <w:r w:rsidR="00D962A5">
        <w:t xml:space="preserve"> </w:t>
      </w:r>
      <w:r w:rsidR="00D962A5">
        <w:fldChar w:fldCharType="begin" w:fldLock="1"/>
      </w:r>
      <w:r w:rsidR="00D962A5">
        <w:instrText>ADDIN CSL_CITATION {"citationItems":[{"id":"ITEM-1","itemData":{"DOI":"10.1644/13-MAMM-A-201","ISSN":"0022-2372","abstract":"Abstract The Eurasian otter (Lutra lutra) is recovering from well-documented population declines that occurred during the 20th century. Little is known about the genetic impact of these declines in northern Britain and the current understanding of otter genetic structure in Britain is incomplete. This study reexamines genetic structure in Scotland, one of the otter's major strongholds in the United Kingdom, and combines data with a published microsatellite data set from the remainder of the United Kingdom to produce the 1st comprehensive assessment of genetic structure across the entirety of mainland Britain. We show that there is a remarkable contrast in genetic structure of otters in northern Britain compared to the south. Population fragmentation and high levels of genetic structure were typical of southern Britain, whereas in the north we observed a virtually panmictic population. These results imply very different demographic histories of otters in these 2 regions. Our findings also suggest a more fa...","author":[{"dropping-particle":"","family":"Stanton","given":"David W. G.","non-dropping-particle":"","parse-names":false,"suffix":""},{"dropping-particle":"","family":"Hobbs","given":"Geoff I.","non-dropping-particle":"","parse-names":false,"suffix":""},{"dropping-particle":"","family":"McCafferty","given":"Dominic J.","non-dropping-particle":"","parse-names":false,"suffix":""},{"dropping-particle":"","family":"Chadwick","given":"Elizabeth a.","non-dropping-particle":"","parse-names":false,"suffix":""},{"dropping-particle":"","family":"Philbey","given":"Adrian W.","non-dropping-particle":"","parse-names":false,"suffix":""},{"dropping-particle":"","family":"Saccheri","given":"Ilik J.","non-dropping-particle":"","parse-names":false,"suffix":""},{"dropping-particle":"","family":"Slater","given":"Fred M.","non-dropping-particle":"","parse-names":false,"suffix":""},{"dropping-particle":"","family":"Bruford","given":"Michael W.","non-dropping-particle":"","parse-names":false,"suffix":""}],"container-title":"Journal of Mammalogy","id":"ITEM-1","issue":"4","issued":{"date-parts":[["2014"]]},"page":"814-823","title":"Contrasting genetic structure of the Eurasian otter ( Lutra lutra ) across a latitudinal divide","type":"article-journal","volume":"95"},"uris":["http://www.mendeley.com/documents/?uuid=13a71d82-477c-4143-9d6d-3a9246d0c644"]}],"mendeley":{"formattedCitation":"(Stanton &lt;i&gt;et al.&lt;/i&gt;, 2014)","plainTextFormattedCitation":"(Stanton et al., 2014)","previouslyFormattedCitation":"(Stanton &lt;i&gt;et al.&lt;/i&gt;, 2014)"},"properties":{"noteIndex":0},"schema":"https://github.com/citation-style-language/schema/raw/master/csl-citation.json"}</w:instrText>
      </w:r>
      <w:r w:rsidR="00D962A5">
        <w:fldChar w:fldCharType="separate"/>
      </w:r>
      <w:r w:rsidR="00D962A5" w:rsidRPr="00D962A5">
        <w:rPr>
          <w:noProof/>
        </w:rPr>
        <w:t xml:space="preserve">(Stanton </w:t>
      </w:r>
      <w:r w:rsidR="00D962A5" w:rsidRPr="00D962A5">
        <w:rPr>
          <w:i/>
          <w:noProof/>
        </w:rPr>
        <w:t>et al.</w:t>
      </w:r>
      <w:r w:rsidR="00D962A5" w:rsidRPr="00D962A5">
        <w:rPr>
          <w:noProof/>
        </w:rPr>
        <w:t>, 2014)</w:t>
      </w:r>
      <w:r w:rsidR="00D962A5">
        <w:fldChar w:fldCharType="end"/>
      </w:r>
      <w:r>
        <w:t>. As is the case for population studies using microsatellites</w:t>
      </w:r>
      <w:r w:rsidR="008757C8">
        <w:t>,</w:t>
      </w:r>
      <w:r>
        <w:t xml:space="preserve"> capillary electrophoresis </w:t>
      </w:r>
      <w:r w:rsidR="008757C8">
        <w:t xml:space="preserve">has been most used </w:t>
      </w:r>
      <w:r>
        <w:t xml:space="preserve">and other technologies have not been fully explored. </w:t>
      </w:r>
    </w:p>
    <w:p w14:paraId="04617DFB" w14:textId="2B2ABAEF" w:rsidR="004F4F0A" w:rsidRDefault="004F4F0A" w:rsidP="00B34BE6"/>
    <w:p w14:paraId="396B3759" w14:textId="10BB85D0" w:rsidR="004F4F0A" w:rsidRDefault="008757C8" w:rsidP="00B34BE6">
      <w:r>
        <w:t xml:space="preserve">Reintroductions were popular in the 1980s and 1990s when the populations of </w:t>
      </w:r>
      <w:r w:rsidRPr="00D60FDF">
        <w:rPr>
          <w:i/>
          <w:iCs/>
        </w:rPr>
        <w:t xml:space="preserve">Lutra </w:t>
      </w:r>
      <w:proofErr w:type="spellStart"/>
      <w:r w:rsidRPr="00D60FDF">
        <w:rPr>
          <w:i/>
          <w:iCs/>
        </w:rPr>
        <w:t>lutra</w:t>
      </w:r>
      <w:proofErr w:type="spellEnd"/>
      <w:r>
        <w:t xml:space="preserve"> were in severe decline in Western Europe. Six papers on reintroductions have been published, </w:t>
      </w:r>
      <w:r w:rsidR="00D962A5">
        <w:t xml:space="preserve">although the outcomes of these interventions in the long term remain unclear </w:t>
      </w:r>
      <w:r w:rsidR="00D962A5">
        <w:fldChar w:fldCharType="begin" w:fldLock="1"/>
      </w:r>
      <w:r w:rsidR="00437868">
        <w:instrText>ADDIN CSL_CITATION {"citationItems":[{"id":"ITEM-1","itemData":{"DOI":"10.1023/B:COGE.0000014059.49606.dd","ISBN":"1566-0621","ISSN":"15660621","PMID":"366","abstract":"The translocation of individuals from one population to another is a common technique in wildlife conservation. However, the outcome of translocation programs is not always properly evaluated and the relative contribution of released individuals to the resident population often remains unknown. We used mitochondrial DNA and autosomal genetic markers to evaluate the success of a translocation program of Eurasian otters (Lutra lutra) in Sweden. The program is regarded as successful because of subsequent population growths. Norwegian otters used for the restocking program could be genetically differentiated from Swedish otters. The releases took place at two sites. In an area south of the first site, where 47 otters were released, no genetic contribution of the introduced animals to the population could be observed and the genetic diversity was lower than before the releases. At the second site, the release of seven otters led to a change in genetic composition of the resident population. The results of this study suggest that the growth of the otter population after the restocking may not be as dependent on the releases as initially suspected. The genetic effects of the translocations appear to be restricted to areas in the immediate vicinity of the release sites.","author":[{"dropping-particle":"","family":"Arrendal","given":"Johanna","non-dropping-particle":"","parse-names":false,"suffix":""},{"dropping-particle":"","family":"Walker","given":"Christopher W.","non-dropping-particle":"","parse-names":false,"suffix":""},{"dropping-particle":"","family":"Sundqvist","given":"Anna Karin","non-dropping-particle":"","parse-names":false,"suffix":""},{"dropping-particle":"","family":"Hellborg","given":"Linda","non-dropping-particle":"","parse-names":false,"suffix":""},{"dropping-particle":"","family":"Vilà","given":"Carles","non-dropping-particle":"","parse-names":false,"suffix":""}],"container-title":"Conservation Genetics","id":"ITEM-1","issue":"1","issued":{"date-parts":[["2004"]]},"page":"79-88","title":"Genetic evaluation of an otter translocation program","type":"article-journal","volume":"5"},"uris":["http://www.mendeley.com/documents/?uuid=2e33e7ce-1a4a-48ac-ad8a-f86b73245d59"]}],"mendeley":{"formattedCitation":"(Arrendal &lt;i&gt;et al.&lt;/i&gt;, 2004)","plainTextFormattedCitation":"(Arrendal et al., 2004)","previouslyFormattedCitation":"(Arrendal &lt;i&gt;et al.&lt;/i&gt;, 2004)"},"properties":{"noteIndex":0},"schema":"https://github.com/citation-style-language/schema/raw/master/csl-citation.json"}</w:instrText>
      </w:r>
      <w:r w:rsidR="00D962A5">
        <w:fldChar w:fldCharType="separate"/>
      </w:r>
      <w:r w:rsidR="00D962A5" w:rsidRPr="00D962A5">
        <w:rPr>
          <w:noProof/>
        </w:rPr>
        <w:t xml:space="preserve">(Arrendal </w:t>
      </w:r>
      <w:r w:rsidR="00D962A5" w:rsidRPr="00D962A5">
        <w:rPr>
          <w:i/>
          <w:noProof/>
        </w:rPr>
        <w:t>et al.</w:t>
      </w:r>
      <w:r w:rsidR="00D962A5" w:rsidRPr="00D962A5">
        <w:rPr>
          <w:noProof/>
        </w:rPr>
        <w:t>, 2004)</w:t>
      </w:r>
      <w:r w:rsidR="00D962A5">
        <w:fldChar w:fldCharType="end"/>
      </w:r>
      <w:r w:rsidR="004F4F0A">
        <w:t>. Reintroduction programmes have not been as prevalent more recently as the current outlook for the otter is not as negative as it was in that period</w:t>
      </w:r>
      <w:r w:rsidR="00D962A5">
        <w:t xml:space="preserve"> especially in Europe where all </w:t>
      </w:r>
      <w:r w:rsidR="00437868">
        <w:t>the reintroductions took place</w:t>
      </w:r>
      <w:r w:rsidR="004F4F0A">
        <w:t xml:space="preserve">. </w:t>
      </w:r>
    </w:p>
    <w:p w14:paraId="665D5E98" w14:textId="77777777" w:rsidR="004F4F0A" w:rsidRDefault="004F4F0A" w:rsidP="00B34BE6"/>
    <w:p w14:paraId="2BA6DB16" w14:textId="7DDBE658" w:rsidR="004F4F0A" w:rsidRDefault="004F4F0A" w:rsidP="00B34BE6">
      <w:r>
        <w:t>In general population studies have focused on surveys providing important information on the distribution and general size of subpopulations across the range</w:t>
      </w:r>
      <w:r w:rsidR="002637B9">
        <w:t>.</w:t>
      </w:r>
      <w:r>
        <w:t xml:space="preserve"> </w:t>
      </w:r>
      <w:r w:rsidR="002637B9">
        <w:t>T</w:t>
      </w:r>
      <w:r>
        <w:t>his has been crucial but in future further standardisation and expansion of such surveys may be necessary</w:t>
      </w:r>
      <w:r w:rsidR="00437868">
        <w:t xml:space="preserve"> </w:t>
      </w:r>
      <w:r w:rsidR="00437868">
        <w:fldChar w:fldCharType="begin" w:fldLock="1"/>
      </w:r>
      <w:r w:rsidR="00437868">
        <w:instrText>ADDIN CSL_CITATION {"citationItems":[{"id":"ITEM-1","itemData":{"DOI":"10.1016/0006-3207(86)90050-9","ISBN":"0006-3207","ISSN":"00063207","PMID":"2291","abstract":"Because the survey of distribution of faeces (spraints) of otters is so frequently used in the assessment of otter populations and otter habitat use, we have studied the spatial relation between sprainting and various criteria of otter activity and presence. In a marine habitat on Shetland spraints were found to be associated with otter holts and habitat features, such as freshwater pools. There was no correlation between sprainting and the frequency of use of an area by otters. This casts doubt on the use of spraint surveys as a method to assess habitat utilisation by otters. It is argued that, with reservation, spraint surveys may be used for comparing otter populations between large stretches of river, or coast, with similar vegetation and physiography. © 1986.","author":[{"dropping-particle":"","family":"Kruuk","given":"H.","non-dropping-particle":"","parse-names":false,"suffix":""},{"dropping-particle":"","family":"Conroy","given":"J. W.H.","non-dropping-particle":"","parse-names":false,"suffix":""},{"dropping-particle":"","family":"Glimmerveen","given":"U.","non-dropping-particle":"","parse-names":false,"suffix":""},{"dropping-particle":"","family":"Ouwerkerk","given":"E. J.","non-dropping-particle":"","parse-names":false,"suffix":""}],"container-title":"Biological Conservation","id":"ITEM-1","issue":"2","issued":{"date-parts":[["1986"]]},"page":"187-194","title":"The use of spraints to survey populations of otters Lutra lutra","type":"article-journal","volume":"35"},"uris":["http://www.mendeley.com/documents/?uuid=4b5eedea-670e-4eff-8a23-d479d528c399"]},{"id":"ITEM-2","itemData":{"DOI":"10.1007/s00114-010-0737-0","ISBN":"0028-1042","ISSN":"00281042","PMID":"21080153","abstract":"False negative detections may bias the surveys for rare species and reduce the reliability of models based on the proportion of occupied patches. We assessed the detectability of the Eurasian otter Lutra lutra through the standard survey method by analysing the detection history of 28 sampling stretches surveyed monthly between March 2001 and January 2003. Each survey negative for otter spraints was considered as a false negative if the otter had been recorded in the previous and/or following month (respectively, cFN and FN). Otter marking intensity (MI) (MI=N° of spraints per kilometre) was calculated and assumed to represent an index of its relative abundance. Spraints were found in 81.7% of all surveys. Yearly MI ranged from 1.02 to 101.4 spraints per kilometre. In 2002, mean MI was significantly lower than in the previous year, while no clear seasonal trend could be outlined. The minimum number of surveys required to establish the occurrence of the otter, as estimated by a probability model, was 2.6 and was inversely related to MI. For a sub-sample of 18 sampling stretches, the relation between the frequency of both cFN and FN and five variables of potential interest for otters was tested by means of stepwise linear multiple regressions, yielding two highly significant models, which both included only MI as the explanatory variable. The frequency of both FN and cFN was correlated to MI and the resulting equations used to assess the percentage of surveys positive for otters in both years. After the correction for non-detections, otter site occupancy did not vary between the 2 years, except for one river when applying the more conservative estimate of false negatives (cFN). Multiple visits and the assessing of MI should become standard components of otter surveys. This approach has broad applicability and may be applied to assess the large-scale distribution of other rare or elusive mammalian carnivores.","author":[{"dropping-particle":"","family":"Balestrieri","given":"Alessandro","non-dropping-particle":"","parse-names":false,"suffix":""},{"dropping-particle":"","family":"Remonti","given":"Luigi","non-dropping-particle":"","parse-names":false,"suffix":""},{"dropping-particle":"","family":"Prigioni","given":"Claudio","non-dropping-particle":"","parse-names":false,"suffix":""}],"container-title":"Naturwissenschaften","id":"ITEM-2","issue":"1","issued":{"date-parts":[["2011"]]},"page":"23-31","title":"Detectability of the Eurasian otter by standard surveys: An approach using marking intensity to estimate false negative rates","type":"article-journal","volume":"98"},"uris":["http://www.mendeley.com/documents/?uuid=4aeecc70-6461-42e2-bf9c-4b6febc60c36"]}],"mendeley":{"formattedCitation":"(Kruuk &lt;i&gt;et al.&lt;/i&gt;, 1986; Balestrieri, Remonti and Prigioni, 2011)","plainTextFormattedCitation":"(Kruuk et al., 1986; Balestrieri, Remonti and Prigioni, 2011)","previouslyFormattedCitation":"(Kruuk &lt;i&gt;et al.&lt;/i&gt;, 1986; Balestrieri, Remonti and Prigioni, 2011)"},"properties":{"noteIndex":0},"schema":"https://github.com/citation-style-language/schema/raw/master/csl-citation.json"}</w:instrText>
      </w:r>
      <w:r w:rsidR="00437868">
        <w:fldChar w:fldCharType="separate"/>
      </w:r>
      <w:r w:rsidR="00437868" w:rsidRPr="00437868">
        <w:rPr>
          <w:noProof/>
        </w:rPr>
        <w:t xml:space="preserve">(Kruuk </w:t>
      </w:r>
      <w:r w:rsidR="00437868" w:rsidRPr="00437868">
        <w:rPr>
          <w:i/>
          <w:noProof/>
        </w:rPr>
        <w:t>et al.</w:t>
      </w:r>
      <w:r w:rsidR="00437868" w:rsidRPr="00437868">
        <w:rPr>
          <w:noProof/>
        </w:rPr>
        <w:t>, 1986; Balestrieri, Remonti and Prigioni, 2011)</w:t>
      </w:r>
      <w:r w:rsidR="00437868">
        <w:fldChar w:fldCharType="end"/>
      </w:r>
      <w:r>
        <w:t>. Population genetic studies have found to have low genetic diversity meaning future studies could focus on newer genome wide sequencing technologies such as RAD sequencing and nanopore</w:t>
      </w:r>
      <w:r w:rsidR="002637B9">
        <w:t>-</w:t>
      </w:r>
      <w:r>
        <w:t>based sequencers to look for diversity in different areas of the genome</w:t>
      </w:r>
      <w:r w:rsidR="00FE3ED2">
        <w:t>,</w:t>
      </w:r>
      <w:r>
        <w:t xml:space="preserve"> although this will require the use of different sample types as faecal samples are not usable with these technologies. The relatively small number of markers has meant that the majority of population genetics can be directly compared making projects on a continental scale</w:t>
      </w:r>
      <w:r w:rsidR="00FE3ED2">
        <w:t xml:space="preserve"> possible,</w:t>
      </w:r>
      <w:r>
        <w:t xml:space="preserve"> such as was the case with the Europe</w:t>
      </w:r>
      <w:r w:rsidR="00FE3ED2">
        <w:t>-</w:t>
      </w:r>
      <w:r>
        <w:t xml:space="preserve">wide study </w:t>
      </w:r>
      <w:r w:rsidR="00437868">
        <w:fldChar w:fldCharType="begin" w:fldLock="1"/>
      </w:r>
      <w:r w:rsidR="00437868">
        <w:instrText>ADDIN CSL_CITATION {"citationItems":[{"id":"ITEM-1","itemData":{"DOI":"10.1007/s10592-010-0054-3","ISBN":"1566-0621","ISSN":"15660621","abstract":"Eurasian otter populations strongly declined and partially disappeared due to global and local causes (habitat destruction, water pollution, human persecution) in parts of their continental range. Conservation strategies, based on reintroduction projects or restoration of dispersal corridors, should rely on sound knowledge of the historical or recent consequences of population genetic structuring. Here we present the results of a survey performed on 616 samples, collected from 19 European countries, genotyped at the mtDNA control-region and 11 autosomal microsatellites. The mtDNA variability was low (nucleotide diversity = 0.0014; average number of pairwise differences = 2.25), suggesting that extant otter mtDNA lineages originated recently. A star-shaped mtDNA network did not allow outlining any phylogeographic inference. Microsatellites were only moderately variable (Ho = 0.50; He = 0.58, on average across populations), the average allele number was low (observed Ao = 4.9, range 2.5-6.8; effective Ae = 2.8; range 1.6-3.7), suggesting small historical effective population size. Extant otters likely originated from the expansion of a single refugial population. Bayesian clustering and landscape genetic analyses however indicate that local populations are genetically differentiated, perhaps as consequence of post-glacial demographic fluctuations and recent isolation. These results delineate a framework that should be used for implementing conservation programs in Europe, particularly if they are based on the reintroduction of wild or captive-reproduced otters. © 2010 Springer Science+Business Media B.V.","author":[{"dropping-particle":"","family":"Mucci","given":"Nadia","non-dropping-particle":"","parse-names":false,"suffix":""},{"dropping-particle":"","family":"Arrendal","given":"Johanna","non-dropping-particle":"","parse-names":false,"suffix":""},{"dropping-particle":"","family":"Ansorge","given":"Hermann","non-dropping-particle":"","parse-names":false,"suffix":""},{"dropping-particle":"","family":"Bailey","given":"Michael","non-dropping-particle":"","parse-names":false,"suffix":""},{"dropping-particle":"","family":"Bodner","given":"Michaela","non-dropping-particle":"","parse-names":false,"suffix":""},{"dropping-particle":"","family":"Delibes","given":"Miguel","non-dropping-particle":"","parse-names":false,"suffix":""},{"dropping-particle":"","family":"Ferrando","given":"Ainhoa","non-dropping-particle":"","parse-names":false,"suffix":""},{"dropping-particle":"","family":"Fournier","given":"Pascal","non-dropping-particle":"","parse-names":false,"suffix":""},{"dropping-particle":"","family":"Fournier","given":"Christine","non-dropping-particle":"","parse-names":false,"suffix":""},{"dropping-particle":"","family":"Godoy","given":"José A.","non-dropping-particle":"","parse-names":false,"suffix":""},{"dropping-particle":"","family":"Hajkova","given":"Petra","non-dropping-particle":"","parse-names":false,"suffix":""},{"dropping-particle":"","family":"Hauer","given":"Silke","non-dropping-particle":"","parse-names":false,"suffix":""},{"dropping-particle":"","family":"Heggberget","given":"Thrine Moen","non-dropping-particle":"","parse-names":false,"suffix":""},{"dropping-particle":"","family":"Heidecke","given":"Dietrich","non-dropping-particle":"","parse-names":false,"suffix":""},{"dropping-particle":"","family":"Kirjavainen","given":"Harri","non-dropping-particle":"","parse-names":false,"suffix":""},{"dropping-particle":"","family":"Krueger","given":"Hans Heinrich","non-dropping-particle":"","parse-names":false,"suffix":""},{"dropping-particle":"","family":"Kvaloy","given":"Kirsti","non-dropping-particle":"","parse-names":false,"suffix":""},{"dropping-particle":"","family":"Lafontaine","given":"Lionel","non-dropping-particle":"","parse-names":false,"suffix":""},{"dropping-particle":"","family":"Lanszki","given":"József","non-dropping-particle":"","parse-names":false,"suffix":""},{"dropping-particle":"","family":"Lemarchand","given":"Charles","non-dropping-particle":"","parse-names":false,"suffix":""},{"dropping-particle":"","family":"Liukko","given":"Ulla Maija","non-dropping-particle":"","parse-names":false,"suffix":""},{"dropping-particle":"","family":"Loeschcke","given":"Volker","non-dropping-particle":"","parse-names":false,"suffix":""},{"dropping-particle":"","family":"Ludwig","given":"Gilbert","non-dropping-particle":"","parse-names":false,"suffix":""},{"dropping-particle":"","family":"Madsen","given":"Aksel Bo","non-dropping-particle":"","parse-names":false,"suffix":""},{"dropping-particle":"","family":"Mercier","given":"Laurent","non-dropping-particle":"","parse-names":false,"suffix":""},{"dropping-particle":"","family":"Ozolins","given":"Janis","non-dropping-particle":"","parse-names":false,"suffix":""},{"dropping-particle":"","family":"Paunovic","given":"Momir","non-dropping-particle":"","parse-names":false,"suffix":""},{"dropping-particle":"","family":"Pertoldi","given":"Cino","non-dropping-particle":"","parse-names":false,"suffix":""},{"dropping-particle":"","family":"Piriz","given":"Ana","non-dropping-particle":"","parse-names":false,"suffix":""},{"dropping-particle":"","family":"Prigioni","given":"Claudio","non-dropping-particle":"","parse-names":false,"suffix":""},{"dropping-particle":"","family":"Santos-Reis","given":"Margarida","non-dropping-particle":"","parse-names":false,"suffix":""},{"dropping-particle":"","family":"Luis","given":"Teresa Sales","non-dropping-particle":"","parse-names":false,"suffix":""},{"dropping-particle":"","family":"Stjernberg","given":"Torsten","non-dropping-particle":"","parse-names":false,"suffix":""},{"dropping-particle":"","family":"Schmid","given":"Hans","non-dropping-particle":"","parse-names":false,"suffix":""},{"dropping-particle":"","family":"Suchentrunk","given":"Franz","non-dropping-particle":"","parse-names":false,"suffix":""},{"dropping-particle":"","family":"Teubner","given":"Jens","non-dropping-particle":"","parse-names":false,"suffix":""},{"dropping-particle":"","family":"Tornberg","given":"Risto","non-dropping-particle":"","parse-names":false,"suffix":""},{"dropping-particle":"","family":"Zinke","given":"Olaf","non-dropping-particle":"","parse-names":false,"suffix":""},{"dropping-particle":"","family":"Randi","given":"Ettore","non-dropping-particle":"","parse-names":false,"suffix":""}],"container-title":"Conservation Genetics","id":"ITEM-1","issue":"2","issued":{"date-parts":[["2010"]]},"page":"583-599","title":"Genetic diversity and landscape genetic structure of otter (Lutra lutra) populations in Europe","type":"article-journal","volume":"11"},"uris":["http://www.mendeley.com/documents/?uuid=01388424-898e-4318-9cbe-251c689446f7"]}],"mendeley":{"formattedCitation":"(Mucci &lt;i&gt;et al.&lt;/i&gt;, 2010)","plainTextFormattedCitation":"(Mucci et al., 2010)","previouslyFormattedCitation":"(Mucci &lt;i&gt;et al.&lt;/i&gt;, 2010)"},"properties":{"noteIndex":0},"schema":"https://github.com/citation-style-language/schema/raw/master/csl-citation.json"}</w:instrText>
      </w:r>
      <w:r w:rsidR="00437868">
        <w:fldChar w:fldCharType="separate"/>
      </w:r>
      <w:r w:rsidR="00437868" w:rsidRPr="00437868">
        <w:rPr>
          <w:noProof/>
        </w:rPr>
        <w:t xml:space="preserve">(Mucci </w:t>
      </w:r>
      <w:r w:rsidR="00437868" w:rsidRPr="00437868">
        <w:rPr>
          <w:i/>
          <w:noProof/>
        </w:rPr>
        <w:t>et al.</w:t>
      </w:r>
      <w:r w:rsidR="00437868" w:rsidRPr="00437868">
        <w:rPr>
          <w:noProof/>
        </w:rPr>
        <w:t>, 2010)</w:t>
      </w:r>
      <w:r w:rsidR="00437868">
        <w:fldChar w:fldCharType="end"/>
      </w:r>
      <w:r>
        <w:t xml:space="preserve">. It would be a positive step if methodologies can be established with new techniques to ensure that it is possible to compare future studies with the new sequencing techniques in a similar way. </w:t>
      </w:r>
    </w:p>
    <w:p w14:paraId="0A6BB921" w14:textId="77777777" w:rsidR="00437868" w:rsidRDefault="00437868" w:rsidP="00B34BE6">
      <w:pPr>
        <w:rPr>
          <w:b/>
          <w:bCs/>
        </w:rPr>
      </w:pPr>
    </w:p>
    <w:p w14:paraId="796034F4" w14:textId="77777777" w:rsidR="00CE1BFC" w:rsidRDefault="00CE1BFC" w:rsidP="00B34BE6">
      <w:pPr>
        <w:rPr>
          <w:b/>
          <w:bCs/>
        </w:rPr>
      </w:pPr>
    </w:p>
    <w:p w14:paraId="001E7240" w14:textId="7820C942" w:rsidR="00CE1BFC" w:rsidRDefault="00CE1BFC" w:rsidP="00B34BE6">
      <w:pPr>
        <w:rPr>
          <w:b/>
          <w:bCs/>
        </w:rPr>
      </w:pPr>
    </w:p>
    <w:p w14:paraId="40AE19EB" w14:textId="76B7B16C" w:rsidR="00B34BE6" w:rsidRPr="00B34BE6" w:rsidRDefault="00B34BE6" w:rsidP="00B34BE6">
      <w:pPr>
        <w:rPr>
          <w:b/>
          <w:bCs/>
        </w:rPr>
      </w:pPr>
      <w:r w:rsidRPr="00B34BE6">
        <w:rPr>
          <w:b/>
          <w:bCs/>
        </w:rPr>
        <w:t xml:space="preserve">Health </w:t>
      </w:r>
    </w:p>
    <w:p w14:paraId="5924086E" w14:textId="58218AE0" w:rsidR="00B34BE6" w:rsidRDefault="00B34BE6" w:rsidP="00B34BE6"/>
    <w:p w14:paraId="19D98B6C" w14:textId="1DB0D986" w:rsidR="004F4F0A" w:rsidRDefault="004F4F0A" w:rsidP="00B34BE6">
      <w:r>
        <w:t>Papers on the health of otters were common in the literature</w:t>
      </w:r>
      <w:r w:rsidR="00FE3ED2">
        <w:t>. T</w:t>
      </w:r>
      <w:r>
        <w:t>his is partly due to the excellent roadkill surveys that have been set up in several countries</w:t>
      </w:r>
      <w:r w:rsidR="00FE3ED2">
        <w:t>,</w:t>
      </w:r>
      <w:r>
        <w:t xml:space="preserve"> notably in the UK</w:t>
      </w:r>
      <w:r w:rsidR="00FE3ED2">
        <w:t>,</w:t>
      </w:r>
      <w:r>
        <w:t xml:space="preserve"> allowing large national datasets to be produced on the health of populations through </w:t>
      </w:r>
      <w:r w:rsidR="00437868">
        <w:t>post-mortem</w:t>
      </w:r>
      <w:r>
        <w:t xml:space="preserve"> analysis</w:t>
      </w:r>
      <w:r w:rsidR="00437868">
        <w:t xml:space="preserve"> </w:t>
      </w:r>
      <w:r w:rsidR="00437868">
        <w:fldChar w:fldCharType="begin" w:fldLock="1"/>
      </w:r>
      <w:r w:rsidR="00437868">
        <w:instrText>ADDIN CSL_CITATION {"citationItems":[{"id":"ITEM-1","itemData":{"DOI":"10.1186/1756-3305-6-75","ISBN":"1756-3305 (Electronic)\\r1756-3305 (Linking)","ISSN":"1756-3305","PMID":"23510234","abstract":"BACKGROUND: Toxoplasma gondii is found on all continents and can infect all endothermic vertebrates. Toxoplasmosis is a globally important zoonosis with potentially devastating health impacts both for humans and a range of domestic and wild species. The World Health Organisation have repeatedly recommended the collection of accurate epidemiological data for T. gondii, yet despite recognised links between infection of wildlife, domestic animals and humans, seroprevalence in wild species is rarely monitored. Here, serological investigation using the Gold Standard Sabin-Feldman Dye Test was used to test for T. gondii in Eurasian otters (Lutra lutra) found dead, mainly as road-kill, in England and Wales. This is the first spatially widespread study of T. gondii in UK wildlife, and the first extensive survey of T. gondii in Eurasian otters, a sentinel species of fresh waters.\\n\\nFINDINGS: Infection was both common (39.5% prevalence, n = 271) and widespread, with significantly more infection in the east than the west of the UK. There was an increase in seroprevalence with age, but no sex bias.\\n\\nCONCLUSIONS: The relatively high prevalence of T. gondii in a predominantly piscivorous freshwater mammal suggests widespread faecal contamination of freshwater ecosystems with oocysts. Continued surveillance of the Eurasian otter for T. gondii is valuable because of conservation concerns due to the otter's 'near threatened' status on the IUCN Red List and because of the host's role as a sentinel for freshwater health.","author":[{"dropping-particle":"","family":"Chadwick","given":"Elizabeth A","non-dropping-particle":"","parse-names":false,"suffix":""},{"dropping-particle":"","family":"Cable","given":"Joanne","non-dropping-particle":"","parse-names":false,"suffix":""},{"dropping-particle":"","family":"Chinchen","given":"Alex","non-dropping-particle":"","parse-names":false,"suffix":""},{"dropping-particle":"","family":"Francis","given":"Janet","non-dropping-particle":"","parse-names":false,"suffix":""},{"dropping-particle":"","family":"Guy","given":"Edward","non-dropping-particle":"","parse-names":false,"suffix":""},{"dropping-particle":"","family":"Kean","given":"Eleanor F","non-dropping-particle":"","parse-names":false,"suffix":""},{"dropping-particle":"","family":"Paul","given":"Sarah C","non-dropping-particle":"","parse-names":false,"suffix":""},{"dropping-particle":"","family":"Perkins","given":"Sarah E","non-dropping-particle":"","parse-names":false,"suffix":""},{"dropping-particle":"","family":"Sherrard-Smith","given":"Ellie","non-dropping-particle":"","parse-names":false,"suffix":""},{"dropping-particle":"","family":"Wilkinson","given":"Clare","non-dropping-particle":"","parse-names":false,"suffix":""},{"dropping-particle":"","family":"Forman","given":"Dan W","non-dropping-particle":"","parse-names":false,"suffix":""}],"container-title":"Parasites &amp; Vectors","id":"ITEM-1","issue":"1","issued":{"date-parts":[["2013"]]},"page":"75","title":"Seroprevalence of Toxoplasma gondii in the Eurasian otter (Lutra lutra) in England and Wales.","type":"article-journal","volume":"6"},"uris":["http://www.mendeley.com/documents/?uuid=c484b6a8-b89c-4a16-a225-5bf766ed3f68"]},{"id":"ITEM-2","itemData":{"DOI":"10.1017/S0031182017000865","ISBN":"0031-1820","ISSN":"14698161","PMID":"28653587","abstract":"&lt;p&gt; &lt;italic&gt;Toxoplasma gondii&lt;/italic&gt; , a zoonotic parasite of global importance, infects all endothermic vertebrates, with extensive health implications. The prevalence of this parasite is seldom monitored in wildlife. Here, a semi-aquatic species, the Eurasian otter ( &lt;italic&gt;Lutra lutra&lt;/italic&gt; ) was used as a model to assess the potential effect of climate, land cover and biotic factors on &lt;italic&gt;T. gondii&lt;/italic&gt; seroprevalence in British wildlife. The Sabin–Feldman cytoplasm-modifying dye test identified &lt;italic&gt;T. gondii&lt;/italic&gt; antibodies in 25·5% of blood samples from otters found dead, mainly as road kill, in England and Wales, between 2004 and 2010. Otters in the east of England were more likely to be infected with &lt;italic&gt;T. gondii&lt;/italic&gt; than those in western regions. Land cover and temperature are key determinants of &lt;italic&gt;T. gondii&lt;/italic&gt; infection risk, with more infection in arable areas and lower infection where temperatures are higher. The probability of &lt;italic&gt;T. gondii&lt;/italic&gt; infection increased with host age, reflecting cumulative exposure with time, but there was no association between &lt;italic&gt;T. gondii&lt;/italic&gt; seroprevalence and cause of host death. &lt;/p&gt;","author":[{"dropping-particle":"","family":"Smallbone","given":"Willow A.","non-dropping-particle":"","parse-names":false,"suffix":""},{"dropping-particle":"","family":"Chadwick","given":"Elizabeth A.","non-dropping-particle":"","parse-names":false,"suffix":""},{"dropping-particle":"","family":"Francis","given":"Janet","non-dropping-particle":"","parse-names":false,"suffix":""},{"dropping-particle":"","family":"Guy","given":"Edward","non-dropping-particle":"","parse-names":false,"suffix":""},{"dropping-particle":"","family":"Perkins","given":"Sarah E.","non-dropping-particle":"","parse-names":false,"suffix":""},{"dropping-particle":"","family":"Sherrard-Smith","given":"Ellie","non-dropping-particle":"","parse-names":false,"suffix":""},{"dropping-particle":"","family":"Cable","given":"Joanne","non-dropping-particle":"","parse-names":false,"suffix":""}],"container-title":"Parasitology","id":"ITEM-2","issue":"11","issued":{"date-parts":[["2017"]]},"page":"1433-1440","title":"East-West Divide: Temperature and land cover drive spatial variation of Toxoplasma gondii infection in Eurasian otters (Lutra lutra) from England and Wales","type":"article-journal","volume":"144"},"uris":["http://www.mendeley.com/documents/?uuid=7ceae893-8e00-4c4b-8a74-a8aa38351e64"]}],"mendeley":{"formattedCitation":"(Chadwick &lt;i&gt;et al.&lt;/i&gt;, 2013; Smallbone &lt;i&gt;et al.&lt;/i&gt;, 2017)","plainTextFormattedCitation":"(Chadwick et al., 2013; Smallbone et al., 2017)","previouslyFormattedCitation":"(Chadwick &lt;i&gt;et al.&lt;/i&gt;, 2013; Smallbone &lt;i&gt;et al.&lt;/i&gt;, 2017)"},"properties":{"noteIndex":0},"schema":"https://github.com/citation-style-language/schema/raw/master/csl-citation.json"}</w:instrText>
      </w:r>
      <w:r w:rsidR="00437868">
        <w:fldChar w:fldCharType="separate"/>
      </w:r>
      <w:r w:rsidR="00437868" w:rsidRPr="00437868">
        <w:rPr>
          <w:noProof/>
        </w:rPr>
        <w:t xml:space="preserve">(Chadwick </w:t>
      </w:r>
      <w:r w:rsidR="00437868" w:rsidRPr="00437868">
        <w:rPr>
          <w:i/>
          <w:noProof/>
        </w:rPr>
        <w:t>et al.</w:t>
      </w:r>
      <w:r w:rsidR="00437868" w:rsidRPr="00437868">
        <w:rPr>
          <w:noProof/>
        </w:rPr>
        <w:t xml:space="preserve">, 2013; Smallbone </w:t>
      </w:r>
      <w:r w:rsidR="00437868" w:rsidRPr="00437868">
        <w:rPr>
          <w:i/>
          <w:noProof/>
        </w:rPr>
        <w:t>et al.</w:t>
      </w:r>
      <w:r w:rsidR="00437868" w:rsidRPr="00437868">
        <w:rPr>
          <w:noProof/>
        </w:rPr>
        <w:t>, 2017)</w:t>
      </w:r>
      <w:r w:rsidR="00437868">
        <w:fldChar w:fldCharType="end"/>
      </w:r>
      <w:r>
        <w:t>. The most published subcategory within health was parasites</w:t>
      </w:r>
      <w:r w:rsidR="00FE3ED2">
        <w:t>,</w:t>
      </w:r>
      <w:r>
        <w:t xml:space="preserve"> with 42 out of 78 papers focusing on this aspect</w:t>
      </w:r>
      <w:r w:rsidR="00FE3ED2">
        <w:t>.</w:t>
      </w:r>
      <w:r>
        <w:t xml:space="preserve"> </w:t>
      </w:r>
      <w:r w:rsidR="00FE3ED2">
        <w:t>H</w:t>
      </w:r>
      <w:r w:rsidR="00437868">
        <w:t>elminths</w:t>
      </w:r>
      <w:r>
        <w:t xml:space="preserve"> </w:t>
      </w:r>
      <w:r w:rsidR="00FE3ED2">
        <w:t xml:space="preserve">were </w:t>
      </w:r>
      <w:r>
        <w:t>the most common parasite found</w:t>
      </w:r>
      <w:r w:rsidR="00FE3ED2">
        <w:t>;</w:t>
      </w:r>
      <w:r>
        <w:t xml:space="preserve"> other parasites included </w:t>
      </w:r>
      <w:r w:rsidR="00437868">
        <w:t>biliary</w:t>
      </w:r>
      <w:r>
        <w:t xml:space="preserve"> </w:t>
      </w:r>
      <w:r w:rsidR="00437868">
        <w:t>parasites</w:t>
      </w:r>
      <w:r>
        <w:t xml:space="preserve">, </w:t>
      </w:r>
      <w:r w:rsidR="00437868">
        <w:t>nematodes</w:t>
      </w:r>
      <w:r>
        <w:t>, and ticks amongst others</w:t>
      </w:r>
      <w:r w:rsidR="00437868">
        <w:t xml:space="preserve"> </w:t>
      </w:r>
      <w:r w:rsidR="00437868">
        <w:fldChar w:fldCharType="begin" w:fldLock="1"/>
      </w:r>
      <w:r w:rsidR="00437868">
        <w:instrText>ADDIN CSL_CITATION {"citationItems":[{"id":"ITEM-1","itemData":{"abstract":"Introduction Most of the studies on the European otter, Lutra lutra, concern its ecology and there are few data about the parasites of this species. Stephens (1957) established a list of some parasites occurring in the otter. Unfortunately, the author only gave the genera of the parasites. Kontrimavichus (1966) collected references on the parasitic helminths of the otter. Chanin (1985) and Mason &amp; Macdonald (1986) cited some parasites affecting otters and emphasized the lack of data in that area. Recently, the situation was enlightened by Jefferies, Hanson &amp; Harris (1990). They studied the prevalence oEgut parasites in coastal otters in Britain. However, they did not examine any otters from Shetland. The aim of this study was to collect data on the parasitic helminths living in the digestive tract of some otters from Shetland.","author":[{"dropping-particle":"","family":"Weber","given":"J.-M.","non-dropping-particle":"","parse-names":false,"suffix":""}],"container-title":"Journal of Zoology","id":"ITEM-1","issue":"2","issued":{"date-parts":[["1991"]]},"page":"341-346","title":"Gastrointestinal helminths of the otter, Lutra lutra, in Shetland","type":"article-journal","volume":"224"},"uris":["http://www.mendeley.com/documents/?uuid=91e62212-d7aa-4f91-bf95-034d9824c654"]},{"id":"ITEM-2","itemData":{"DOI":"10.2478/s13545-014-0111-5","ISSN":"1897-3191","abstract":"&lt;p&gt;The Eurasian otter Lutra lutra (Linnaeus, 1758) is a typical representative of carnivorous mammals from the family of mustelids (Mustelidae) which are closely connected with aquatic ecosystems. Parasitofauna of the otter is poorly identified, e.g. only two specimens have been examined in Poland for the presence of parasites. Currently, three species of parasites were found in one otter: the nematode Oswaldocruzia filiformis (Goeze, 1782), the acanthocephalan Acanthocephalus ranae (Schrank, 1788) and the skin mite from the Demodecidae family. Demodex sp. is a new species to science, while O. filiformis and Demodex sp. are new parasites for the otter throughout the species range. Furthermore, A. ranae was found for the first time in the otter from the area of Poland. The recorded helminths are typical parasites of amphibians and reptiles, and their occurrence in the Eurasian otter may result from postcyclic transmission from primary hosts.&lt;/p&gt;","author":[{"dropping-particle":"","family":"Rolbiecki","given":"Leszek","non-dropping-particle":"","parse-names":false,"suffix":""},{"dropping-particle":"","family":"Izdebska","given":"Joanna","non-dropping-particle":"","parse-names":false,"suffix":""}],"container-title":"Oceanological and Hydrobiological Studies","id":"ITEM-2","issue":"1","issued":{"date-parts":[["2014"]]},"page":"1-6","title":"New data on the parasites of the Eurasian otter (Lutra lutra)","type":"article-journal","volume":"43"},"uris":["http://www.mendeley.com/documents/?uuid=63b3e01d-35ff-444d-a865-2f1953131ed3"]},{"id":"ITEM-3","itemData":{"DOI":"10.1371/journal.pone.0173556","ISBN":"1111111111","ISSN":"19326203","PMID":"28267780","abstract":"Canine monocytic ehrlichiosis and rickettsiosis are zoonotic tick-borne diseases of canids caused by the intracellular obligate bacteria Ehrlichia canis and Rickettsia species respectively. In this study, we investigated using standard and real-time PCR and sequencing, the occurrence and molecular characterization of E. canis and Rickettsia species in the Eurasian otter (Lutra lutra) from the southern Italian population. Samples were screened by using molecular assays also for Neospora caninum, Toxoplasma gondii, Clamydophyla spp., Coxiella burnetii, Leishmania spp., Cryptosporidium spp., and Giardia spp. detection, and helminths were studied by traditional methods. Out of six carcasses tested, three were positive for E. canis and co-infection with Rickettsia sp. occurred in one of those. Sequences of the 16S rRNA E. canis gene were identical to each other but differed from most of those previously found in red foxes (Vulpes vulpes) and wolves (Canis lupus) from southern Italy. Helminths included just cystacanths of Sphaerirostris spp. from the intestine of two Eurasian otters and the nematode Angiostrongylus vasorum from the lungs of a single Eurasian otter. None of the samples was positive for the other investigated selected pathogens. This study is the first report on the evidence of infection by rickettsial pathogens in the Eurasian otter. The present result prompts some inquiries into the pathogenic role of those bacteria for the isolated sub-populations of the endangered Eurasian otter in southern Italy.","author":[{"dropping-particle":"","family":"Santoro","given":"Mario","non-dropping-particle":"","parse-names":false,"suffix":""},{"dropping-particle":"","family":"D'alessio","given":"Nicola","non-dropping-particle":"","parse-names":false,"suffix":""},{"dropping-particle":"","family":"Cerrone","given":"Anna","non-dropping-particle":"","parse-names":false,"suffix":""},{"dropping-particle":"","family":"Lucibelli","given":"Maria Gabriella","non-dropping-particle":"","parse-names":false,"suffix":""},{"dropping-particle":"","family":"Borriello","given":"Giorgia","non-dropping-particle":"","parse-names":false,"suffix":""},{"dropping-particle":"","family":"Aloise","given":"Gaetano","non-dropping-particle":"","parse-names":false,"suffix":""},{"dropping-particle":"","family":"Auriemma","given":"Clementina","non-dropping-particle":"","parse-names":false,"suffix":""},{"dropping-particle":"","family":"Riccone","given":"Nunzia","non-dropping-particle":"","parse-names":false,"suffix":""},{"dropping-particle":"","family":"Galiero","given":"Giorgio","non-dropping-particle":"","parse-names":false,"suffix":""}],"container-title":"PLoS ONE","id":"ITEM-3","issue":"3","issued":{"date-parts":[["2017"]]},"title":"The Eurasian otter (Lutra lutra) as a potential host for rickettsial pathogens in southern Italy","type":"article-journal","volume":"12"},"uris":["http://www.mendeley.com/documents/?uuid=8e661dcf-b080-47f2-97f9-28e019575b7c"]}],"mendeley":{"formattedCitation":"(Weber, 1991; Rolbiecki and Izdebska, 2014; Santoro &lt;i&gt;et al.&lt;/i&gt;, 2017)","plainTextFormattedCitation":"(Weber, 1991; Rolbiecki and Izdebska, 2014; Santoro et al., 2017)","previouslyFormattedCitation":"(Weber, 1991; Rolbiecki and Izdebska, 2014; Santoro &lt;i&gt;et al.&lt;/i&gt;, 2017)"},"properties":{"noteIndex":0},"schema":"https://github.com/citation-style-language/schema/raw/master/csl-citation.json"}</w:instrText>
      </w:r>
      <w:r w:rsidR="00437868">
        <w:fldChar w:fldCharType="separate"/>
      </w:r>
      <w:r w:rsidR="00437868" w:rsidRPr="00437868">
        <w:rPr>
          <w:noProof/>
        </w:rPr>
        <w:t xml:space="preserve">(Weber, 1991; Rolbiecki and Izdebska, 2014; Santoro </w:t>
      </w:r>
      <w:r w:rsidR="00437868" w:rsidRPr="00437868">
        <w:rPr>
          <w:i/>
          <w:noProof/>
        </w:rPr>
        <w:t>et al.</w:t>
      </w:r>
      <w:r w:rsidR="00437868" w:rsidRPr="00437868">
        <w:rPr>
          <w:noProof/>
        </w:rPr>
        <w:t>, 2017)</w:t>
      </w:r>
      <w:r w:rsidR="00437868">
        <w:fldChar w:fldCharType="end"/>
      </w:r>
      <w:r>
        <w:t>. Disease accounted for 20 papers</w:t>
      </w:r>
      <w:r w:rsidR="00FE3ED2">
        <w:t xml:space="preserve"> and</w:t>
      </w:r>
      <w:r>
        <w:t xml:space="preserve"> covering a wide </w:t>
      </w:r>
      <w:r w:rsidR="00437868">
        <w:t>variety</w:t>
      </w:r>
      <w:r>
        <w:t xml:space="preserve"> of conditions. </w:t>
      </w:r>
      <w:r w:rsidR="00CC2515">
        <w:t xml:space="preserve">Aside from disease </w:t>
      </w:r>
      <w:r>
        <w:t xml:space="preserve">General health </w:t>
      </w:r>
      <w:r w:rsidR="00CC2515">
        <w:t xml:space="preserve">specific topics </w:t>
      </w:r>
      <w:proofErr w:type="gramStart"/>
      <w:r w:rsidR="00CC2515">
        <w:t xml:space="preserve">included </w:t>
      </w:r>
      <w:r>
        <w:t xml:space="preserve"> age</w:t>
      </w:r>
      <w:proofErr w:type="gramEnd"/>
      <w:r w:rsidR="00CC2515">
        <w:t>,</w:t>
      </w:r>
      <w:r>
        <w:t xml:space="preserve"> wounds</w:t>
      </w:r>
      <w:commentRangeStart w:id="288"/>
      <w:commentRangeEnd w:id="288"/>
      <w:r w:rsidR="00FE3ED2">
        <w:rPr>
          <w:rStyle w:val="CommentReference"/>
        </w:rPr>
        <w:commentReference w:id="288"/>
      </w:r>
      <w:r>
        <w:t>, weight and size</w:t>
      </w:r>
      <w:r w:rsidR="00CC2515">
        <w:t>. A</w:t>
      </w:r>
      <w:r>
        <w:t xml:space="preserve">lmost all these were from specimens which had undergone </w:t>
      </w:r>
      <w:r w:rsidR="00437868">
        <w:t>post-mortem</w:t>
      </w:r>
      <w:r>
        <w:t xml:space="preserve"> examination</w:t>
      </w:r>
      <w:r w:rsidR="00437868">
        <w:t xml:space="preserve"> </w:t>
      </w:r>
      <w:r w:rsidR="00437868">
        <w:fldChar w:fldCharType="begin" w:fldLock="1"/>
      </w:r>
      <w:r w:rsidR="00437868">
        <w:instrText>ADDIN CSL_CITATION {"citationItems":[{"id":"ITEM-1","itemData":{"DOI":"10.1136/vr.141.8.191","ISSN":"00424900","PMID":"12438","abstract":"Seventy-seven wild otters found dead in south-west England between 1988 and 1996 were examined postmortem. Road traffic accidents were responsible for 64 of the deaths and there were marked seasonal peaks. Bite wounds were present in 12 animals and five were considered to have died from their injuries. The animals' general nutritional state was good, but the males were in overall poorer condition than the females. There was little evidence of infectious disease and the results suggested a young, generally healthy population. Adrenal hypertrophy was observed in males dying of bite wounds and in lactating or pregnant females. Convoluted, modular uteri were observed in three females.","author":[{"dropping-particle":"","family":"Simpson","given":"V. R.","non-dropping-particle":"","parse-names":false,"suffix":""}],"container-title":"Veterinary Record","id":"ITEM-1","issue":"8","issued":{"date-parts":[["1997"]]},"page":"191-197","title":"Health status of otters (Lutra lutra) in south-west England based on postmortem findings","type":"article-journal","volume":"141"},"uris":["http://www.mendeley.com/documents/?uuid=95fc0ee9-0e02-446d-bbd7-4be01ee7e472"]},{"id":"ITEM-2","itemData":{"DOI":"10.1638/1042-7260(2000)031[0087:MMIAEO]2.0.CO;2","ISSN":"1042-7260","PMID":"8982","abstract":"An 11-yr-old female Eurasian otter (Lutra lutra) presented with multiple cutaneous nodules identified histologically as malignant melanomas of spindle cell and epithelioid cell type. Metastases were detected in lymph nodes and liver, and the tumor, which was derived from melanocytes, showed aggressive biological behavior. Only occasional reports exist of neoplastic disease in otters.","author":[{"dropping-particle":"","family":"Weber","given":"H","non-dropping-particle":"","parse-names":false,"suffix":""},{"dropping-particle":"","family":"Mecklenburg","given":"L","non-dropping-particle":"","parse-names":false,"suffix":""}],"container-title":"Journal of Zoo and Wildlife Medicine","id":"ITEM-2","issue":"1","issued":{"date-parts":[["2000"]]},"page":"87-90","title":"Malignant melanoma in a Eurasian otter (lutra lutra)","type":"article-journal","volume":"31"},"uris":["http://www.mendeley.com/documents/?uuid=0ffe9c61-cfdf-4b29-9722-b490fda63ba3"]}],"mendeley":{"formattedCitation":"(Simpson, 1997; Weber and Mecklenburg, 2000)","plainTextFormattedCitation":"(Simpson, 1997; Weber and Mecklenburg, 2000)","previouslyFormattedCitation":"(Simpson, 1997; Weber and Mecklenburg, 2000)"},"properties":{"noteIndex":0},"schema":"https://github.com/citation-style-language/schema/raw/master/csl-citation.json"}</w:instrText>
      </w:r>
      <w:r w:rsidR="00437868">
        <w:fldChar w:fldCharType="separate"/>
      </w:r>
      <w:r w:rsidR="00437868" w:rsidRPr="00437868">
        <w:rPr>
          <w:noProof/>
        </w:rPr>
        <w:t>(Simpson, 1997; Weber and Mecklenburg, 2000)</w:t>
      </w:r>
      <w:r w:rsidR="00437868">
        <w:fldChar w:fldCharType="end"/>
      </w:r>
      <w:r>
        <w:t xml:space="preserve">. </w:t>
      </w:r>
      <w:r w:rsidR="00437868">
        <w:t>Finally,</w:t>
      </w:r>
      <w:r w:rsidR="00FE3ED2">
        <w:t xml:space="preserve"> there were five papers on</w:t>
      </w:r>
      <w:r>
        <w:t xml:space="preserve"> mortality and </w:t>
      </w:r>
      <w:r w:rsidR="00FE3ED2">
        <w:t xml:space="preserve">three on </w:t>
      </w:r>
      <w:r>
        <w:t>microbiome studies. Studies on disease may be crucial in the future if an emerging virus o</w:t>
      </w:r>
      <w:r w:rsidR="00437868">
        <w:t>r</w:t>
      </w:r>
      <w:r>
        <w:t xml:space="preserve"> bacteria threatens otter populations</w:t>
      </w:r>
      <w:r w:rsidR="00FE3ED2">
        <w:t>.</w:t>
      </w:r>
      <w:r>
        <w:t xml:space="preserve"> </w:t>
      </w:r>
      <w:r w:rsidR="00FE3ED2">
        <w:t>E</w:t>
      </w:r>
      <w:r>
        <w:t>qually the monitoring of mammals for disease remains important</w:t>
      </w:r>
      <w:r w:rsidR="00627BB0">
        <w:t xml:space="preserve"> as</w:t>
      </w:r>
      <w:r>
        <w:t xml:space="preserve"> zoonoses and agriculturally important diseases</w:t>
      </w:r>
      <w:r w:rsidR="00FE3ED2">
        <w:t>,</w:t>
      </w:r>
      <w:r>
        <w:t xml:space="preserve"> such as tuberculosis</w:t>
      </w:r>
      <w:r w:rsidR="00FE3ED2">
        <w:t>,</w:t>
      </w:r>
      <w:r>
        <w:t xml:space="preserve"> are always a </w:t>
      </w:r>
      <w:r w:rsidR="00437868">
        <w:t>high</w:t>
      </w:r>
      <w:r>
        <w:t xml:space="preserve"> priority and consistent </w:t>
      </w:r>
      <w:r w:rsidR="00437868">
        <w:t>monitoring</w:t>
      </w:r>
      <w:r>
        <w:t xml:space="preserve"> is an important tool. </w:t>
      </w:r>
    </w:p>
    <w:p w14:paraId="321A7946" w14:textId="77777777" w:rsidR="004F4F0A" w:rsidRDefault="004F4F0A" w:rsidP="00B34BE6"/>
    <w:p w14:paraId="1E3A6960" w14:textId="77777777" w:rsidR="004F4F0A" w:rsidRDefault="004F4F0A" w:rsidP="00B34BE6"/>
    <w:p w14:paraId="4C7E29F6" w14:textId="6A954E43" w:rsidR="00B34BE6" w:rsidRPr="00B34BE6" w:rsidRDefault="00B34BE6" w:rsidP="00B34BE6">
      <w:pPr>
        <w:rPr>
          <w:b/>
          <w:bCs/>
        </w:rPr>
      </w:pPr>
      <w:r w:rsidRPr="00B34BE6">
        <w:rPr>
          <w:b/>
          <w:bCs/>
        </w:rPr>
        <w:t>Contamination research</w:t>
      </w:r>
    </w:p>
    <w:p w14:paraId="29451C0C" w14:textId="77777777" w:rsidR="00B34BE6" w:rsidRDefault="00B34BE6" w:rsidP="00B34BE6"/>
    <w:p w14:paraId="44E556EC" w14:textId="2FC234F5" w:rsidR="00B34BE6" w:rsidRDefault="00B34BE6" w:rsidP="00B34BE6">
      <w:r>
        <w:lastRenderedPageBreak/>
        <w:t>Notably there has been an increase in the number of publications on the contaminants found in otters. This reflects some of the larger threats facing \</w:t>
      </w:r>
      <w:proofErr w:type="spellStart"/>
      <w:proofErr w:type="gramStart"/>
      <w:r>
        <w:t>textit</w:t>
      </w:r>
      <w:proofErr w:type="spellEnd"/>
      <w:r>
        <w:t>{</w:t>
      </w:r>
      <w:proofErr w:type="gramEnd"/>
      <w:r>
        <w:t>Lutra lutra}</w:t>
      </w:r>
      <w:r w:rsidR="00FE3ED2">
        <w:t>. O</w:t>
      </w:r>
      <w:r>
        <w:t>ver the study period 62 papers have focused on this topic. However, the publications looking into the levels of contamination in otters peaked in the1980s with 30 articles published in that decade</w:t>
      </w:r>
      <w:r w:rsidR="00FE3ED2">
        <w:t xml:space="preserve"> (48%),</w:t>
      </w:r>
      <w:r>
        <w:t xml:space="preserve"> driven by the precipitous declines of otter populations across Western Europe driven by high levels of DDT and PCBs</w:t>
      </w:r>
      <w:r w:rsidR="00437868">
        <w:t xml:space="preserve"> </w:t>
      </w:r>
      <w:r w:rsidR="00437868">
        <w:fldChar w:fldCharType="begin" w:fldLock="1"/>
      </w:r>
      <w:r w:rsidR="00437868">
        <w:instrText>ADDIN CSL_CITATION {"citationItems":[{"id":"ITEM-1","itemData":{"DOI":"10.1016/S0269-7491(00)00085-3","ISBN":"0269-7491","ISSN":"02697491","PMID":"11202751","abstract":"Polychlorinated biphenyl (PCB) has been suggested as the major cause of the European otter (Lutra lutra) population decline. This study investigates temporal and geographical changes in otter numbers as well as total PCB and ΣDDT concentrations in otters and their food in different parts of Sweden with various pollution impacts during three decades. In Sweden, rare species belong to the State and carcasses of such specimens are sent to the authorities. Two-hundred and eight specimens have been used to investigate temporal and spatial variation in the otter populations during 1968 and 1999. One-hundred and twenty-five of them have been chemically analysed. The population trends in northern Sweden coincide with the temporal trends of the contaminants. When concentrations of PCBs decrease in the environment, otter population increases. Neither aldrin/dieldrin nor mercury pollution seem to explain why the Swedish otter populations decreased dramatically during the 1960s-1980s. In southern Sweden total PCB concentrations are still high and the indications of improvement of the population are weak. © 2000 Elsevier Science Ltd.","author":[{"dropping-particle":"","family":"Roos","given":"A.","non-dropping-particle":"","parse-names":false,"suffix":""},{"dropping-particle":"","family":"Greyerz","given":"E.","non-dropping-particle":"","parse-names":false,"suffix":""},{"dropping-particle":"","family":"Olsson","given":"M.","non-dropping-particle":"","parse-names":false,"suffix":""},{"dropping-particle":"","family":"Sandegren","given":"F.","non-dropping-particle":"","parse-names":false,"suffix":""}],"container-title":"Environmental Pollution","id":"ITEM-1","issue":"3","issued":{"date-parts":[["2001"]]},"page":"457-469","title":"The otter (Lutra lutra) in Sweden - Population trends in relation to ΣDDT and total PCB concentrations during 1968-99","type":"article-journal","volume":"111"},"uris":["http://www.mendeley.com/documents/?uuid=7b3b21f8-65f0-4d3a-b9fc-436cf807f70e"]},{"id":"ITEM-2","itemData":{"DOI":"10.1007/s00244-010-9510-9","ISSN":"00904341","PMID":"20383701","abstract":"Eurasian otter (Lutra lutra) has shown decreasing population trends in most areas of Europe until recently, when populations in some areas started to recover. For Norway it was postulated that PCB concentrations in the south would be high and that levels in otters will show a geographic pattern that can be related to female otter reproductive health. Concentrations of PCBs (measured as the sum of 30 congeners ranging from 0.58 to 29 mg/kg lipid weight [geometric mean 6.18 mg/kg]) were lower than those found in otters from most other European countries. PCB concentrations did not decrease in otters collected during the period from 1979 to 1990. However, a south-to-north gradient of increasing PCB concentrations in otter livers was found along the Norwegian coast. Actual PCB concentrations had not affected the reproductive health of female otters (implanted embryos, implantation sites, regressive structures). This provides valuable information on PCB concentrations tolerated by Eurasian otters at the population level.","author":[{"dropping-particle":"","family":"Christensen","given":"Hanne","non-dropping-particle":"","parse-names":false,"suffix":""},{"dropping-particle":"","family":"Heggberget","given":"Thrine Moen","non-dropping-particle":"","parse-names":false,"suffix":""},{"dropping-particle":"","family":"Gutleb","given":"Arno C.","non-dropping-particle":"","parse-names":false,"suffix":""}],"container-title":"Archives of Environmental Contamination and Toxicology","id":"ITEM-2","issue":"4","issued":{"date-parts":[["2010"]]},"page":"652-660","title":"Polychlorinated biphenyls and reproductive performance in otters from the norwegian coast","type":"article-journal","volume":"59"},"uris":["http://www.mendeley.com/documents/?uuid=74805d7b-cdef-4673-9944-7923309ab2d1"]},{"id":"ITEM-3","itemData":{"ISSN":"0179-5953","PMID":"9666742","abstract":"Several authors have suggested that contamination by polychlorinated biphenyls (PCBs) constitutes one of the major causes of the decline of the Eurasian otter (Lutra lutra) in large parts of Europe. This chapter provides an overview of available information regarding PCBs in European otters. Data on PCB concentrations in European otter tissues differ qualitatively among authors. Variations may be found in the organs used for analysis, the analytical method, and format of reported data (lipid weight vs. fresh weight, total PCB vs. congener-specific), which complicates a comparison of all data. Further, concentrations may be highly variable within an otter population, or even among individuals inhabiting the same area. Generally, average PCB levels in otters appear to be highest in areas where the species is in decline (mean levels ranging from 50 to 180 mg/kg fat) and thriving otter populations are correlated with low mean PCB tissue concentrations (mean levels less than 30 mg/kg fat). However, high levels have recently been found in thriving otter populations in Scotland, especially Shetland, leading some researchers to the conclusion that the alleged role of PCBs in the decline of the otter is likely to have been exaggerated. However, it is neither possible to dismiss the role of PCBs in the otter's decline as exaggerated nor to assume their important role as proven. The data presented in this review include information in support of both views. Most studies on PCBs in otters report total PCBs only, congener-specific data being quite rare. Information on levels of non-ortho congeners, the most toxic PCBs, is even more limited. Because congener patterns may vary between different otters, the total PCB concentration may not always be an accurate estimator of toxicity. To make a proper assessment of the impact of environmental PCB levels on the performance of otter populations and to establish \"safe PCB levels\" in sediment and fish, a number of toxicokinetic processes have to be elucidated. In general, the following chain of effects should be studied: concentrations in sediment--&gt;concentrations in prey organisms--&gt;concentrations in otter--&gt;physiological effects--&gt;population effects. Recommendations are made regarding possible areas of research.","author":[{"dropping-particle":"","family":"Smit","given":"M D","non-dropping-particle":"","parse-names":false,"suffix":""},{"dropping-particle":"","family":"Leonards","given":"P E","non-dropping-particle":"","parse-names":false,"suffix":""},{"dropping-particle":"","family":"Jongh","given":"a W","non-dropping-particle":"de","parse-names":false,"suffix":""},{"dropping-particle":"","family":"Hattum","given":"B G","non-dropping-particle":"van","parse-names":false,"suffix":""}],"container-title":"Reviews of environmental contamination and toxicology","id":"ITEM-3","issued":{"date-parts":[["1998"]]},"page":"95-130","title":"Polychlorinated biphenyls in the Eurasian otter (Lutra lutra).","type":"article-journal","volume":"157"},"uris":["http://www.mendeley.com/documents/?uuid=c3e82fba-1822-4e6f-b784-81672785c760"]}],"mendeley":{"formattedCitation":"(Smit &lt;i&gt;et al.&lt;/i&gt;, 1998; Roos &lt;i&gt;et al.&lt;/i&gt;, 2001; Christensen, Heggberget and Gutleb, 2010)","plainTextFormattedCitation":"(Smit et al., 1998; Roos et al., 2001; Christensen, Heggberget and Gutleb, 2010)","previouslyFormattedCitation":"(Smit &lt;i&gt;et al.&lt;/i&gt;, 1998; Roos &lt;i&gt;et al.&lt;/i&gt;, 2001; Christensen, Heggberget and Gutleb, 2010)"},"properties":{"noteIndex":0},"schema":"https://github.com/citation-style-language/schema/raw/master/csl-citation.json"}</w:instrText>
      </w:r>
      <w:r w:rsidR="00437868">
        <w:fldChar w:fldCharType="separate"/>
      </w:r>
      <w:r w:rsidR="00437868" w:rsidRPr="00437868">
        <w:rPr>
          <w:noProof/>
        </w:rPr>
        <w:t xml:space="preserve">(Smit </w:t>
      </w:r>
      <w:r w:rsidR="00437868" w:rsidRPr="00437868">
        <w:rPr>
          <w:i/>
          <w:noProof/>
        </w:rPr>
        <w:t>et al.</w:t>
      </w:r>
      <w:r w:rsidR="00437868" w:rsidRPr="00437868">
        <w:rPr>
          <w:noProof/>
        </w:rPr>
        <w:t xml:space="preserve">, 1998; Roos </w:t>
      </w:r>
      <w:r w:rsidR="00437868" w:rsidRPr="00437868">
        <w:rPr>
          <w:i/>
          <w:noProof/>
        </w:rPr>
        <w:t>et al.</w:t>
      </w:r>
      <w:r w:rsidR="00437868" w:rsidRPr="00437868">
        <w:rPr>
          <w:noProof/>
        </w:rPr>
        <w:t>, 2001; Christensen, Heggberget and Gutleb, 2010)</w:t>
      </w:r>
      <w:r w:rsidR="00437868">
        <w:fldChar w:fldCharType="end"/>
      </w:r>
      <w:r>
        <w:t xml:space="preserve">. The most common form of contamination studied has been </w:t>
      </w:r>
      <w:r w:rsidR="00FE3ED2">
        <w:t>o</w:t>
      </w:r>
      <w:r>
        <w:t>rganochlorides</w:t>
      </w:r>
      <w:r w:rsidR="00FE3ED2">
        <w:t>,</w:t>
      </w:r>
      <w:r>
        <w:t xml:space="preserve"> which have made up at least 50% of the contamination studies in every decade</w:t>
      </w:r>
      <w:r w:rsidR="00FE3ED2">
        <w:t xml:space="preserve"> and peaked </w:t>
      </w:r>
      <w:r>
        <w:t>at 87% in the 1990s. PCBs have been the most common focus in organochlorides along with DDT</w:t>
      </w:r>
      <w:r w:rsidR="00FE3ED2">
        <w:t>,</w:t>
      </w:r>
      <w:r>
        <w:t xml:space="preserve"> especially in papers published before 1990. More recently there has been a shift in focus to look at pesticide contamination</w:t>
      </w:r>
      <w:r w:rsidR="00FE3ED2">
        <w:t>,</w:t>
      </w:r>
      <w:r>
        <w:t xml:space="preserve"> which has steadily increased in number </w:t>
      </w:r>
      <w:proofErr w:type="spellStart"/>
      <w:r>
        <w:t>though</w:t>
      </w:r>
      <w:r w:rsidR="00FE3ED2">
        <w:t>ou</w:t>
      </w:r>
      <w:r>
        <w:t>t</w:t>
      </w:r>
      <w:proofErr w:type="spellEnd"/>
      <w:r>
        <w:t xml:space="preserve"> the 2000s</w:t>
      </w:r>
      <w:r w:rsidR="00FE3ED2">
        <w:t>,</w:t>
      </w:r>
      <w:r>
        <w:t xml:space="preserve"> reflecting the lowering of PCB levels and the concurrent increasing of pesticide concentrations in the environment</w:t>
      </w:r>
      <w:r w:rsidR="00437868">
        <w:t xml:space="preserve"> </w:t>
      </w:r>
      <w:r w:rsidR="00437868">
        <w:fldChar w:fldCharType="begin" w:fldLock="1"/>
      </w:r>
      <w:r w:rsidR="00437868">
        <w:instrText>ADDIN CSL_CITATION {"citationItems":[{"id":"ITEM-1","itemData":{"DOI":"10.1007/s11356-014-3180-5","ISSN":"1614-7499","abstract":"Concerns over the role of pesticides affecting vertebrate wildlife populations have recently focussed on systemic products which exert broad-spectrum toxicity. Given that the neonicotinoids have become the fastest-growing class of insecticides globally, we review here 150 studies of their direct (toxic) and indirect (e.g. food chain) effects on vertebrate wildlife---mammals, birds, fish, amphibians and reptiles. We focus on two neonicotinoids, imidacloprid and clothianidin, and a third insecticide, fipronil, which also acts in the same systemic manner. Imidacloprid and fipronil were found to be toxic to many birds and most fish, respectively. All three insecticides exert sub-lethal effects, ranging from genotoxic and cytotoxic effects, and impaired immune function, to reduced growth and reproductive success, often at concentrations well below those associated with mortality. Use of imidacloprid and clothianidin as seed treatments on some crops poses risks to small birds, and ingestion of even a few treated seeds could cause mortality or reproductive impairment to sensitive bird species. In contrast, environmental concentrations of imidacloprid and clothianidin appear to be at levels below those which will cause mortality to freshwater vertebrates, although sub-lethal effects may occur. Some recorded environmental concentrations of fipronil, however, may be sufficiently high to harm fish. Indirect effects are rarely considered in risk assessment processes and there is a paucity of data, despite the potential to exert population-level effects. Our research revealed two field case studies of indirect effects. In one, reductions in invertebrate prey from both imidacloprid and fipronil uses led to impaired growth in a fish species, and in another, reductions in populations in two lizard species were linked to effects of fipronil on termite prey. Evidence presented here suggests that the systemic insecticides, neonicotinoids and fipronil, are capable of exerting direct and indirect effects on terrestrial and aquatic vertebrate wildlife, thus warranting further review of their environmental safety.","author":[{"dropping-particle":"","family":"Gibbons","given":"David","non-dropping-particle":"","parse-names":false,"suffix":""},{"dropping-particle":"","family":"Morrissey","given":"Christy","non-dropping-particle":"","parse-names":false,"suffix":""},{"dropping-particle":"","family":"Mineau","given":"Pierre","non-dropping-particle":"","parse-names":false,"suffix":""}],"container-title":"Environmental Science and Pollution Research","id":"ITEM-1","issue":"1","issued":{"date-parts":[["2015","1"]]},"page":"103-118","title":"A review of the direct and indirect effects of neonicotinoids and fipronil on vertebrate wildlife","type":"article-journal","volume":"22"},"uris":["http://www.mendeley.com/documents/?uuid=7f84bae1-6bb6-45c6-8dcf-fa1d32720b85"]}],"mendeley":{"formattedCitation":"(Gibbons, Morrissey and Mineau, 2015)","plainTextFormattedCitation":"(Gibbons, Morrissey and Mineau, 2015)","previouslyFormattedCitation":"(Gibbons, Morrissey and Mineau, 2015)"},"properties":{"noteIndex":0},"schema":"https://github.com/citation-style-language/schema/raw/master/csl-citation.json"}</w:instrText>
      </w:r>
      <w:r w:rsidR="00437868">
        <w:fldChar w:fldCharType="separate"/>
      </w:r>
      <w:r w:rsidR="00437868" w:rsidRPr="00437868">
        <w:rPr>
          <w:noProof/>
        </w:rPr>
        <w:t>(Gibbons, Morrissey and Mineau, 2015)</w:t>
      </w:r>
      <w:r w:rsidR="00437868">
        <w:fldChar w:fldCharType="end"/>
      </w:r>
      <w:r>
        <w:t>. The second most commonly researched contaminant group was heavy metals</w:t>
      </w:r>
      <w:r w:rsidR="00FE3ED2">
        <w:t>,</w:t>
      </w:r>
      <w:r>
        <w:t xml:space="preserve"> which have been investigated in 16 papers</w:t>
      </w:r>
      <w:r w:rsidR="00FE3ED2">
        <w:t>,</w:t>
      </w:r>
      <w:r>
        <w:t xml:space="preserve"> with mercury being the metal of most interest</w:t>
      </w:r>
      <w:r w:rsidR="00437868">
        <w:t xml:space="preserve"> </w:t>
      </w:r>
      <w:r w:rsidR="00437868">
        <w:fldChar w:fldCharType="begin" w:fldLock="1"/>
      </w:r>
      <w:r w:rsidR="00437868">
        <w:instrText>ADDIN CSL_CITATION {"citationItems":[{"id":"ITEM-1","itemData":{"DOI":"10.1016/j.chemosphere.2005.04.056","ISBN":"0045-6535","ISSN":"00456535","PMID":"15964052","abstract":"In this study samples of ten species of fish were analyzed for concentrations of organochlorine pesticides, PCBs and heavy metals (Pb, Cd, and Cu). Fish were captured using electric fishing on ten sites along the Drôme river (Rhône-Alpes region). Quantitative determination of the organochlorine and PCBs compounds was performed by gas chromatography-electron- capture detection (GC-ECD). The concentrations of heavy metals were determined by atomic absorption spectrophotometry. Samples contained detectable concentrations of lindane, PCBs, and heavy metals but at concentrations below the maximum residue limit (MRL). Non-parametric statistical analysis was performed to distinguish groups of sites with different levels of contamination. PCBs concentrations increased along the river with four groups of sites significantly different from each other. Cadmium concentrations were below the MRL. Lead contamination showed two groups significantly different and a repartition similar to PCBs. Copper contamination was correlated with the localization of vineyards. We assessed the potential effects of contamination the otter (Lutra lutra). The concentrations of all pollutants analyzed in fish sampled in this study are lower than the threshold values described in literature. The Drôme river is relatively unpolluted river, and the establishment of otter populations should not be affected by pollution. © 2005 Elsevier Ltd. All rights reserved.","author":[{"dropping-particle":"","family":"Mazet","given":"Alexandra","non-dropping-particle":"","parse-names":false,"suffix":""},{"dropping-particle":"","family":"Keck","given":"Gérard","non-dropping-particle":"","parse-names":false,"suffix":""},{"dropping-particle":"","family":"Berny","given":"Philippe","non-dropping-particle":"","parse-names":false,"suffix":""}],"container-title":"Chemosphere","id":"ITEM-1","issue":"6","issued":{"date-parts":[["2005"]]},"page":"810-816","title":"Concentrations of PCBs, organochlorine pesticides and heavy metals (lead, cadmium, and copper) in fish from the Drôme river: Potential effects on otters (Lutra lutra)","type":"article-journal","volume":"61"},"uris":["http://www.mendeley.com/documents/?uuid=731c5293-96e3-4cb7-a152-1be7b9e90e99"]}],"mendeley":{"formattedCitation":"(Mazet, Keck and Berny, 2005)","plainTextFormattedCitation":"(Mazet, Keck and Berny, 2005)","previouslyFormattedCitation":"(Mazet, Keck and Berny, 2005)"},"properties":{"noteIndex":0},"schema":"https://github.com/citation-style-language/schema/raw/master/csl-citation.json"}</w:instrText>
      </w:r>
      <w:r w:rsidR="00437868">
        <w:fldChar w:fldCharType="separate"/>
      </w:r>
      <w:r w:rsidR="00437868" w:rsidRPr="00437868">
        <w:rPr>
          <w:noProof/>
        </w:rPr>
        <w:t>(Mazet, Keck and Berny, 2005)</w:t>
      </w:r>
      <w:r w:rsidR="00437868">
        <w:fldChar w:fldCharType="end"/>
      </w:r>
      <w:r>
        <w:t xml:space="preserve">. More recently some newer contaminants have been </w:t>
      </w:r>
      <w:r w:rsidRPr="0019299E">
        <w:rPr>
          <w:color w:val="000000" w:themeColor="text1"/>
        </w:rPr>
        <w:t>investigated including</w:t>
      </w:r>
      <w:r w:rsidR="00CC2515" w:rsidRPr="0019299E">
        <w:rPr>
          <w:color w:val="000000" w:themeColor="text1"/>
        </w:rPr>
        <w:t xml:space="preserve"> </w:t>
      </w:r>
      <w:r w:rsidR="00CC2515" w:rsidRPr="0019299E">
        <w:rPr>
          <w:color w:val="000000" w:themeColor="text1"/>
          <w:shd w:val="clear" w:color="auto" w:fill="FFFFFF"/>
        </w:rPr>
        <w:t>Per- and polyfluoroalkyl substances</w:t>
      </w:r>
      <w:r w:rsidR="00CC2515">
        <w:t xml:space="preserve"> (</w:t>
      </w:r>
      <w:commentRangeStart w:id="289"/>
      <w:r>
        <w:t>PF</w:t>
      </w:r>
      <w:r w:rsidR="00CC2515">
        <w:t>A</w:t>
      </w:r>
      <w:r>
        <w:t>S</w:t>
      </w:r>
      <w:r w:rsidR="00437868">
        <w:t xml:space="preserve"> </w:t>
      </w:r>
      <w:commentRangeEnd w:id="289"/>
      <w:r w:rsidR="00CC2515">
        <w:t>)</w:t>
      </w:r>
      <w:r w:rsidR="00FE3ED2">
        <w:rPr>
          <w:rStyle w:val="CommentReference"/>
        </w:rPr>
        <w:commentReference w:id="289"/>
      </w:r>
      <w:r w:rsidR="00CC2515" w:rsidRPr="00CC2515">
        <w:t xml:space="preserve"> </w:t>
      </w:r>
      <w:commentRangeStart w:id="290"/>
      <w:r w:rsidR="00CC2515">
        <w:t>specifically water repellents</w:t>
      </w:r>
      <w:commentRangeEnd w:id="290"/>
      <w:r w:rsidR="00CC2515">
        <w:rPr>
          <w:rStyle w:val="CommentReference"/>
        </w:rPr>
        <w:commentReference w:id="290"/>
      </w:r>
      <w:r w:rsidR="00CC2515">
        <w:t xml:space="preserve"> </w:t>
      </w:r>
      <w:r w:rsidR="00437868">
        <w:fldChar w:fldCharType="begin" w:fldLock="1"/>
      </w:r>
      <w:r w:rsidR="002B3423">
        <w:instrText>ADDIN CSL_CITATION {"citationItems":[{"id":"ITEM-1","itemData":{"DOI":"10.1021/es401485t","ISBN":"0013-936X","ISSN":"0013936X","PMID":"24033312","abstract":"Liver samples from 140 otters (Lutra lutra) from Sweden and Norway were analyzed for 10 perfluoroalkyl carboxylic acids (PFCAs; C6-C15), 4 perfluoroalkane sulfonic acids (PFSAs; C4,C6,C8,C10) and perfluorooctane sulfonamide (FOSA). Perfluorooctane sulfonic acid (PFOS) was the dominant compound accounting for approximately 80% of the fluorinated contaminants and showing concentrations up to 16 μg/g wet weight. Perfluorononanoic acid (PFNA) was the dominant PFCA (up to 640 ng/g wet weight) closely followed by the C10 and C11 homologues. A spatial comparison between otters from southwestern Norway, southern and northern Sweden sampled between 2005 and 2011 revealed that the samples from southern Sweden had generally the largest contaminant load, but two PFCAs and FOSA were higher concentrated in the Norwegian samples. A temporal trend study was performed on otters from southern Sweden collected between 1972 and 2011. Seven PFCAs (C8-C14), PFOS and perfluorodecane sulfonic acid (PFDS) showed significantly increasing trends with doubling times between 5.5 and 13 years. The PFCAs also showed significantly increasing trends over the period 2002 to 2011. These findings together with the exceptionally high liver concentrations of PFOS are of great concern for the Scandinavian otter populations.","author":[{"dropping-particle":"","family":"Roos","given":"Anna","non-dropping-particle":"","parse-names":false,"suffix":""},{"dropping-particle":"","family":"Berger","given":"Urs","non-dropping-particle":"","parse-names":false,"suffix":""},{"dropping-particle":"","family":"Järnberg","given":"Ulf","non-dropping-particle":"","parse-names":false,"suffix":""},{"dropping-particle":"","family":"Dijk","given":"Jiska","non-dropping-particle":"Van","parse-names":false,"suffix":""},{"dropping-particle":"","family":"Bignert","given":"Anders","non-dropping-particle":"","parse-names":false,"suffix":""}],"container-title":"Environmental Science and Technology","id":"ITEM-1","issue":"20","issued":{"date-parts":[["2013"]]},"page":"11757-11765","title":"Increasing concentrations of perfluoroalkyl acids in scandinavian otters (Lutra lutra) between 1972 and 2011: A new threat to the otter population?","type":"article-journal","volume":"47"},"uris":["http://www.mendeley.com/documents/?uuid=5c102131-99f6-49f5-94e4-d0a92d22cf16"]}],"mendeley":{"formattedCitation":"(Roos &lt;i&gt;et al.&lt;/i&gt;, 2013)","plainTextFormattedCitation":"(Roos et al., 2013)","previouslyFormattedCitation":"(Roos &lt;i&gt;et al.&lt;/i&gt;, 2013)"},"properties":{"noteIndex":0},"schema":"https://github.com/citation-style-language/schema/raw/master/csl-citation.json"}</w:instrText>
      </w:r>
      <w:r w:rsidR="00437868">
        <w:fldChar w:fldCharType="separate"/>
      </w:r>
      <w:r w:rsidR="00437868" w:rsidRPr="00437868">
        <w:rPr>
          <w:noProof/>
        </w:rPr>
        <w:t xml:space="preserve">(Roos </w:t>
      </w:r>
      <w:r w:rsidR="00437868" w:rsidRPr="00437868">
        <w:rPr>
          <w:i/>
          <w:noProof/>
        </w:rPr>
        <w:t>et al.</w:t>
      </w:r>
      <w:r w:rsidR="00437868" w:rsidRPr="00437868">
        <w:rPr>
          <w:noProof/>
        </w:rPr>
        <w:t>, 2013)</w:t>
      </w:r>
      <w:r w:rsidR="00437868">
        <w:fldChar w:fldCharType="end"/>
      </w:r>
      <w:r w:rsidR="00CC2515">
        <w:t>.</w:t>
      </w:r>
      <w:r>
        <w:t xml:space="preserve"> </w:t>
      </w:r>
      <w:r w:rsidR="00CC2515">
        <w:t>There has also been a paper on microplastics which will likely become an increasing problem for otters throughout its range</w:t>
      </w:r>
      <w:r w:rsidR="00DF161C">
        <w:t>.</w:t>
      </w:r>
    </w:p>
    <w:p w14:paraId="4F0EAC6E" w14:textId="5664484A" w:rsidR="00B34BE6" w:rsidRDefault="00B34BE6" w:rsidP="00B34BE6"/>
    <w:p w14:paraId="6036210A" w14:textId="2D079DAB" w:rsidR="00B34BE6" w:rsidRPr="00B34BE6" w:rsidRDefault="00B34BE6" w:rsidP="00B34BE6">
      <w:pPr>
        <w:rPr>
          <w:b/>
          <w:bCs/>
        </w:rPr>
      </w:pPr>
      <w:r w:rsidRPr="00B34BE6">
        <w:rPr>
          <w:b/>
          <w:bCs/>
        </w:rPr>
        <w:t>Reviews and methods</w:t>
      </w:r>
    </w:p>
    <w:p w14:paraId="1838703B" w14:textId="143C837B" w:rsidR="00B34BE6" w:rsidRDefault="00B34BE6" w:rsidP="00B34BE6"/>
    <w:p w14:paraId="708CCEBC" w14:textId="59C67FDF" w:rsidR="00B34BE6" w:rsidRDefault="004F4F0A" w:rsidP="00B34BE6">
      <w:r w:rsidRPr="004F4F0A">
        <w:t>Reviews</w:t>
      </w:r>
      <w:commentRangeStart w:id="291"/>
      <w:r>
        <w:t xml:space="preserve"> and methods </w:t>
      </w:r>
      <w:commentRangeEnd w:id="291"/>
      <w:r w:rsidR="00DF161C">
        <w:rPr>
          <w:rStyle w:val="CommentReference"/>
        </w:rPr>
        <w:commentReference w:id="291"/>
      </w:r>
      <w:r w:rsidR="00DF161C">
        <w:t xml:space="preserve">made up </w:t>
      </w:r>
      <w:r>
        <w:t xml:space="preserve">12% </w:t>
      </w:r>
      <w:r w:rsidR="00DF161C">
        <w:t xml:space="preserve">(84 papers) </w:t>
      </w:r>
      <w:r>
        <w:t xml:space="preserve">of all papers on </w:t>
      </w:r>
      <w:r w:rsidRPr="0019299E">
        <w:rPr>
          <w:i/>
          <w:iCs/>
        </w:rPr>
        <w:t xml:space="preserve">Lutra </w:t>
      </w:r>
      <w:proofErr w:type="spellStart"/>
      <w:r w:rsidRPr="0019299E">
        <w:rPr>
          <w:i/>
          <w:iCs/>
        </w:rPr>
        <w:t>lutra</w:t>
      </w:r>
      <w:proofErr w:type="spellEnd"/>
      <w:r>
        <w:t>. The</w:t>
      </w:r>
      <w:r w:rsidRPr="004F4F0A">
        <w:t xml:space="preserve"> most common </w:t>
      </w:r>
      <w:r>
        <w:t xml:space="preserve">type of review </w:t>
      </w:r>
      <w:r w:rsidR="00DF161C">
        <w:t>was</w:t>
      </w:r>
      <w:r>
        <w:t xml:space="preserve"> a </w:t>
      </w:r>
      <w:r w:rsidR="00CC2515">
        <w:t>national</w:t>
      </w:r>
      <w:commentRangeStart w:id="292"/>
      <w:r w:rsidR="00DF161C">
        <w:t xml:space="preserve"> </w:t>
      </w:r>
      <w:commentRangeEnd w:id="292"/>
      <w:r w:rsidR="00DF161C">
        <w:rPr>
          <w:rStyle w:val="CommentReference"/>
        </w:rPr>
        <w:commentReference w:id="292"/>
      </w:r>
      <w:r>
        <w:t>species review</w:t>
      </w:r>
      <w:r w:rsidR="00CC2515">
        <w:t xml:space="preserve"> looking at the current and historical status of Lutra </w:t>
      </w:r>
      <w:proofErr w:type="spellStart"/>
      <w:r w:rsidR="00CC2515">
        <w:t>lutra</w:t>
      </w:r>
      <w:proofErr w:type="spellEnd"/>
      <w:r w:rsidR="00DF161C">
        <w:t>,</w:t>
      </w:r>
      <w:r>
        <w:t xml:space="preserve"> which ma</w:t>
      </w:r>
      <w:r w:rsidR="00DF161C">
        <w:t>d</w:t>
      </w:r>
      <w:r>
        <w:t xml:space="preserve">e up 35% of </w:t>
      </w:r>
      <w:r w:rsidR="00DF161C">
        <w:t xml:space="preserve">the </w:t>
      </w:r>
      <w:r>
        <w:t>review papers</w:t>
      </w:r>
      <w:r w:rsidR="00DF161C">
        <w:t>.</w:t>
      </w:r>
      <w:r>
        <w:t xml:space="preserve"> </w:t>
      </w:r>
      <w:commentRangeStart w:id="293"/>
      <w:r w:rsidRPr="004F4F0A">
        <w:t xml:space="preserve">Reviews </w:t>
      </w:r>
      <w:r w:rsidR="00CC2515">
        <w:t xml:space="preserve">that specifically focus on the current </w:t>
      </w:r>
      <w:r w:rsidRPr="004F4F0A">
        <w:t>population</w:t>
      </w:r>
      <w:r>
        <w:t xml:space="preserve"> status</w:t>
      </w:r>
      <w:r w:rsidRPr="004F4F0A">
        <w:t xml:space="preserve"> </w:t>
      </w:r>
      <w:commentRangeEnd w:id="293"/>
      <w:r w:rsidR="00CC2515">
        <w:t xml:space="preserve">of lutra </w:t>
      </w:r>
      <w:proofErr w:type="spellStart"/>
      <w:r w:rsidR="00CC2515">
        <w:t>lutra</w:t>
      </w:r>
      <w:proofErr w:type="spellEnd"/>
      <w:r w:rsidR="00CC2515">
        <w:t xml:space="preserve"> in a given area national or international </w:t>
      </w:r>
      <w:r w:rsidR="00DF161C">
        <w:rPr>
          <w:rStyle w:val="CommentReference"/>
        </w:rPr>
        <w:commentReference w:id="293"/>
      </w:r>
      <w:r w:rsidRPr="004F4F0A">
        <w:t>are also heavily covered in the literature</w:t>
      </w:r>
      <w:r w:rsidR="00CC2515">
        <w:t xml:space="preserve"> t</w:t>
      </w:r>
      <w:r w:rsidRPr="004F4F0A">
        <w:t xml:space="preserve">hese have focused surveying methods </w:t>
      </w:r>
      <w:r w:rsidR="00DF161C">
        <w:t xml:space="preserve">and </w:t>
      </w:r>
      <w:r>
        <w:t>account</w:t>
      </w:r>
      <w:r w:rsidR="00DF161C">
        <w:t>ed</w:t>
      </w:r>
      <w:r>
        <w:t xml:space="preserve"> for 33% of the review papers in our dataset</w:t>
      </w:r>
      <w:commentRangeStart w:id="294"/>
      <w:r>
        <w:t>.</w:t>
      </w:r>
      <w:commentRangeEnd w:id="294"/>
      <w:r w:rsidR="00DF161C">
        <w:rPr>
          <w:rStyle w:val="CommentReference"/>
        </w:rPr>
        <w:commentReference w:id="294"/>
      </w:r>
      <w:r w:rsidR="00CC2515">
        <w:t xml:space="preserve"> In the last 20 years</w:t>
      </w:r>
      <w:r w:rsidRPr="004F4F0A">
        <w:t xml:space="preserve"> </w:t>
      </w:r>
      <w:r w:rsidR="00DF161C">
        <w:t xml:space="preserve">only </w:t>
      </w:r>
      <w:r>
        <w:t>a small</w:t>
      </w:r>
      <w:r w:rsidRPr="004F4F0A">
        <w:t xml:space="preserve"> </w:t>
      </w:r>
      <w:r w:rsidR="003E3618">
        <w:t xml:space="preserve">number </w:t>
      </w:r>
      <w:r w:rsidRPr="004F4F0A">
        <w:t xml:space="preserve">of studies </w:t>
      </w:r>
      <w:r w:rsidR="00DF161C">
        <w:t xml:space="preserve">(six papers) </w:t>
      </w:r>
      <w:r>
        <w:t xml:space="preserve">have reviewed the </w:t>
      </w:r>
      <w:r w:rsidRPr="004F4F0A">
        <w:t>genetic methods for looking at population size and diversity</w:t>
      </w:r>
      <w:r w:rsidR="00DF161C">
        <w:t>,</w:t>
      </w:r>
      <w:r>
        <w:t xml:space="preserve"> despite the huge increase in population genetics papers </w:t>
      </w:r>
      <w:r w:rsidR="002B3423">
        <w:fldChar w:fldCharType="begin" w:fldLock="1"/>
      </w:r>
      <w:r w:rsidR="002B3423">
        <w:instrText>ADDIN CSL_CITATION {"citationItems":[{"id":"ITEM-1","itemData":{"DOI":"10.1002/jwmg.604","ISBN":"0022541X","ISSN":"0022541X","abstract":"The main goal of non-invasive genetic capture-mark-recapture (CMR) analysis is to gain an unbiased and reliable population size estimate of species that cannot be sampled directly. The method has become an important and widely used tool to research and manage wildlife populations.However, researchers have to struggle with low amplification success rates and genotyping errors, which substantially bias subsequent analysis. To receive reliable results and to minimize the time and costs required for non-invasive microsatellite genotyping, one must carefully choose a species-specific sampling design, methods that maximize the amount of template DNA, and methods that could overcome genotyping errors, especially when using low-quality samples. This article reviews the literature and the pros and cons of the main methods used along the process described above. The review is strengthened by a case study on Eurasian otters (Lutra lutra) using feces; we tested severalmethods for their appropriateness to accommodate for genotyping errors. Based on this method testing, we demonstrated that high genotyping error rates are the key problem in this process leading to a severely flawed dataset if no consensus genotype is formed. However, even if generating consensus genotypes minimizes errors dramatically, we show that it may not achieve a definite eradication of all errors, which results in overestimated population sizes if conventional estimators are used. In conjunction with these findings, we offer a step-by-step protocol for non-invasive genetic CMR studies to achieve a reliable estimate of population sizes in the presence of high genotyping error rates.","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Journal of Wildlife Management","id":"ITEM-1","issue":"8","issued":{"date-parts":[["2013"]]},"page":"1490-1511","title":"How to overcome genotyping errors in non-invasive genetic mark-recapture population size estimation - A review of available methods illustrated by a case study","type":"article","volume":"77"},"uris":["http://www.mendeley.com/documents/?uuid=69a89ee9-7772-4164-8b88-b19d35b1f2d3"]},{"id":"ITEM-2","itemData":{"abstract":"Given the difficulties in establishing population parameters of elusive animals in the wild by traditional methods such as trapping, much attention has been given in recent years to non-invasive genetic sampling. Our work compared estimates of population size and sex ratio derived from genetic sampling with the known number and sex of animals released during an otter reintroduction, and reports on the pitfalls and opportunities that may be encountered in studies of this kind. This study makes use of 121 samples of otter spraints (faeces) collected over 7 months during a reintroduction in the Upper Thames (UK) where a total of 17 otters was released in two consecutive phases. Spraints were processed with a multiple tubes approach and seven microsatellites were used. Of all collected samples, 19% were complete for at least five loci, the minimum required for discrimination between individuals. Six out of nine of the otters that were released in the first phase were detected, four males and two females, while none of the otters released in the second phase was detected probably due to a combination of sampling pitfalls and otter behaviour. In particular, the specific sex (mostly females) and dominance composition (lower) of the individuals in the second release group may explain our failure to detect individuals in this group. Taken together, our results add further evidence that genetic sampling approaches represent a potentially accurate and non-invasive route to census populations of otters, but that the sampling design should take into account factors like the sex ratio and dominance composition of the population in order to maximise detection and minimise error. ","author":[{"dropping-particle":"","family":"Bonesi","given":"L","non-dropping-particle":"","parse-names":false,"suffix":""},{"dropping-particle":"","family":"Hale","given":"M","non-dropping-particle":"","parse-names":false,"suffix":""},{"dropping-particle":"","family":"Macdonald","given":"D W","non-dropping-particle":"","parse-names":false,"suffix":""}],"container-title":"Acta Theriologica","id":"ITEM-2","issue":"2","issued":{"date-parts":[["2013"]]},"page":"157-168","title":"Lessons from the use of non-invasive genetic sampling as a way to estimate Eurasian otter population size and sex ratio","type":"article-journal","volume":"58"},"uris":["http://www.mendeley.com/documents/?uuid=2534bcf9-14cd-4efa-9c11-a5017b4f8215"]}],"mendeley":{"formattedCitation":"(Bonesi, Hale and Macdonald, 2013; Lampa &lt;i&gt;et al.&lt;/i&gt;, 2013)","plainTextFormattedCitation":"(Bonesi, Hale and Macdonald, 2013; Lampa et al., 2013)","previouslyFormattedCitation":"(Bonesi, Hale and Macdonald, 2013; Lampa &lt;i&gt;et al.&lt;/i&gt;, 2013)"},"properties":{"noteIndex":0},"schema":"https://github.com/citation-style-language/schema/raw/master/csl-citation.json"}</w:instrText>
      </w:r>
      <w:r w:rsidR="002B3423">
        <w:fldChar w:fldCharType="separate"/>
      </w:r>
      <w:r w:rsidR="002B3423" w:rsidRPr="002B3423">
        <w:rPr>
          <w:noProof/>
        </w:rPr>
        <w:t xml:space="preserve">(Bonesi, Hale and Macdonald, 2013; Lampa </w:t>
      </w:r>
      <w:r w:rsidR="002B3423" w:rsidRPr="002B3423">
        <w:rPr>
          <w:i/>
          <w:noProof/>
        </w:rPr>
        <w:t>et al.</w:t>
      </w:r>
      <w:r w:rsidR="002B3423" w:rsidRPr="002B3423">
        <w:rPr>
          <w:noProof/>
        </w:rPr>
        <w:t>, 2013)</w:t>
      </w:r>
      <w:r w:rsidR="002B3423">
        <w:fldChar w:fldCharType="end"/>
      </w:r>
      <w:r w:rsidRPr="004F4F0A">
        <w:t>. Ecolo</w:t>
      </w:r>
      <w:r>
        <w:t>gical</w:t>
      </w:r>
      <w:r w:rsidRPr="004F4F0A">
        <w:t xml:space="preserve"> reviews </w:t>
      </w:r>
      <w:r w:rsidR="00CC2515">
        <w:t xml:space="preserve">are relatively common </w:t>
      </w:r>
      <w:commentRangeStart w:id="295"/>
      <w:r>
        <w:t xml:space="preserve">although </w:t>
      </w:r>
      <w:r w:rsidR="00CC2515">
        <w:t xml:space="preserve">proportionally that are less common than expected </w:t>
      </w:r>
      <w:r>
        <w:t xml:space="preserve"> </w:t>
      </w:r>
      <w:commentRangeEnd w:id="295"/>
      <w:r w:rsidR="00DF161C">
        <w:rPr>
          <w:rStyle w:val="CommentReference"/>
        </w:rPr>
        <w:commentReference w:id="295"/>
      </w:r>
      <w:r>
        <w:t xml:space="preserve">given the </w:t>
      </w:r>
      <w:r w:rsidR="00CC2515">
        <w:t>high proportion of papers that</w:t>
      </w:r>
      <w:r>
        <w:t xml:space="preserve"> focus on ecological studies in the general literature</w:t>
      </w:r>
      <w:r w:rsidR="00CC2515">
        <w:t>. Ecological</w:t>
      </w:r>
      <w:r>
        <w:t xml:space="preserve"> reviews only account for 25% or 18 papers in total</w:t>
      </w:r>
      <w:r w:rsidR="00CC2515">
        <w:t xml:space="preserve"> despite nearly 50% of papers falling into the Ecology category</w:t>
      </w:r>
      <w:r>
        <w:t xml:space="preserve">. There have been two </w:t>
      </w:r>
      <w:r w:rsidR="002B3423">
        <w:t xml:space="preserve">meta-analysis papers </w:t>
      </w:r>
      <w:r>
        <w:t xml:space="preserve">published on diet in </w:t>
      </w:r>
      <w:r w:rsidRPr="0019299E">
        <w:rPr>
          <w:i/>
          <w:iCs/>
        </w:rPr>
        <w:t xml:space="preserve">Lutra </w:t>
      </w:r>
      <w:proofErr w:type="spellStart"/>
      <w:r w:rsidRPr="0019299E">
        <w:rPr>
          <w:i/>
          <w:iCs/>
        </w:rPr>
        <w:t>lutra</w:t>
      </w:r>
      <w:proofErr w:type="spellEnd"/>
      <w:r w:rsidR="00DF161C">
        <w:rPr>
          <w:i/>
          <w:iCs/>
        </w:rPr>
        <w:t xml:space="preserve">. </w:t>
      </w:r>
      <w:r w:rsidR="00DF161C">
        <w:t xml:space="preserve"> T</w:t>
      </w:r>
      <w:r>
        <w:t>ak</w:t>
      </w:r>
      <w:r w:rsidR="00DF161C">
        <w:t>ing</w:t>
      </w:r>
      <w:r>
        <w:t xml:space="preserve"> advantage of the large amount of data amassed on th</w:t>
      </w:r>
      <w:r w:rsidR="00DF161C">
        <w:t>e</w:t>
      </w:r>
      <w:r>
        <w:t xml:space="preserve"> topic</w:t>
      </w:r>
      <w:r w:rsidR="00DF161C">
        <w:t>, the reviews</w:t>
      </w:r>
      <w:r>
        <w:t xml:space="preserve"> </w:t>
      </w:r>
      <w:r w:rsidRPr="004F4F0A">
        <w:t>focus</w:t>
      </w:r>
      <w:r>
        <w:t>ed</w:t>
      </w:r>
      <w:r w:rsidRPr="004F4F0A">
        <w:t xml:space="preserve"> on the accuracy of such studies </w:t>
      </w:r>
      <w:r>
        <w:t xml:space="preserve">and </w:t>
      </w:r>
      <w:r w:rsidRPr="004F4F0A">
        <w:t>made more general conclusions about \</w:t>
      </w:r>
      <w:proofErr w:type="spellStart"/>
      <w:proofErr w:type="gramStart"/>
      <w:r w:rsidRPr="004F4F0A">
        <w:t>textit</w:t>
      </w:r>
      <w:proofErr w:type="spellEnd"/>
      <w:r w:rsidRPr="004F4F0A">
        <w:t>{</w:t>
      </w:r>
      <w:proofErr w:type="gramEnd"/>
      <w:r w:rsidRPr="004F4F0A">
        <w:t xml:space="preserve">Lutra </w:t>
      </w:r>
      <w:proofErr w:type="spellStart"/>
      <w:r w:rsidRPr="004F4F0A">
        <w:t>lutra's</w:t>
      </w:r>
      <w:proofErr w:type="spellEnd"/>
      <w:r w:rsidRPr="004F4F0A">
        <w:t>} diet than the individual more localised studies</w:t>
      </w:r>
      <w:r w:rsidR="00DF161C">
        <w:t xml:space="preserve">. However, </w:t>
      </w:r>
      <w:r>
        <w:t xml:space="preserve">the lack of standardisation </w:t>
      </w:r>
      <w:r w:rsidR="00DF161C">
        <w:t xml:space="preserve">with in the primary literature </w:t>
      </w:r>
      <w:r>
        <w:t xml:space="preserve">made </w:t>
      </w:r>
      <w:r w:rsidR="00DF161C">
        <w:t xml:space="preserve">it necessary to exclude </w:t>
      </w:r>
      <w:r>
        <w:t xml:space="preserve">a large number of </w:t>
      </w:r>
      <w:proofErr w:type="gramStart"/>
      <w:r>
        <w:t xml:space="preserve">papers </w:t>
      </w:r>
      <w:r w:rsidRPr="004F4F0A">
        <w:t>.</w:t>
      </w:r>
      <w:proofErr w:type="gramEnd"/>
      <w:r w:rsidRPr="004F4F0A">
        <w:t xml:space="preserve"> Other topics have been covered by one or two </w:t>
      </w:r>
      <w:r>
        <w:t>reviews</w:t>
      </w:r>
      <w:r w:rsidR="00DF161C">
        <w:t>,</w:t>
      </w:r>
      <w:r w:rsidRPr="004F4F0A">
        <w:t xml:space="preserve"> such a</w:t>
      </w:r>
      <w:r>
        <w:t>s</w:t>
      </w:r>
      <w:r w:rsidRPr="004F4F0A">
        <w:t xml:space="preserve"> climate change</w:t>
      </w:r>
      <w:r>
        <w:t>, health of otters and pollution</w:t>
      </w:r>
      <w:r w:rsidRPr="004F4F0A">
        <w:t>.</w:t>
      </w:r>
      <w:r>
        <w:t xml:space="preserve"> As the increase in concentrations of POPs in the environment almost led to localised extinctions of otters in several countries</w:t>
      </w:r>
      <w:r w:rsidR="00DF161C">
        <w:t>,</w:t>
      </w:r>
      <w:r>
        <w:t xml:space="preserve"> it seems surprising </w:t>
      </w:r>
      <w:r w:rsidR="003E3618">
        <w:t>how little</w:t>
      </w:r>
      <w:r>
        <w:t xml:space="preserve"> attention to this subject has been given. </w:t>
      </w:r>
      <w:r w:rsidR="00BE6D3D">
        <w:t>I</w:t>
      </w:r>
      <w:r>
        <w:t>n general</w:t>
      </w:r>
      <w:r w:rsidR="00BE6D3D">
        <w:t xml:space="preserve">, we found </w:t>
      </w:r>
      <w:r>
        <w:t xml:space="preserve">that many reviews are very </w:t>
      </w:r>
      <w:commentRangeStart w:id="296"/>
      <w:r>
        <w:t xml:space="preserve">narrowly focused either geographically </w:t>
      </w:r>
      <w:commentRangeEnd w:id="296"/>
      <w:r w:rsidR="00BE6D3D">
        <w:rPr>
          <w:rStyle w:val="CommentReference"/>
        </w:rPr>
        <w:commentReference w:id="296"/>
      </w:r>
      <w:r w:rsidR="00CC2515">
        <w:t xml:space="preserve">for example on a </w:t>
      </w:r>
      <w:proofErr w:type="spellStart"/>
      <w:r w:rsidR="00CC2515">
        <w:t>a</w:t>
      </w:r>
      <w:proofErr w:type="spellEnd"/>
      <w:r w:rsidR="00CC2515">
        <w:t xml:space="preserve"> single country </w:t>
      </w:r>
      <w:r>
        <w:t>or in subject matter</w:t>
      </w:r>
      <w:r w:rsidR="00CC2515">
        <w:t xml:space="preserve"> such as only looking at population size </w:t>
      </w:r>
      <w:r>
        <w:t xml:space="preserve">making </w:t>
      </w:r>
      <w:r w:rsidRPr="004F4F0A">
        <w:t>it</w:t>
      </w:r>
      <w:r>
        <w:t xml:space="preserve"> difficult to get a good overview of the literature without substantial research. </w:t>
      </w:r>
    </w:p>
    <w:p w14:paraId="65A9955B" w14:textId="6CA84059" w:rsidR="00B34BE6" w:rsidRDefault="00B34BE6" w:rsidP="00B34BE6"/>
    <w:p w14:paraId="750C0972" w14:textId="53D86A92" w:rsidR="00CC2515" w:rsidRDefault="00CC2515" w:rsidP="00CC2515">
      <w:pPr>
        <w:rPr>
          <w:b/>
          <w:bCs/>
        </w:rPr>
      </w:pPr>
      <w:r w:rsidRPr="0019299E">
        <w:rPr>
          <w:b/>
          <w:bCs/>
        </w:rPr>
        <w:t>Behaviour</w:t>
      </w:r>
    </w:p>
    <w:p w14:paraId="650A608B" w14:textId="4F02398F" w:rsidR="00CC2515" w:rsidRDefault="00CC2515" w:rsidP="00CC2515">
      <w:pPr>
        <w:rPr>
          <w:b/>
          <w:bCs/>
        </w:rPr>
      </w:pPr>
    </w:p>
    <w:p w14:paraId="78F26A8E" w14:textId="6737BE6A" w:rsidR="00CC2515" w:rsidRPr="00CC2515" w:rsidRDefault="00CC2515" w:rsidP="00CC2515">
      <w:r w:rsidRPr="0019299E">
        <w:lastRenderedPageBreak/>
        <w:t xml:space="preserve">Behaviour </w:t>
      </w:r>
      <w:r>
        <w:t xml:space="preserve">has been largely overlooked in the literature with only 49 of 758 papers focusing on this aspect of otter biology this is largely due to the difficulty of observing such an elusive species. Of the papers that studied behaviour daily routine was the most common topic covered with 20 papers 42% of all papers these papers often used radio tracking to reveal the routines of individuals while a large contingent of daily routine papers where observational observations in locations that lack dense vegetation such as the Shetland islands where is harder for otters to hide than in most of the range. Communication both chemical and vocal was the second most common topic with 8 papers published in total 4 which focused on chemical communication looking the volatile compounds present in spraint while 2 papers focused on vocal communication. 6 papers investigated </w:t>
      </w:r>
      <w:proofErr w:type="spellStart"/>
      <w:r>
        <w:t>sprainting</w:t>
      </w:r>
      <w:proofErr w:type="spellEnd"/>
      <w:r>
        <w:t xml:space="preserve"> behaviour looking at hoe otters chose </w:t>
      </w:r>
      <w:proofErr w:type="spellStart"/>
      <w:r>
        <w:t>sprainting</w:t>
      </w:r>
      <w:proofErr w:type="spellEnd"/>
      <w:r>
        <w:t xml:space="preserve"> sites and hoe often those sites are used. Finally, 2 territoriality and 2 reproductive behaviour papers are also present. Overall behaviour has been studied very little and even daily routine which is the most studied behavioural topic has only observed a small number of individuals in a small number of locations meaning there is great uncertainty about lutra </w:t>
      </w:r>
      <w:proofErr w:type="spellStart"/>
      <w:r>
        <w:t>lutra’s</w:t>
      </w:r>
      <w:proofErr w:type="spellEnd"/>
      <w:r>
        <w:t xml:space="preserve"> daily habits in many regions. The methods employed to investigate daily routine using trackers is very expensive and invasive which we suggest makes using these methods widely and with a significant number of individuals is unrealistic however, new technologies such as camara traps are far cheaper and represent a great way to further out knowledge of Lutra </w:t>
      </w:r>
      <w:proofErr w:type="spellStart"/>
      <w:r>
        <w:t>lutra’s</w:t>
      </w:r>
      <w:proofErr w:type="spellEnd"/>
      <w:r>
        <w:t xml:space="preserve"> behaviour not just </w:t>
      </w:r>
      <w:proofErr w:type="spellStart"/>
      <w:r>
        <w:t>wirh</w:t>
      </w:r>
      <w:proofErr w:type="spellEnd"/>
      <w:r>
        <w:t xml:space="preserve"> daily routine but also with communication as audio is often captured along with images. More generally more studies on all aspects of lutra </w:t>
      </w:r>
      <w:proofErr w:type="spellStart"/>
      <w:r>
        <w:t>lutra’s</w:t>
      </w:r>
      <w:proofErr w:type="spellEnd"/>
      <w:r>
        <w:t xml:space="preserve"> behaviour should be encouraged especially in less </w:t>
      </w:r>
      <w:proofErr w:type="gramStart"/>
      <w:r>
        <w:t>well known</w:t>
      </w:r>
      <w:proofErr w:type="gramEnd"/>
      <w:r>
        <w:t xml:space="preserve"> regions such as Asia but also in Europe. </w:t>
      </w:r>
    </w:p>
    <w:p w14:paraId="69D34D47" w14:textId="77777777" w:rsidR="00CC2515" w:rsidRDefault="00CC2515" w:rsidP="00CC2515"/>
    <w:p w14:paraId="5D8E02F1" w14:textId="77777777" w:rsidR="00CC2515" w:rsidRDefault="00CC2515" w:rsidP="00B34BE6"/>
    <w:p w14:paraId="0B00D680" w14:textId="0D3DD2A6" w:rsidR="00B34BE6" w:rsidRDefault="00B34BE6" w:rsidP="00B34BE6">
      <w:r>
        <w:t xml:space="preserve">Geographic Bias </w:t>
      </w:r>
    </w:p>
    <w:p w14:paraId="55E7F2FC" w14:textId="3E618836" w:rsidR="00B34BE6" w:rsidRDefault="00B34BE6" w:rsidP="00B34BE6"/>
    <w:p w14:paraId="1EBAAAC4" w14:textId="08547A67" w:rsidR="00B34BE6" w:rsidRDefault="004F4F0A" w:rsidP="00B34BE6">
      <w:pPr>
        <w:rPr>
          <w:noProof/>
        </w:rPr>
      </w:pPr>
      <w:r w:rsidRPr="004F4F0A">
        <w:t xml:space="preserve">There was a substantial skew in the geographic distribution of studies, with </w:t>
      </w:r>
      <w:r w:rsidR="00F527D1" w:rsidRPr="004F4F0A">
        <w:t>most</w:t>
      </w:r>
      <w:r w:rsidRPr="004F4F0A">
        <w:t xml:space="preserve"> published data being from north and western Europe </w:t>
      </w:r>
      <w:commentRangeStart w:id="297"/>
      <w:r w:rsidRPr="004F4F0A">
        <w:t xml:space="preserve">Fig~\ref{fig1}; </w:t>
      </w:r>
      <w:commentRangeEnd w:id="297"/>
      <w:r w:rsidR="00BE6D3D">
        <w:rPr>
          <w:rStyle w:val="CommentReference"/>
        </w:rPr>
        <w:commentReference w:id="297"/>
      </w:r>
      <w:r w:rsidRPr="004F4F0A">
        <w:t>the top ten countries</w:t>
      </w:r>
      <w:r w:rsidR="001206E1">
        <w:t xml:space="preserve"> in terms of publications account for only 7% of the species range as defined by the IUCN but 67% of the total </w:t>
      </w:r>
      <w:r w:rsidR="00A62DE2">
        <w:t>publications</w:t>
      </w:r>
      <w:r w:rsidRPr="004F4F0A">
        <w:t>. The</w:t>
      </w:r>
      <w:r w:rsidR="00BE6D3D">
        <w:t xml:space="preserve">re </w:t>
      </w:r>
      <w:proofErr w:type="gramStart"/>
      <w:r w:rsidR="00BE6D3D">
        <w:t>has</w:t>
      </w:r>
      <w:proofErr w:type="gramEnd"/>
      <w:r w:rsidR="00BE6D3D">
        <w:t xml:space="preserve"> been 163 papers published about the</w:t>
      </w:r>
      <w:r w:rsidRPr="004F4F0A">
        <w:t xml:space="preserve"> UK</w:t>
      </w:r>
      <w:r w:rsidR="00BE6D3D">
        <w:t>, more than</w:t>
      </w:r>
      <w:r w:rsidR="00BE6D3D" w:rsidRPr="004F4F0A">
        <w:t xml:space="preserve"> </w:t>
      </w:r>
      <w:commentRangeStart w:id="298"/>
      <w:commentRangeEnd w:id="298"/>
      <w:r w:rsidR="00BE6D3D">
        <w:rPr>
          <w:rStyle w:val="CommentReference"/>
        </w:rPr>
        <w:commentReference w:id="298"/>
      </w:r>
      <w:r w:rsidRPr="004F4F0A">
        <w:t>double the next country</w:t>
      </w:r>
      <w:r w:rsidR="00BE6D3D">
        <w:t xml:space="preserve">, </w:t>
      </w:r>
      <w:r w:rsidRPr="004F4F0A">
        <w:t xml:space="preserve">Spain </w:t>
      </w:r>
      <w:r w:rsidR="00BE6D3D">
        <w:t>(</w:t>
      </w:r>
      <w:r w:rsidRPr="004F4F0A">
        <w:t>63 papers</w:t>
      </w:r>
      <w:r w:rsidR="00BE6D3D">
        <w:t>)</w:t>
      </w:r>
      <w:r w:rsidRPr="004F4F0A">
        <w:t xml:space="preserve">. </w:t>
      </w:r>
      <w:r w:rsidR="00BE6D3D">
        <w:t>O</w:t>
      </w:r>
      <w:r w:rsidRPr="004F4F0A">
        <w:t xml:space="preserve">nly 6 papers </w:t>
      </w:r>
      <w:r w:rsidR="00BE6D3D">
        <w:t xml:space="preserve">have considered otters in Russia, </w:t>
      </w:r>
      <w:r w:rsidRPr="004F4F0A">
        <w:t xml:space="preserve">despite </w:t>
      </w:r>
      <w:r w:rsidR="00BE6D3D">
        <w:t xml:space="preserve">it </w:t>
      </w:r>
      <w:r w:rsidRPr="004F4F0A">
        <w:t>having by far the largest</w:t>
      </w:r>
      <w:r>
        <w:t xml:space="preserve"> otter</w:t>
      </w:r>
      <w:r w:rsidRPr="004F4F0A">
        <w:t xml:space="preserve"> population</w:t>
      </w:r>
      <w:r w:rsidR="001206E1">
        <w:t xml:space="preserve"> and it accounting for 43% of the range</w:t>
      </w:r>
      <w:r w:rsidRPr="004F4F0A">
        <w:t xml:space="preserve"> </w:t>
      </w:r>
      <w:r w:rsidR="001206E1">
        <w:t xml:space="preserve">while </w:t>
      </w:r>
      <w:r w:rsidR="00BE6D3D">
        <w:t xml:space="preserve">no papers have been published in </w:t>
      </w:r>
      <w:r w:rsidRPr="004F4F0A">
        <w:t>China despite \</w:t>
      </w:r>
      <w:proofErr w:type="spellStart"/>
      <w:proofErr w:type="gramStart"/>
      <w:r w:rsidRPr="004F4F0A">
        <w:t>textit</w:t>
      </w:r>
      <w:proofErr w:type="spellEnd"/>
      <w:r w:rsidRPr="004F4F0A">
        <w:t>{</w:t>
      </w:r>
      <w:proofErr w:type="gramEnd"/>
      <w:r w:rsidRPr="004F4F0A">
        <w:t>Lutra lutra} having</w:t>
      </w:r>
      <w:r w:rsidR="001206E1">
        <w:t xml:space="preserve"> the second highest proportion of the range 14%, 10|% larger than the next highest country </w:t>
      </w:r>
      <w:r w:rsidRPr="004F4F0A">
        <w:t>. In general</w:t>
      </w:r>
      <w:r w:rsidR="00BE6D3D">
        <w:t>,</w:t>
      </w:r>
      <w:r w:rsidRPr="004F4F0A">
        <w:t xml:space="preserve"> the number of papers published in Europe far exceeded the numbers published in Asia</w:t>
      </w:r>
      <w:r w:rsidR="00BE6D3D">
        <w:t>,</w:t>
      </w:r>
      <w:r w:rsidRPr="004F4F0A">
        <w:t xml:space="preserve"> despite the fact far more of \</w:t>
      </w:r>
      <w:proofErr w:type="spellStart"/>
      <w:r w:rsidRPr="004F4F0A">
        <w:t>textit</w:t>
      </w:r>
      <w:proofErr w:type="spellEnd"/>
      <w:r w:rsidRPr="004F4F0A">
        <w:t xml:space="preserve">{Lutra </w:t>
      </w:r>
      <w:proofErr w:type="spellStart"/>
      <w:r w:rsidRPr="004F4F0A">
        <w:t>lutra's</w:t>
      </w:r>
      <w:proofErr w:type="spellEnd"/>
      <w:r w:rsidRPr="004F4F0A">
        <w:t>} range is in Asia</w:t>
      </w:r>
      <w:r w:rsidR="003C4DD6">
        <w:t xml:space="preserve"> </w:t>
      </w:r>
      <w:r w:rsidR="003C4DD6">
        <w:fldChar w:fldCharType="begin" w:fldLock="1"/>
      </w:r>
      <w:r w:rsidR="00111BC5">
        <w:instrText>ADDIN CSL_CITATION {"citationItems":[{"id":"ITEM-1","itemData":{"URL":"https://www.otterspecialistgroup.org/osg-newsite/otr_species/eurasian-otter-lutra-lutra/","accessed":{"date-parts":[["2021","12","18"]]},"id":"ITEM-1","issued":{"date-parts":[["0"]]},"title":"Eurasian Otter (Lutra lutra) | IUCN/SSC Otter Specialist Group","type":"webpage"},"uris":["http://www.mendeley.com/documents/?uuid=99472a22-9ce5-3394-a2f4-d5a0c082bf1e"]}],"mendeley":{"formattedCitation":"(&lt;i&gt;Eurasian Otter (Lutra lutra) | IUCN/SSC Otter Specialist Group&lt;/i&gt;, no date)","manualFormatting":"(Eurasian Otter (Lutra lutra) | IUCN/SSC Otter Specialist Group, 2021)","plainTextFormattedCitation":"(Eurasian Otter (Lutra lutra) | IUCN/SSC Otter Specialist Group, no date)","previouslyFormattedCitation":"(&lt;i&gt;Eurasian Otter (Lutra lutra) | IUCN/SSC Otter Specialist Group&lt;/i&gt;, no date)"},"properties":{"noteIndex":0},"schema":"https://github.com/citation-style-language/schema/raw/master/csl-citation.json"}</w:instrText>
      </w:r>
      <w:r w:rsidR="003C4DD6">
        <w:fldChar w:fldCharType="separate"/>
      </w:r>
      <w:r w:rsidR="003C4DD6" w:rsidRPr="003C4DD6">
        <w:rPr>
          <w:noProof/>
        </w:rPr>
        <w:t>(</w:t>
      </w:r>
      <w:r w:rsidR="003C4DD6" w:rsidRPr="003C4DD6">
        <w:rPr>
          <w:i/>
          <w:noProof/>
        </w:rPr>
        <w:t>Eurasian Otter (Lutra lutra) | IUCN/SSC Otter Specialist Group</w:t>
      </w:r>
      <w:r w:rsidR="003C4DD6" w:rsidRPr="003C4DD6">
        <w:rPr>
          <w:noProof/>
        </w:rPr>
        <w:t>,</w:t>
      </w:r>
      <w:r w:rsidR="003C4DD6">
        <w:rPr>
          <w:noProof/>
        </w:rPr>
        <w:t xml:space="preserve"> 2021</w:t>
      </w:r>
      <w:r w:rsidR="003C4DD6" w:rsidRPr="003C4DD6">
        <w:rPr>
          <w:noProof/>
        </w:rPr>
        <w:t>)</w:t>
      </w:r>
      <w:r w:rsidR="003C4DD6">
        <w:fldChar w:fldCharType="end"/>
      </w:r>
      <w:r w:rsidRPr="004F4F0A">
        <w:t>.</w:t>
      </w:r>
      <w:r w:rsidR="00CC2515">
        <w:t xml:space="preserve"> </w:t>
      </w:r>
      <w:r w:rsidR="003C4DD6">
        <w:t>H</w:t>
      </w:r>
      <w:r>
        <w:t xml:space="preserve">owever, the subjects covered in those </w:t>
      </w:r>
      <w:r w:rsidR="00BE6D3D">
        <w:t xml:space="preserve">few </w:t>
      </w:r>
      <w:r>
        <w:t xml:space="preserve">articles further </w:t>
      </w:r>
      <w:r w:rsidR="003C4DD6">
        <w:t>demonstrated</w:t>
      </w:r>
      <w:r>
        <w:t xml:space="preserve"> the differences in the threats that </w:t>
      </w:r>
      <w:r w:rsidRPr="004F4F0A">
        <w:t>\</w:t>
      </w:r>
      <w:proofErr w:type="spellStart"/>
      <w:r w:rsidRPr="004F4F0A">
        <w:t>textit</w:t>
      </w:r>
      <w:proofErr w:type="spellEnd"/>
      <w:r w:rsidRPr="004F4F0A">
        <w:t>{Lutra lutra}</w:t>
      </w:r>
      <w:r>
        <w:t xml:space="preserve"> faces in </w:t>
      </w:r>
      <w:r w:rsidR="00F527D1">
        <w:t>Asia</w:t>
      </w:r>
      <w:r>
        <w:t xml:space="preserve"> </w:t>
      </w:r>
      <w:r w:rsidR="00BE6D3D">
        <w:t xml:space="preserve">compared </w:t>
      </w:r>
      <w:r>
        <w:t>to Europe</w:t>
      </w:r>
      <w:r w:rsidR="00BE6D3D">
        <w:t xml:space="preserve">, e.g. </w:t>
      </w:r>
      <w:r>
        <w:t>there were articles about the fur trade</w:t>
      </w:r>
      <w:r w:rsidR="00BE6D3D">
        <w:t>,</w:t>
      </w:r>
      <w:r>
        <w:t xml:space="preserve"> a threat that is virtually </w:t>
      </w:r>
      <w:r w:rsidR="00F527D1">
        <w:t>non-existent</w:t>
      </w:r>
      <w:r>
        <w:t xml:space="preserve"> in Europe and consequently is not covered in any of the 7</w:t>
      </w:r>
      <w:r w:rsidR="00BE6D3D">
        <w:t>98</w:t>
      </w:r>
      <w:r>
        <w:t xml:space="preserve"> articles covered in this review</w:t>
      </w:r>
      <w:r w:rsidR="003C4DD6">
        <w:t xml:space="preserve"> </w:t>
      </w:r>
      <w:r w:rsidR="00111BC5">
        <w:fldChar w:fldCharType="begin" w:fldLock="1"/>
      </w:r>
      <w:r w:rsidR="00F527D1">
        <w:instrText>ADDIN CSL_CITATION {"citationItems":[{"id":"ITEM-1","itemData":{"DOI":"10.1016/J.GECCO.2020.E01391","ISSN":"2351-9894","abstract":"Asia is home to five of the 13 species of otters found around the world. While studies on the otter have been increased considerably over the years, the focus and pattern of research in Asian Otter has not been analyzed properly. Here, we review the English literature published online on Asian otter species from 1990 to 2019 to portray trends and current state of research in otters to identify research gaps and suggest future research directions. A total of 244 original research papers were retrieved from online sources and categorized by research themes. Publications were analyzed using descriptive statistics, line graphs, Kendell's tau b coefficient, Kruskal-Wallis test, Wilcoxon rank sum test and a generalized linear model to detect trends in thematic and geographic focus. Our review documents a notable increase in the number of publications in Asian otter species after 2005. A persistent geographical bias was observed in the published studies where 32% of the total papers come from South Asia and 25% from South East Asia with lesser papers from Western Asia and no papers from Central Asia. Baseline surveys are the most common studies, followed by studies on ecology, genetics, conservation, trade and disease. Overall, our review shows that the status, distribution and trend of Asian otter population is still limited and more research is needed for less studied otter species, such as the hairy-nosed otter (Lutra sumatrana) and Pacific populations of the sea otter (Enhydra lutris). We also found that information on the potential impacts of climate change on otter species, and taxonomy as well as phylogenetic relationships among Asian otters is limited. We recommend that more studies be carried out in regions of Western Asia and Central Asia firstly on status and distribution and then on their ecology to improve our understanding of otter species in the face of increasing impacts on their habitats.","author":[{"dropping-particle":"","family":"Basnet","given":"Aarati","non-dropping-particle":"","parse-names":false,"suffix":""},{"dropping-particle":"","family":"Ghimire","given":"Prashant","non-dropping-particle":"","parse-names":false,"suffix":""},{"dropping-particle":"","family":"Timilsina","given":"Yajna Prasad","non-dropping-particle":"","parse-names":false,"suffix":""},{"dropping-particle":"","family":"Bist","given":"Bhuwan Singh","non-dropping-particle":"","parse-names":false,"suffix":""}],"container-title":"Global Ecology and Conservation","id":"ITEM-1","issued":{"date-parts":[["2020","12","1"]]},"page":"e01391","publisher":"Elsevier","title":"Otter research in Asia: Trends, biases and future directions","type":"article-journal","volume":"24"},"uris":["http://www.mendeley.com/documents/?uuid=3e76e38f-530e-3d3f-8516-5f10e451897a"]}],"mendeley":{"formattedCitation":"(Basnet &lt;i&gt;et al.&lt;/i&gt;, 2020)","plainTextFormattedCitation":"(Basnet et al., 2020)","previouslyFormattedCitation":"(Basnet &lt;i&gt;et al.&lt;/i&gt;, 2020)"},"properties":{"noteIndex":0},"schema":"https://github.com/citation-style-language/schema/raw/master/csl-citation.json"}</w:instrText>
      </w:r>
      <w:r w:rsidR="00111BC5">
        <w:fldChar w:fldCharType="separate"/>
      </w:r>
      <w:r w:rsidR="00111BC5" w:rsidRPr="00111BC5">
        <w:rPr>
          <w:noProof/>
        </w:rPr>
        <w:t xml:space="preserve">(Basnet </w:t>
      </w:r>
      <w:r w:rsidR="00111BC5" w:rsidRPr="00111BC5">
        <w:rPr>
          <w:i/>
          <w:noProof/>
        </w:rPr>
        <w:t>et al.</w:t>
      </w:r>
      <w:r w:rsidR="00111BC5" w:rsidRPr="00111BC5">
        <w:rPr>
          <w:noProof/>
        </w:rPr>
        <w:t>, 2020)</w:t>
      </w:r>
      <w:r w:rsidR="00111BC5">
        <w:fldChar w:fldCharType="end"/>
      </w:r>
      <w:r>
        <w:t xml:space="preserve">. </w:t>
      </w:r>
      <w:r w:rsidR="00BE6D3D">
        <w:t xml:space="preserve">Outside of Europe, most papers were published regarding </w:t>
      </w:r>
      <w:r>
        <w:t>South Korea</w:t>
      </w:r>
      <w:r w:rsidR="00BE6D3D">
        <w:t xml:space="preserve">, </w:t>
      </w:r>
      <w:r>
        <w:t>with 30 papers</w:t>
      </w:r>
      <w:commentRangeStart w:id="299"/>
      <w:commentRangeEnd w:id="299"/>
      <w:r w:rsidR="00BE6D3D">
        <w:rPr>
          <w:rStyle w:val="CommentReference"/>
        </w:rPr>
        <w:commentReference w:id="299"/>
      </w:r>
      <w:r w:rsidR="00BE6D3D">
        <w:t>.</w:t>
      </w:r>
      <w:r>
        <w:t xml:space="preserve"> </w:t>
      </w:r>
      <w:proofErr w:type="gramStart"/>
      <w:r w:rsidR="00BE6D3D">
        <w:t>G</w:t>
      </w:r>
      <w:r>
        <w:t>enetics  featured</w:t>
      </w:r>
      <w:proofErr w:type="gramEnd"/>
      <w:r>
        <w:t xml:space="preserve"> heavily in South Korean papers and </w:t>
      </w:r>
      <w:r w:rsidR="00BE6D3D">
        <w:t xml:space="preserve">while these have </w:t>
      </w:r>
      <w:r>
        <w:t xml:space="preserve">added </w:t>
      </w:r>
      <w:r w:rsidR="00BE6D3D">
        <w:t xml:space="preserve">valuable knowledge </w:t>
      </w:r>
      <w:r>
        <w:t xml:space="preserve">it </w:t>
      </w:r>
      <w:r w:rsidR="00BE6D3D">
        <w:t xml:space="preserve">is </w:t>
      </w:r>
      <w:r>
        <w:t xml:space="preserve">a small and </w:t>
      </w:r>
      <w:r w:rsidR="00F527D1">
        <w:t>relatively</w:t>
      </w:r>
      <w:r>
        <w:t xml:space="preserve"> </w:t>
      </w:r>
      <w:r w:rsidR="00F527D1">
        <w:t>isolated</w:t>
      </w:r>
      <w:r>
        <w:t xml:space="preserve"> part of the Asian </w:t>
      </w:r>
      <w:r w:rsidR="00F527D1">
        <w:t>distribution</w:t>
      </w:r>
      <w:r w:rsidR="00BE6D3D">
        <w:t>. M</w:t>
      </w:r>
      <w:r>
        <w:t xml:space="preserve">ore information </w:t>
      </w:r>
      <w:r w:rsidR="00BE6D3D">
        <w:t xml:space="preserve">from </w:t>
      </w:r>
      <w:r>
        <w:t xml:space="preserve">central Asia is vital if we are to effectively conserve the otter in these areas. </w:t>
      </w:r>
    </w:p>
    <w:p w14:paraId="155BEC17" w14:textId="027CFD42" w:rsidR="004F4F0A" w:rsidRDefault="004F4F0A" w:rsidP="00B34BE6"/>
    <w:p w14:paraId="54D6AA59" w14:textId="3DFDB0B8" w:rsidR="004F4F0A" w:rsidRDefault="001206E1" w:rsidP="00B34BE6">
      <w:r>
        <w:t xml:space="preserve">Even </w:t>
      </w:r>
      <w:r w:rsidR="00BE6D3D">
        <w:t>with</w:t>
      </w:r>
      <w:r w:rsidR="00111BC5">
        <w:t xml:space="preserve">in </w:t>
      </w:r>
      <w:r w:rsidR="004F4F0A">
        <w:t>the UK</w:t>
      </w:r>
      <w:r w:rsidR="00BE6D3D">
        <w:t xml:space="preserve"> </w:t>
      </w:r>
      <w:r>
        <w:t>the most intensively studied country overall</w:t>
      </w:r>
      <w:r w:rsidR="009E4D7E">
        <w:t>,</w:t>
      </w:r>
      <w:r w:rsidR="00111BC5">
        <w:t xml:space="preserve"> </w:t>
      </w:r>
      <w:r w:rsidR="004F4F0A">
        <w:t xml:space="preserve">we find </w:t>
      </w:r>
      <w:r>
        <w:t>large</w:t>
      </w:r>
      <w:r w:rsidR="004F4F0A">
        <w:t xml:space="preserve"> </w:t>
      </w:r>
      <w:r w:rsidR="00BE6D3D">
        <w:t>areas (</w:t>
      </w:r>
      <w:r w:rsidR="004F4F0A">
        <w:t>countie</w:t>
      </w:r>
      <w:r w:rsidR="00111BC5">
        <w:t>s</w:t>
      </w:r>
      <w:r w:rsidR="00BE6D3D">
        <w:t>)</w:t>
      </w:r>
      <w:r w:rsidR="004F4F0A">
        <w:t xml:space="preserve"> that </w:t>
      </w:r>
      <w:r w:rsidR="00132193">
        <w:t xml:space="preserve">had </w:t>
      </w:r>
      <w:r w:rsidR="004F4F0A">
        <w:t xml:space="preserve">received almost no publications over the last </w:t>
      </w:r>
      <w:r w:rsidR="00CC2515">
        <w:t xml:space="preserve">70 </w:t>
      </w:r>
      <w:r w:rsidR="004F4F0A">
        <w:t>years</w:t>
      </w:r>
      <w:r w:rsidR="00BE6D3D">
        <w:t xml:space="preserve"> (Figure X)</w:t>
      </w:r>
      <w:r w:rsidR="004F4F0A">
        <w:t xml:space="preserve">. Furthermore, </w:t>
      </w:r>
      <w:r w:rsidR="00132193">
        <w:t xml:space="preserve">only a small number of topics (namely Health and Population) have been covered in </w:t>
      </w:r>
      <w:r w:rsidR="009E4D7E">
        <w:t>most</w:t>
      </w:r>
      <w:r w:rsidR="004F4F0A">
        <w:t xml:space="preserve"> counties</w:t>
      </w:r>
      <w:r w:rsidR="00132193">
        <w:t>.</w:t>
      </w:r>
      <w:r w:rsidR="004F4F0A">
        <w:t xml:space="preserve"> </w:t>
      </w:r>
      <w:r w:rsidR="00132193">
        <w:t>T</w:t>
      </w:r>
      <w:r w:rsidR="004F4F0A">
        <w:t xml:space="preserve">his is due these topics being the focus of the roadkill collection </w:t>
      </w:r>
      <w:r w:rsidR="004F4F0A">
        <w:lastRenderedPageBreak/>
        <w:t>studies organised jointly between the Environment agency and Cardiff University</w:t>
      </w:r>
      <w:r w:rsidR="00111BC5">
        <w:t>.</w:t>
      </w:r>
      <w:r w:rsidR="004F4F0A">
        <w:t xml:space="preserve"> </w:t>
      </w:r>
      <w:r w:rsidR="00111BC5">
        <w:t>T</w:t>
      </w:r>
      <w:r w:rsidR="004F4F0A">
        <w:t xml:space="preserve">hese studies have provided a unique insight into the otter population of the UK but many of these studies have been offshoots of the same data set meaning they are </w:t>
      </w:r>
      <w:r w:rsidR="00132193">
        <w:t xml:space="preserve">not </w:t>
      </w:r>
      <w:r w:rsidR="00111BC5">
        <w:t>totally</w:t>
      </w:r>
      <w:r w:rsidR="004F4F0A">
        <w:t xml:space="preserve"> independent </w:t>
      </w:r>
      <w:r w:rsidR="00111BC5">
        <w:t xml:space="preserve">from </w:t>
      </w:r>
      <w:r w:rsidR="00CC2515">
        <w:t>each other;</w:t>
      </w:r>
      <w:r w:rsidR="002F5BA5">
        <w:t xml:space="preserve"> </w:t>
      </w:r>
      <w:r>
        <w:t>therefore,</w:t>
      </w:r>
      <w:r w:rsidR="004F4F0A">
        <w:t xml:space="preserve"> some counties have only really been part of one study in over 40 years. </w:t>
      </w:r>
    </w:p>
    <w:p w14:paraId="440C5BEF" w14:textId="77777777" w:rsidR="004F4F0A" w:rsidRDefault="004F4F0A" w:rsidP="00B34BE6"/>
    <w:p w14:paraId="662B6DBD" w14:textId="77777777" w:rsidR="00B40137" w:rsidRDefault="00B34BE6" w:rsidP="00B40137">
      <w:pPr>
        <w:keepNext/>
        <w:rPr>
          <w:ins w:id="300" w:author="Thomas David Hughes" w:date="2022-08-31T15:30:00Z"/>
        </w:rPr>
        <w:pPrChange w:id="301" w:author="Thomas David Hughes" w:date="2022-08-31T15:30:00Z">
          <w:pPr/>
        </w:pPrChange>
      </w:pPr>
      <w:r>
        <w:rPr>
          <w:noProof/>
        </w:rPr>
        <w:drawing>
          <wp:inline distT="0" distB="0" distL="0" distR="0" wp14:anchorId="2B5F8AEF" wp14:editId="5952CD2C">
            <wp:extent cx="5727700" cy="378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27700" cy="3787775"/>
                    </a:xfrm>
                    <a:prstGeom prst="rect">
                      <a:avLst/>
                    </a:prstGeom>
                  </pic:spPr>
                </pic:pic>
              </a:graphicData>
            </a:graphic>
          </wp:inline>
        </w:drawing>
      </w:r>
    </w:p>
    <w:p w14:paraId="76962CFE" w14:textId="1A487C55" w:rsidR="00B34BE6" w:rsidRDefault="00B40137" w:rsidP="00B40137">
      <w:pPr>
        <w:pStyle w:val="Caption"/>
        <w:pPrChange w:id="302" w:author="Thomas David Hughes" w:date="2022-08-31T15:30:00Z">
          <w:pPr/>
        </w:pPrChange>
      </w:pPr>
      <w:ins w:id="303" w:author="Thomas David Hughes" w:date="2022-08-31T15:30:00Z">
        <w:r>
          <w:t xml:space="preserve">Figure </w:t>
        </w:r>
        <w:r>
          <w:fldChar w:fldCharType="begin"/>
        </w:r>
        <w:r>
          <w:instrText xml:space="preserve"> SEQ Figure \* ARABIC </w:instrText>
        </w:r>
      </w:ins>
      <w:r>
        <w:fldChar w:fldCharType="separate"/>
      </w:r>
      <w:ins w:id="304" w:author="Thomas David Hughes" w:date="2022-08-31T15:31:00Z">
        <w:r>
          <w:rPr>
            <w:noProof/>
          </w:rPr>
          <w:t>3</w:t>
        </w:r>
      </w:ins>
      <w:ins w:id="305" w:author="Thomas David Hughes" w:date="2022-08-31T15:30:00Z">
        <w:r>
          <w:fldChar w:fldCharType="end"/>
        </w:r>
      </w:ins>
      <w:ins w:id="306" w:author="Thomas David Hughes" w:date="2022-08-31T15:32:00Z">
        <w:r>
          <w:t xml:space="preserve">: </w:t>
        </w:r>
        <w:r w:rsidRPr="00B40137">
          <w:t>The number of papers published in each broad topic.</w:t>
        </w:r>
      </w:ins>
    </w:p>
    <w:p w14:paraId="1C9FD9DE" w14:textId="5A2E495D" w:rsidR="00CE1BFC" w:rsidRDefault="00CE1BFC" w:rsidP="00B34BE6">
      <w:pPr>
        <w:rPr>
          <w:b/>
          <w:bCs/>
        </w:rPr>
      </w:pPr>
    </w:p>
    <w:p w14:paraId="28CD5DAB" w14:textId="77777777" w:rsidR="00CE1BFC" w:rsidRDefault="00CE1BFC" w:rsidP="00B34BE6">
      <w:pPr>
        <w:rPr>
          <w:b/>
          <w:bCs/>
        </w:rPr>
      </w:pPr>
    </w:p>
    <w:p w14:paraId="37B82CA9" w14:textId="77777777" w:rsidR="00CE1BFC" w:rsidRDefault="00CE1BFC" w:rsidP="00B34BE6">
      <w:pPr>
        <w:rPr>
          <w:b/>
          <w:bCs/>
        </w:rPr>
      </w:pPr>
    </w:p>
    <w:p w14:paraId="0EF6EDF0" w14:textId="698F40DC" w:rsidR="00B34BE6" w:rsidRPr="004F4F0A" w:rsidRDefault="00B34BE6" w:rsidP="00B34BE6">
      <w:pPr>
        <w:rPr>
          <w:b/>
          <w:bCs/>
        </w:rPr>
      </w:pPr>
      <w:r w:rsidRPr="004F4F0A">
        <w:rPr>
          <w:b/>
          <w:bCs/>
        </w:rPr>
        <w:t xml:space="preserve">Gaps and future research directions </w:t>
      </w:r>
    </w:p>
    <w:p w14:paraId="179B0365" w14:textId="30DDF51C" w:rsidR="00B34BE6" w:rsidRDefault="00B34BE6" w:rsidP="00B34BE6"/>
    <w:p w14:paraId="4E110E95" w14:textId="5E52C87B" w:rsidR="00B34BE6" w:rsidRDefault="004F4F0A" w:rsidP="00B34BE6">
      <w:r>
        <w:t>Here we show that</w:t>
      </w:r>
      <w:r w:rsidR="002C2C50">
        <w:t>,</w:t>
      </w:r>
      <w:r>
        <w:t xml:space="preserve"> despite a large body of literature that has focused on </w:t>
      </w:r>
      <w:r w:rsidRPr="0019299E">
        <w:rPr>
          <w:i/>
          <w:iCs/>
        </w:rPr>
        <w:t xml:space="preserve">Lutra </w:t>
      </w:r>
      <w:proofErr w:type="spellStart"/>
      <w:r w:rsidRPr="0019299E">
        <w:rPr>
          <w:i/>
          <w:iCs/>
        </w:rPr>
        <w:t>lutra</w:t>
      </w:r>
      <w:proofErr w:type="spellEnd"/>
      <w:r w:rsidR="002C2C50">
        <w:t>,</w:t>
      </w:r>
      <w:r>
        <w:t xml:space="preserve"> there are still large gaps in our knowledge </w:t>
      </w:r>
      <w:r w:rsidR="002C2C50">
        <w:t xml:space="preserve">of </w:t>
      </w:r>
      <w:r>
        <w:t>key parts of otter biology</w:t>
      </w:r>
      <w:r w:rsidR="002C2C50">
        <w:t>,</w:t>
      </w:r>
      <w:r>
        <w:t xml:space="preserve"> </w:t>
      </w:r>
      <w:commentRangeStart w:id="307"/>
      <w:r>
        <w:t>namely behaviour</w:t>
      </w:r>
      <w:r w:rsidR="002C2C50">
        <w:t>.</w:t>
      </w:r>
      <w:commentRangeEnd w:id="307"/>
      <w:r w:rsidR="002C2C50">
        <w:rPr>
          <w:rStyle w:val="CommentReference"/>
        </w:rPr>
        <w:commentReference w:id="307"/>
      </w:r>
      <w:r w:rsidR="002C2C50">
        <w:t xml:space="preserve"> O</w:t>
      </w:r>
      <w:r w:rsidR="003338B4">
        <w:t xml:space="preserve">ther important topics have been </w:t>
      </w:r>
      <w:r w:rsidR="009E4D7E">
        <w:t>relatively</w:t>
      </w:r>
      <w:r w:rsidR="003338B4">
        <w:t xml:space="preserve"> understudied despite their </w:t>
      </w:r>
      <w:r w:rsidR="002F5BA5">
        <w:t>importance</w:t>
      </w:r>
      <w:r w:rsidR="002C2C50">
        <w:t>. C</w:t>
      </w:r>
      <w:r w:rsidR="002F5BA5">
        <w:t>ontamination</w:t>
      </w:r>
      <w:r w:rsidR="003338B4">
        <w:t xml:space="preserve"> largely </w:t>
      </w:r>
      <w:proofErr w:type="gramStart"/>
      <w:r w:rsidR="003338B4">
        <w:t xml:space="preserve">wiped </w:t>
      </w:r>
      <w:r w:rsidR="002F5BA5">
        <w:t>out</w:t>
      </w:r>
      <w:proofErr w:type="gramEnd"/>
      <w:r w:rsidR="002F5BA5">
        <w:t xml:space="preserve"> European</w:t>
      </w:r>
      <w:r w:rsidR="002C2C50">
        <w:t xml:space="preserve"> otter</w:t>
      </w:r>
      <w:r w:rsidR="002F5BA5">
        <w:t xml:space="preserve"> </w:t>
      </w:r>
      <w:r w:rsidR="003338B4">
        <w:t>populations in the 1970s and 80s</w:t>
      </w:r>
      <w:r w:rsidR="002C2C50">
        <w:t>,</w:t>
      </w:r>
      <w:r w:rsidR="003338B4">
        <w:t xml:space="preserve"> yet the </w:t>
      </w:r>
      <w:r w:rsidR="002C2C50">
        <w:t xml:space="preserve">topic </w:t>
      </w:r>
      <w:r w:rsidR="003338B4">
        <w:t xml:space="preserve">is not among the </w:t>
      </w:r>
      <w:r w:rsidR="002764DD">
        <w:t>most</w:t>
      </w:r>
      <w:r w:rsidR="003338B4">
        <w:t xml:space="preserve"> studied</w:t>
      </w:r>
      <w:r w:rsidR="002F5BA5">
        <w:t>.</w:t>
      </w:r>
      <w:r w:rsidR="003338B4">
        <w:t xml:space="preserve"> </w:t>
      </w:r>
      <w:r w:rsidR="002F5BA5">
        <w:t>F</w:t>
      </w:r>
      <w:r w:rsidR="003338B4">
        <w:t>urthermore</w:t>
      </w:r>
      <w:r w:rsidR="002F5BA5">
        <w:t>,</w:t>
      </w:r>
      <w:r w:rsidR="003338B4">
        <w:t xml:space="preserve"> there ha</w:t>
      </w:r>
      <w:r w:rsidR="002F5BA5">
        <w:t>ve</w:t>
      </w:r>
      <w:r w:rsidR="003338B4">
        <w:t xml:space="preserve"> been very few papers looking at newer contaminants such as PFAS or pharmaceutical compounds</w:t>
      </w:r>
      <w:r w:rsidR="002C2C50">
        <w:t>,</w:t>
      </w:r>
      <w:r w:rsidR="003338B4">
        <w:t xml:space="preserve"> despite the widespread concern about </w:t>
      </w:r>
      <w:r w:rsidR="009E4D7E">
        <w:t>their</w:t>
      </w:r>
      <w:r w:rsidR="003338B4">
        <w:t xml:space="preserve"> accumulation in the environment</w:t>
      </w:r>
      <w:r w:rsidR="002F5BA5">
        <w:t>.</w:t>
      </w:r>
      <w:r w:rsidR="003338B4">
        <w:t xml:space="preserve"> </w:t>
      </w:r>
      <w:r w:rsidR="002F5BA5">
        <w:t>W</w:t>
      </w:r>
      <w:r w:rsidR="003338B4">
        <w:t>e would strongly urge some research in these areas in any part of the species range.</w:t>
      </w:r>
      <w:r>
        <w:t xml:space="preserve"> </w:t>
      </w:r>
      <w:r w:rsidR="003338B4">
        <w:t xml:space="preserve">While ecological topics have been </w:t>
      </w:r>
      <w:r>
        <w:t xml:space="preserve">studied </w:t>
      </w:r>
      <w:r w:rsidR="003338B4">
        <w:t>extensively in Europe</w:t>
      </w:r>
      <w:r w:rsidR="002C2C50">
        <w:t>,</w:t>
      </w:r>
      <w:r w:rsidR="003338B4">
        <w:t xml:space="preserve"> </w:t>
      </w:r>
      <w:r w:rsidR="00581695">
        <w:t>especially diet</w:t>
      </w:r>
      <w:r w:rsidR="002C2C50">
        <w:t>,</w:t>
      </w:r>
      <w:r w:rsidR="00581695">
        <w:t xml:space="preserve"> these topics remain relatively </w:t>
      </w:r>
      <w:r w:rsidR="002E16ED">
        <w:t>unexplored</w:t>
      </w:r>
      <w:r w:rsidR="00581695">
        <w:t xml:space="preserve"> </w:t>
      </w:r>
      <w:r>
        <w:t>in o</w:t>
      </w:r>
      <w:r w:rsidR="00581695">
        <w:t>ther areas such as</w:t>
      </w:r>
      <w:r>
        <w:t xml:space="preserve"> in Asia</w:t>
      </w:r>
      <w:r w:rsidR="00581695">
        <w:t xml:space="preserve">. Population </w:t>
      </w:r>
      <w:r w:rsidR="002E16ED">
        <w:t>surveys</w:t>
      </w:r>
      <w:r w:rsidR="00581695">
        <w:t xml:space="preserve"> remain a key tool in the conservation of otters in all areas although greater standardisation of techniques would make it far easier to make comparisons between regions. The potential impact of climate change has been only sporadically studied in relation to </w:t>
      </w:r>
      <w:r w:rsidR="002C2C50" w:rsidRPr="0019299E">
        <w:rPr>
          <w:i/>
          <w:iCs/>
        </w:rPr>
        <w:t>L</w:t>
      </w:r>
      <w:r w:rsidR="00581695" w:rsidRPr="0019299E">
        <w:rPr>
          <w:i/>
          <w:iCs/>
        </w:rPr>
        <w:t xml:space="preserve">utra </w:t>
      </w:r>
      <w:proofErr w:type="spellStart"/>
      <w:r w:rsidR="00581695" w:rsidRPr="0019299E">
        <w:rPr>
          <w:i/>
          <w:iCs/>
        </w:rPr>
        <w:t>lutr</w:t>
      </w:r>
      <w:r w:rsidR="00581695">
        <w:t>a</w:t>
      </w:r>
      <w:proofErr w:type="spellEnd"/>
      <w:r w:rsidR="00581695">
        <w:t xml:space="preserve"> despite its status as a semi </w:t>
      </w:r>
      <w:r w:rsidR="00D54E5C">
        <w:t>aquatic</w:t>
      </w:r>
      <w:r w:rsidR="00581695">
        <w:t xml:space="preserve"> mammal meaning it is likely to be </w:t>
      </w:r>
      <w:r w:rsidR="00D54E5C">
        <w:t>strongly</w:t>
      </w:r>
      <w:r w:rsidR="00581695">
        <w:t xml:space="preserve"> affected by changes in rainfall reducing the habitat </w:t>
      </w:r>
      <w:r w:rsidR="00D54E5C">
        <w:t>available</w:t>
      </w:r>
      <w:r w:rsidR="00581695">
        <w:t xml:space="preserve"> for</w:t>
      </w:r>
      <w:r w:rsidR="002C2C50">
        <w:t xml:space="preserve"> it</w:t>
      </w:r>
      <w:r w:rsidR="00581695">
        <w:t xml:space="preserve"> to </w:t>
      </w:r>
      <w:r w:rsidR="00D54E5C">
        <w:t>colonise</w:t>
      </w:r>
      <w:r w:rsidR="00581695">
        <w:t xml:space="preserve">. Genetically </w:t>
      </w:r>
      <w:r w:rsidR="00581695" w:rsidRPr="0019299E">
        <w:rPr>
          <w:i/>
          <w:iCs/>
        </w:rPr>
        <w:t xml:space="preserve">Lutra </w:t>
      </w:r>
      <w:proofErr w:type="spellStart"/>
      <w:r w:rsidR="00581695" w:rsidRPr="0019299E">
        <w:rPr>
          <w:i/>
          <w:iCs/>
        </w:rPr>
        <w:t>lutra</w:t>
      </w:r>
      <w:proofErr w:type="spellEnd"/>
      <w:r w:rsidR="00581695">
        <w:t xml:space="preserve"> has been well </w:t>
      </w:r>
      <w:r w:rsidR="00D54E5C">
        <w:t>studied</w:t>
      </w:r>
      <w:r w:rsidR="00581695">
        <w:t xml:space="preserve"> but the lack of diversity revealed by the </w:t>
      </w:r>
      <w:r w:rsidR="00D54E5C">
        <w:t>microsatellite</w:t>
      </w:r>
      <w:r w:rsidR="00581695">
        <w:t xml:space="preserve"> markers currently </w:t>
      </w:r>
      <w:r w:rsidR="00D54E5C">
        <w:t>available</w:t>
      </w:r>
      <w:r w:rsidR="00581695">
        <w:t xml:space="preserve"> leaves space for more </w:t>
      </w:r>
      <w:r w:rsidR="00D54E5C">
        <w:t>advanced methods</w:t>
      </w:r>
      <w:r w:rsidR="002C2C50">
        <w:t>,</w:t>
      </w:r>
      <w:r w:rsidR="00D54E5C">
        <w:t xml:space="preserve"> such as SNP analyses</w:t>
      </w:r>
      <w:r w:rsidR="002C2C50">
        <w:t>,</w:t>
      </w:r>
      <w:r w:rsidR="00D54E5C">
        <w:t xml:space="preserve"> </w:t>
      </w:r>
      <w:r w:rsidR="00D54E5C">
        <w:lastRenderedPageBreak/>
        <w:t xml:space="preserve">to try to investigate diversity and genetic structure at local and regional scales. Finally, metabarcoding techniques offer the opportunity to </w:t>
      </w:r>
      <w:r w:rsidR="002764DD">
        <w:t xml:space="preserve">characterise the diet of </w:t>
      </w:r>
      <w:r w:rsidR="002764DD" w:rsidRPr="0019299E">
        <w:rPr>
          <w:i/>
          <w:iCs/>
        </w:rPr>
        <w:t xml:space="preserve">Lutra </w:t>
      </w:r>
      <w:proofErr w:type="spellStart"/>
      <w:r w:rsidR="002764DD" w:rsidRPr="0019299E">
        <w:rPr>
          <w:i/>
          <w:iCs/>
        </w:rPr>
        <w:t>lutra</w:t>
      </w:r>
      <w:proofErr w:type="spellEnd"/>
      <w:r w:rsidR="002764DD">
        <w:t xml:space="preserve"> more accurately</w:t>
      </w:r>
      <w:r w:rsidR="00D54E5C">
        <w:t xml:space="preserve"> with the potential to create genuinely cross</w:t>
      </w:r>
      <w:r w:rsidR="004569C9">
        <w:t>-</w:t>
      </w:r>
      <w:r w:rsidR="00D54E5C">
        <w:t xml:space="preserve">comparable data so that future </w:t>
      </w:r>
      <w:r w:rsidR="002E16ED">
        <w:t>meta-analyses</w:t>
      </w:r>
      <w:r w:rsidR="00D54E5C">
        <w:t xml:space="preserve"> looking at diet changes over time or between different habitats possible</w:t>
      </w:r>
      <w:r w:rsidR="0034634E">
        <w:t>.</w:t>
      </w:r>
      <w:r w:rsidR="00D54E5C">
        <w:t xml:space="preserve"> </w:t>
      </w:r>
      <w:r w:rsidR="0034634E">
        <w:t>H</w:t>
      </w:r>
      <w:r w:rsidR="00D54E5C">
        <w:t xml:space="preserve">owever, this will need collaboration and coordination between researchers to ensure standardised </w:t>
      </w:r>
      <w:r w:rsidR="0034634E">
        <w:t xml:space="preserve">methods </w:t>
      </w:r>
      <w:r w:rsidR="00D54E5C">
        <w:t xml:space="preserve">something that has </w:t>
      </w:r>
      <w:r w:rsidR="004569C9">
        <w:t xml:space="preserve">not been achieved </w:t>
      </w:r>
      <w:r w:rsidR="00D54E5C">
        <w:t xml:space="preserve">in the past. </w:t>
      </w:r>
    </w:p>
    <w:p w14:paraId="2049C32A" w14:textId="77777777" w:rsidR="002E16ED" w:rsidRDefault="002E16ED" w:rsidP="002E16ED"/>
    <w:p w14:paraId="48D0E11F" w14:textId="00FFDD65" w:rsidR="002E16ED" w:rsidRDefault="002E16ED" w:rsidP="002E16ED">
      <w:r>
        <w:t xml:space="preserve">Behaviour studies remain rare </w:t>
      </w:r>
      <w:r w:rsidR="00586E87">
        <w:t xml:space="preserve">and should be prioritised wherever possible. The lack of behaviour studies has been caused by the elusiveness of </w:t>
      </w:r>
      <w:r w:rsidR="00586E87" w:rsidRPr="00586E87">
        <w:rPr>
          <w:i/>
          <w:iCs/>
        </w:rPr>
        <w:t xml:space="preserve">Lutra </w:t>
      </w:r>
      <w:proofErr w:type="spellStart"/>
      <w:r w:rsidR="00586E87" w:rsidRPr="00586E87">
        <w:rPr>
          <w:i/>
          <w:iCs/>
        </w:rPr>
        <w:t>lutra</w:t>
      </w:r>
      <w:proofErr w:type="spellEnd"/>
      <w:r w:rsidR="00586E87">
        <w:t xml:space="preserve"> and the relative cost of tracking studies making it prohibitively expensive for most researchers</w:t>
      </w:r>
      <w:r w:rsidR="0034634E">
        <w:t>.</w:t>
      </w:r>
      <w:r w:rsidR="00586E87">
        <w:t xml:space="preserve"> </w:t>
      </w:r>
      <w:r w:rsidR="0034634E">
        <w:t>B</w:t>
      </w:r>
      <w:r>
        <w:t>ut the</w:t>
      </w:r>
      <w:r w:rsidR="00586E87">
        <w:t xml:space="preserve"> development of inexpensive and high resolution</w:t>
      </w:r>
      <w:r>
        <w:t xml:space="preserve"> camara traps makes it plausible to study </w:t>
      </w:r>
      <w:r w:rsidR="00586E87">
        <w:t xml:space="preserve">the behaviour of </w:t>
      </w:r>
      <w:r w:rsidR="004569C9" w:rsidRPr="0019299E">
        <w:rPr>
          <w:i/>
          <w:iCs/>
        </w:rPr>
        <w:t>L</w:t>
      </w:r>
      <w:r w:rsidR="00586E87" w:rsidRPr="0019299E">
        <w:rPr>
          <w:i/>
          <w:iCs/>
        </w:rPr>
        <w:t xml:space="preserve">utra </w:t>
      </w:r>
      <w:proofErr w:type="spellStart"/>
      <w:r w:rsidR="00586E87" w:rsidRPr="0019299E">
        <w:rPr>
          <w:i/>
          <w:iCs/>
        </w:rPr>
        <w:t>lutra</w:t>
      </w:r>
      <w:proofErr w:type="spellEnd"/>
      <w:r w:rsidR="00586E87">
        <w:t xml:space="preserve"> </w:t>
      </w:r>
      <w:r>
        <w:t xml:space="preserve">far more effectively than previously possible. </w:t>
      </w:r>
      <w:r w:rsidR="00586E87">
        <w:t>As a charismatic species</w:t>
      </w:r>
      <w:r w:rsidR="004569C9">
        <w:t>,</w:t>
      </w:r>
      <w:r w:rsidR="00586E87">
        <w:t xml:space="preserve"> </w:t>
      </w:r>
      <w:r w:rsidR="00586E87" w:rsidRPr="0019299E">
        <w:rPr>
          <w:i/>
          <w:iCs/>
        </w:rPr>
        <w:t xml:space="preserve">Lutra </w:t>
      </w:r>
      <w:proofErr w:type="spellStart"/>
      <w:r w:rsidR="00586E87" w:rsidRPr="0019299E">
        <w:rPr>
          <w:i/>
          <w:iCs/>
        </w:rPr>
        <w:t>lutra</w:t>
      </w:r>
      <w:proofErr w:type="spellEnd"/>
      <w:r w:rsidR="00586E87">
        <w:t xml:space="preserve"> is a top candidate for citizen scientist projects and there are many members of the public in the UK already generating data</w:t>
      </w:r>
      <w:r w:rsidR="004569C9">
        <w:t>. H</w:t>
      </w:r>
      <w:r w:rsidR="00586E87">
        <w:t>owever</w:t>
      </w:r>
      <w:r w:rsidR="004569C9">
        <w:t>,</w:t>
      </w:r>
      <w:r w:rsidR="00586E87">
        <w:t xml:space="preserve"> designing camera trap studies to provide good quality data requires professional skills and greater collaboration between researchers and citizen scientists may be essential in producing better information on the behaviour of this species. </w:t>
      </w:r>
    </w:p>
    <w:p w14:paraId="443DAB20" w14:textId="77777777" w:rsidR="004F4F0A" w:rsidRDefault="004F4F0A" w:rsidP="00B34BE6"/>
    <w:p w14:paraId="20CC4745" w14:textId="297A155B" w:rsidR="004F4F0A" w:rsidRDefault="002E16ED" w:rsidP="00586E87">
      <w:r>
        <w:t xml:space="preserve">We have shown in this review that despite the large body of work looking at </w:t>
      </w:r>
      <w:r w:rsidRPr="0019299E">
        <w:rPr>
          <w:i/>
          <w:iCs/>
        </w:rPr>
        <w:t xml:space="preserve">Lutra </w:t>
      </w:r>
      <w:proofErr w:type="spellStart"/>
      <w:r w:rsidRPr="0019299E">
        <w:rPr>
          <w:i/>
          <w:iCs/>
        </w:rPr>
        <w:t>lutra</w:t>
      </w:r>
      <w:proofErr w:type="spellEnd"/>
      <w:r w:rsidR="004569C9">
        <w:t>,</w:t>
      </w:r>
      <w:r>
        <w:t xml:space="preserve"> our knowledge does not extend evenly or adequately across the entire range</w:t>
      </w:r>
      <w:r w:rsidR="004569C9">
        <w:t>. T</w:t>
      </w:r>
      <w:r>
        <w:t xml:space="preserve">his is partly understandable </w:t>
      </w:r>
      <w:r w:rsidR="0034634E">
        <w:t xml:space="preserve">as </w:t>
      </w:r>
      <w:r>
        <w:t>many parts of the range are sparsely populated and difficult to access</w:t>
      </w:r>
      <w:r w:rsidR="004569C9">
        <w:t>. N</w:t>
      </w:r>
      <w:r>
        <w:t>evertheless</w:t>
      </w:r>
      <w:r w:rsidR="004569C9">
        <w:t>,</w:t>
      </w:r>
      <w:r>
        <w:t xml:space="preserve"> even in more accessible parts</w:t>
      </w:r>
      <w:r w:rsidR="004569C9">
        <w:t>,</w:t>
      </w:r>
      <w:r>
        <w:t xml:space="preserve"> there remains a shortage of information in many areas. Increasing the number of papers on all topics in Asia should be a priority</w:t>
      </w:r>
      <w:r w:rsidR="004569C9">
        <w:t>;</w:t>
      </w:r>
      <w:r>
        <w:t xml:space="preserve"> South Korea has provided invaluable insight and it shows what may be possible to achieve in other </w:t>
      </w:r>
      <w:r w:rsidR="00F527D1">
        <w:t xml:space="preserve">parts of the range </w:t>
      </w:r>
      <w:proofErr w:type="gramStart"/>
      <w:r w:rsidR="00F527D1">
        <w:t>in the near future</w:t>
      </w:r>
      <w:proofErr w:type="gramEnd"/>
      <w:r w:rsidR="00F527D1">
        <w:t xml:space="preserve">. </w:t>
      </w:r>
    </w:p>
    <w:p w14:paraId="714E9240" w14:textId="77777777" w:rsidR="004F4F0A" w:rsidRDefault="004F4F0A" w:rsidP="004F4F0A"/>
    <w:p w14:paraId="0D841EAC" w14:textId="5A9FC6FD" w:rsidR="004F4F0A" w:rsidRDefault="004F4F0A" w:rsidP="004F4F0A">
      <w:r>
        <w:t xml:space="preserve">Finally, </w:t>
      </w:r>
      <w:r w:rsidR="00F527D1">
        <w:t>we</w:t>
      </w:r>
      <w:r>
        <w:t xml:space="preserve"> show the uneven coverage both of topic and sampling distribution across the range has left us with significant gaps in our knowledge</w:t>
      </w:r>
      <w:r w:rsidR="004569C9">
        <w:t>,</w:t>
      </w:r>
      <w:r>
        <w:t xml:space="preserve"> which could negatively affect </w:t>
      </w:r>
      <w:del w:id="308" w:author="Thomas David Hughes" w:date="2022-08-31T16:52:00Z">
        <w:r w:rsidDel="00B40137">
          <w:delText>out</w:delText>
        </w:r>
      </w:del>
      <w:ins w:id="309" w:author="Thomas David Hughes" w:date="2022-08-31T16:52:00Z">
        <w:r w:rsidR="00B40137">
          <w:t>our</w:t>
        </w:r>
      </w:ins>
      <w:r>
        <w:t xml:space="preserve"> ability to conserve </w:t>
      </w:r>
      <w:r w:rsidRPr="0019299E">
        <w:rPr>
          <w:i/>
          <w:iCs/>
        </w:rPr>
        <w:t xml:space="preserve">Lutra </w:t>
      </w:r>
      <w:proofErr w:type="spellStart"/>
      <w:r w:rsidRPr="0019299E">
        <w:rPr>
          <w:i/>
          <w:iCs/>
        </w:rPr>
        <w:t>lutra</w:t>
      </w:r>
      <w:proofErr w:type="spellEnd"/>
      <w:r>
        <w:t xml:space="preserve"> addressing this should be a high priority and future studies should </w:t>
      </w:r>
      <w:r w:rsidR="00F527D1">
        <w:t>consider</w:t>
      </w:r>
      <w:r>
        <w:t xml:space="preserve"> where these gaps are when planning work. Furthermore, we postulate that this sort of uneven coverage may well be widespread in other charismatic species, and we recommend that studies such as ours become more commonplace </w:t>
      </w:r>
      <w:proofErr w:type="gramStart"/>
      <w:r>
        <w:t>in order to</w:t>
      </w:r>
      <w:proofErr w:type="gramEnd"/>
      <w:r>
        <w:t xml:space="preserve"> ensure the limited resources available to conservationists are spent effectively. </w:t>
      </w:r>
    </w:p>
    <w:p w14:paraId="4546E7B3" w14:textId="1ED4006C" w:rsidR="00186DB4" w:rsidRDefault="00186DB4" w:rsidP="004F4F0A"/>
    <w:p w14:paraId="4620FB49" w14:textId="7A55075E" w:rsidR="00186DB4" w:rsidRDefault="00186DB4" w:rsidP="004F4F0A"/>
    <w:p w14:paraId="1013D5CD" w14:textId="77777777" w:rsidR="00B40137" w:rsidRDefault="00186DB4" w:rsidP="00B40137">
      <w:pPr>
        <w:keepNext/>
        <w:rPr>
          <w:ins w:id="310" w:author="Thomas David Hughes" w:date="2022-08-31T15:30:00Z"/>
        </w:rPr>
        <w:pPrChange w:id="311" w:author="Thomas David Hughes" w:date="2022-08-31T15:30:00Z">
          <w:pPr/>
        </w:pPrChange>
      </w:pPr>
      <w:r>
        <w:rPr>
          <w:noProof/>
        </w:rPr>
        <w:lastRenderedPageBreak/>
        <w:drawing>
          <wp:inline distT="0" distB="0" distL="0" distR="0" wp14:anchorId="28005FA2" wp14:editId="5651491A">
            <wp:extent cx="5727700" cy="572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3FDD424" w14:textId="28B85F3C" w:rsidR="00B40137" w:rsidRDefault="00B40137" w:rsidP="00B40137">
      <w:pPr>
        <w:pStyle w:val="Caption"/>
        <w:rPr>
          <w:ins w:id="312" w:author="Thomas David Hughes" w:date="2022-08-31T15:30:00Z"/>
        </w:rPr>
      </w:pPr>
      <w:ins w:id="313" w:author="Thomas David Hughes" w:date="2022-08-31T15:30:00Z">
        <w:r>
          <w:t xml:space="preserve">Figure </w:t>
        </w:r>
        <w:r>
          <w:fldChar w:fldCharType="begin"/>
        </w:r>
        <w:r>
          <w:instrText xml:space="preserve"> SEQ Figure \* ARABIC </w:instrText>
        </w:r>
      </w:ins>
      <w:r>
        <w:fldChar w:fldCharType="separate"/>
      </w:r>
      <w:ins w:id="314" w:author="Thomas David Hughes" w:date="2022-08-31T15:31:00Z">
        <w:r>
          <w:rPr>
            <w:noProof/>
          </w:rPr>
          <w:t>4</w:t>
        </w:r>
      </w:ins>
      <w:ins w:id="315" w:author="Thomas David Hughes" w:date="2022-08-31T15:30:00Z">
        <w:r>
          <w:fldChar w:fldCharType="end"/>
        </w:r>
      </w:ins>
      <w:ins w:id="316" w:author="Thomas David Hughes" w:date="2022-08-31T15:31:00Z">
        <w:r>
          <w:t>:</w:t>
        </w:r>
        <w:r w:rsidRPr="00B40137">
          <w:t xml:space="preserve"> </w:t>
        </w:r>
        <w:r w:rsidRPr="00B40137">
          <w:t xml:space="preserve">The number of papers that took data from each county by decade some counties like Cornwall and Aberdeenshire are over represented while many counties have been studied </w:t>
        </w:r>
        <w:proofErr w:type="gramStart"/>
        <w:r w:rsidRPr="00B40137">
          <w:t>relatively  rarely</w:t>
        </w:r>
        <w:proofErr w:type="gramEnd"/>
        <w:r w:rsidRPr="00B40137">
          <w:t>. Fig A the number of papers published in each county between 1960 and 2020, Fig B papers published in each county between 2010 and 2020. Fig C papers published between 2000 and 2010. Fig D papers published from 1990 to 2000 Fig E papers published pre-1990}</w:t>
        </w:r>
      </w:ins>
    </w:p>
    <w:p w14:paraId="308E870F" w14:textId="77777777" w:rsidR="00B40137" w:rsidRDefault="00186DB4" w:rsidP="00B40137">
      <w:pPr>
        <w:keepNext/>
        <w:rPr>
          <w:ins w:id="317" w:author="Thomas David Hughes" w:date="2022-08-31T15:31:00Z"/>
        </w:rPr>
        <w:pPrChange w:id="318" w:author="Thomas David Hughes" w:date="2022-08-31T15:31:00Z">
          <w:pPr/>
        </w:pPrChange>
      </w:pPr>
      <w:r>
        <w:rPr>
          <w:noProof/>
        </w:rPr>
        <w:lastRenderedPageBreak/>
        <w:drawing>
          <wp:inline distT="0" distB="0" distL="0" distR="0" wp14:anchorId="670C23EF" wp14:editId="076E3D9F">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B0897E9" w14:textId="5F5D3FB1" w:rsidR="00186DB4" w:rsidRDefault="00B40137" w:rsidP="00B40137">
      <w:pPr>
        <w:pStyle w:val="Caption"/>
        <w:pPrChange w:id="319" w:author="Thomas David Hughes" w:date="2022-08-31T15:31:00Z">
          <w:pPr/>
        </w:pPrChange>
      </w:pPr>
      <w:ins w:id="320" w:author="Thomas David Hughes" w:date="2022-08-31T15:31:00Z">
        <w:r>
          <w:t xml:space="preserve">Figure </w:t>
        </w:r>
        <w:r>
          <w:fldChar w:fldCharType="begin"/>
        </w:r>
        <w:r>
          <w:instrText xml:space="preserve"> SEQ Figure \* ARABIC </w:instrText>
        </w:r>
      </w:ins>
      <w:r>
        <w:fldChar w:fldCharType="separate"/>
      </w:r>
      <w:ins w:id="321" w:author="Thomas David Hughes" w:date="2022-08-31T15:31:00Z">
        <w:r>
          <w:rPr>
            <w:noProof/>
          </w:rPr>
          <w:t>5</w:t>
        </w:r>
        <w:r>
          <w:fldChar w:fldCharType="end"/>
        </w:r>
        <w:r>
          <w:t>:</w:t>
        </w:r>
        <w:r w:rsidRPr="00B40137">
          <w:t xml:space="preserve"> </w:t>
        </w:r>
        <w:r w:rsidRPr="00B40137">
          <w:t>The number of papers published in each country. Fig a is the species range of \</w:t>
        </w:r>
        <w:proofErr w:type="spellStart"/>
        <w:proofErr w:type="gramStart"/>
        <w:r w:rsidRPr="00B40137">
          <w:t>textit</w:t>
        </w:r>
        <w:proofErr w:type="spellEnd"/>
        <w:r w:rsidRPr="00B40137">
          <w:t>{</w:t>
        </w:r>
        <w:proofErr w:type="gramEnd"/>
        <w:r w:rsidRPr="00B40137">
          <w:t xml:space="preserve">Lutra lutra}. Fig B the total number of papers published in each country between 1960 and 2020. Fig C the papers published in each species </w:t>
        </w:r>
      </w:ins>
      <w:ins w:id="322" w:author="Thomas David Hughes" w:date="2022-08-31T16:52:00Z">
        <w:r w:rsidRPr="00B40137">
          <w:t>pre-1980</w:t>
        </w:r>
      </w:ins>
      <w:ins w:id="323" w:author="Thomas David Hughes" w:date="2022-08-31T15:31:00Z">
        <w:r w:rsidRPr="00B40137">
          <w:t>. Fig D papers published in each country between 1980 and 1990. Fig D the papers published in each country between 1990 and 2000. Fig E papers published between 2000 and 2010. Fig F papers published in each country between 2010 and 2020</w:t>
        </w:r>
      </w:ins>
    </w:p>
    <w:p w14:paraId="4CBC37A4" w14:textId="204CE236" w:rsidR="00B34BE6" w:rsidRDefault="00B34BE6" w:rsidP="004F4F0A">
      <w:r>
        <w:t xml:space="preserve"> </w:t>
      </w:r>
    </w:p>
    <w:p w14:paraId="66750B9A" w14:textId="334B0643" w:rsidR="002B3423" w:rsidRDefault="002B3423" w:rsidP="002B3423"/>
    <w:p w14:paraId="603C00B8" w14:textId="0A7677A1" w:rsidR="002B3423" w:rsidRDefault="002B3423" w:rsidP="002B3423">
      <w:pPr>
        <w:rPr>
          <w:b/>
          <w:bCs/>
        </w:rPr>
      </w:pPr>
      <w:r w:rsidRPr="002B3423">
        <w:rPr>
          <w:b/>
          <w:bCs/>
        </w:rPr>
        <w:t xml:space="preserve">References </w:t>
      </w:r>
    </w:p>
    <w:p w14:paraId="7DD7FFD3" w14:textId="627E4586" w:rsidR="002B3423" w:rsidRDefault="002B3423" w:rsidP="002B3423">
      <w:pPr>
        <w:rPr>
          <w:b/>
          <w:bCs/>
        </w:rPr>
      </w:pPr>
    </w:p>
    <w:p w14:paraId="2DB1016C" w14:textId="4A31EAF8" w:rsidR="00B40137" w:rsidRPr="00B40137" w:rsidRDefault="00F527D1" w:rsidP="00B40137">
      <w:pPr>
        <w:widowControl w:val="0"/>
        <w:autoSpaceDE w:val="0"/>
        <w:autoSpaceDN w:val="0"/>
        <w:adjustRightInd w:val="0"/>
        <w:rPr>
          <w:noProof/>
        </w:rPr>
      </w:pPr>
      <w:r>
        <w:rPr>
          <w:b/>
          <w:bCs/>
        </w:rPr>
        <w:fldChar w:fldCharType="begin" w:fldLock="1"/>
      </w:r>
      <w:r>
        <w:rPr>
          <w:b/>
          <w:bCs/>
        </w:rPr>
        <w:instrText xml:space="preserve">ADDIN Mendeley Bibliography CSL_BIBLIOGRAPHY </w:instrText>
      </w:r>
      <w:r>
        <w:rPr>
          <w:b/>
          <w:bCs/>
        </w:rPr>
        <w:fldChar w:fldCharType="separate"/>
      </w:r>
      <w:r w:rsidR="00B40137" w:rsidRPr="00B40137">
        <w:rPr>
          <w:noProof/>
        </w:rPr>
        <w:t xml:space="preserve">Arrendal, J. </w:t>
      </w:r>
      <w:r w:rsidR="00B40137" w:rsidRPr="00B40137">
        <w:rPr>
          <w:i/>
          <w:iCs/>
          <w:noProof/>
        </w:rPr>
        <w:t>et al.</w:t>
      </w:r>
      <w:r w:rsidR="00B40137" w:rsidRPr="00B40137">
        <w:rPr>
          <w:noProof/>
        </w:rPr>
        <w:t xml:space="preserve"> (2004) ‘Genetic evaluation of an otter translocation program’, </w:t>
      </w:r>
      <w:r w:rsidR="00B40137" w:rsidRPr="00B40137">
        <w:rPr>
          <w:i/>
          <w:iCs/>
          <w:noProof/>
        </w:rPr>
        <w:t>Conservation Genetics</w:t>
      </w:r>
      <w:r w:rsidR="00B40137" w:rsidRPr="00B40137">
        <w:rPr>
          <w:noProof/>
        </w:rPr>
        <w:t>, 5(1), pp. 79–88. doi: 10.1023/B:COGE.0000014059.49606.dd.</w:t>
      </w:r>
    </w:p>
    <w:p w14:paraId="7A9066E5" w14:textId="77777777" w:rsidR="00B40137" w:rsidRPr="00B40137" w:rsidRDefault="00B40137" w:rsidP="00B40137">
      <w:pPr>
        <w:widowControl w:val="0"/>
        <w:autoSpaceDE w:val="0"/>
        <w:autoSpaceDN w:val="0"/>
        <w:adjustRightInd w:val="0"/>
        <w:rPr>
          <w:noProof/>
        </w:rPr>
      </w:pPr>
      <w:r w:rsidRPr="00B40137">
        <w:rPr>
          <w:noProof/>
        </w:rPr>
        <w:t xml:space="preserve">Balestrieri, A., Remonti, L. and Prigioni, C. (2011) ‘Detectability of the Eurasian otter by standard surveys: An approach using marking intensity to estimate false negative rates’, </w:t>
      </w:r>
      <w:r w:rsidRPr="00B40137">
        <w:rPr>
          <w:i/>
          <w:iCs/>
          <w:noProof/>
        </w:rPr>
        <w:t>Naturwissenschaften</w:t>
      </w:r>
      <w:r w:rsidRPr="00B40137">
        <w:rPr>
          <w:noProof/>
        </w:rPr>
        <w:t>, 98(1), pp. 23–31. doi: 10.1007/s00114-010-0737-0.</w:t>
      </w:r>
    </w:p>
    <w:p w14:paraId="10C85728" w14:textId="77777777" w:rsidR="00B40137" w:rsidRPr="00B40137" w:rsidRDefault="00B40137" w:rsidP="00B40137">
      <w:pPr>
        <w:widowControl w:val="0"/>
        <w:autoSpaceDE w:val="0"/>
        <w:autoSpaceDN w:val="0"/>
        <w:adjustRightInd w:val="0"/>
        <w:rPr>
          <w:noProof/>
        </w:rPr>
      </w:pPr>
      <w:r w:rsidRPr="00B40137">
        <w:rPr>
          <w:noProof/>
        </w:rPr>
        <w:t xml:space="preserve">Basnet, A. </w:t>
      </w:r>
      <w:r w:rsidRPr="00B40137">
        <w:rPr>
          <w:i/>
          <w:iCs/>
          <w:noProof/>
        </w:rPr>
        <w:t>et al.</w:t>
      </w:r>
      <w:r w:rsidRPr="00B40137">
        <w:rPr>
          <w:noProof/>
        </w:rPr>
        <w:t xml:space="preserve"> (2020) ‘Otter research in Asia: Trends, biases and future directions’, </w:t>
      </w:r>
      <w:r w:rsidRPr="00B40137">
        <w:rPr>
          <w:i/>
          <w:iCs/>
          <w:noProof/>
        </w:rPr>
        <w:t>Global Ecology and Conservation</w:t>
      </w:r>
      <w:r w:rsidRPr="00B40137">
        <w:rPr>
          <w:noProof/>
        </w:rPr>
        <w:t>. Elsevier, 24, p. e01391. doi: 10.1016/J.GECCO.2020.E01391.</w:t>
      </w:r>
    </w:p>
    <w:p w14:paraId="70C445A9" w14:textId="77777777" w:rsidR="00B40137" w:rsidRPr="00B40137" w:rsidRDefault="00B40137" w:rsidP="00B40137">
      <w:pPr>
        <w:widowControl w:val="0"/>
        <w:autoSpaceDE w:val="0"/>
        <w:autoSpaceDN w:val="0"/>
        <w:adjustRightInd w:val="0"/>
        <w:rPr>
          <w:noProof/>
        </w:rPr>
      </w:pPr>
      <w:r w:rsidRPr="00B40137">
        <w:rPr>
          <w:noProof/>
        </w:rPr>
        <w:t xml:space="preserve">Bayerl, H. </w:t>
      </w:r>
      <w:r w:rsidRPr="00B40137">
        <w:rPr>
          <w:i/>
          <w:iCs/>
          <w:noProof/>
        </w:rPr>
        <w:t>et al.</w:t>
      </w:r>
      <w:r w:rsidRPr="00B40137">
        <w:rPr>
          <w:noProof/>
        </w:rPr>
        <w:t xml:space="preserve"> (2018) ‘Fast and cost-effective single nucleotide polymorphism (SNP) detection in the absence of a reference genome using semideep next-generation Random Amplicon Sequencing (RAMseq)’, </w:t>
      </w:r>
      <w:r w:rsidRPr="00B40137">
        <w:rPr>
          <w:i/>
          <w:iCs/>
          <w:noProof/>
        </w:rPr>
        <w:t>Molecular ecology resources</w:t>
      </w:r>
      <w:r w:rsidRPr="00B40137">
        <w:rPr>
          <w:noProof/>
        </w:rPr>
        <w:t xml:space="preserve">. Mol Ecol Resour, 18(1), </w:t>
      </w:r>
      <w:r w:rsidRPr="00B40137">
        <w:rPr>
          <w:noProof/>
        </w:rPr>
        <w:lastRenderedPageBreak/>
        <w:t>pp. 107–117. doi: 10.1111/1755-0998.12717.</w:t>
      </w:r>
    </w:p>
    <w:p w14:paraId="34B16413" w14:textId="77777777" w:rsidR="00B40137" w:rsidRPr="00B40137" w:rsidRDefault="00B40137" w:rsidP="00B40137">
      <w:pPr>
        <w:widowControl w:val="0"/>
        <w:autoSpaceDE w:val="0"/>
        <w:autoSpaceDN w:val="0"/>
        <w:adjustRightInd w:val="0"/>
        <w:rPr>
          <w:noProof/>
        </w:rPr>
      </w:pPr>
      <w:r w:rsidRPr="00B40137">
        <w:rPr>
          <w:noProof/>
        </w:rPr>
        <w:t xml:space="preserve">Bonesi, L., Hale, M. and Macdonald, D. W. (2013) ‘Lessons from the use of non-invasive genetic sampling as a way to estimate Eurasian otter population size and sex ratio’, </w:t>
      </w:r>
      <w:r w:rsidRPr="00B40137">
        <w:rPr>
          <w:i/>
          <w:iCs/>
          <w:noProof/>
        </w:rPr>
        <w:t>Acta Theriologica</w:t>
      </w:r>
      <w:r w:rsidRPr="00B40137">
        <w:rPr>
          <w:noProof/>
        </w:rPr>
        <w:t>, 58(2), pp. 157–168.</w:t>
      </w:r>
    </w:p>
    <w:p w14:paraId="1458F42A" w14:textId="77777777" w:rsidR="00B40137" w:rsidRPr="00B40137" w:rsidRDefault="00B40137" w:rsidP="00B40137">
      <w:pPr>
        <w:widowControl w:val="0"/>
        <w:autoSpaceDE w:val="0"/>
        <w:autoSpaceDN w:val="0"/>
        <w:adjustRightInd w:val="0"/>
        <w:rPr>
          <w:noProof/>
        </w:rPr>
      </w:pPr>
      <w:r w:rsidRPr="00B40137">
        <w:rPr>
          <w:noProof/>
        </w:rPr>
        <w:t xml:space="preserve">Carranza, M. L. </w:t>
      </w:r>
      <w:r w:rsidRPr="00B40137">
        <w:rPr>
          <w:i/>
          <w:iCs/>
          <w:noProof/>
        </w:rPr>
        <w:t>et al.</w:t>
      </w:r>
      <w:r w:rsidRPr="00B40137">
        <w:rPr>
          <w:noProof/>
        </w:rPr>
        <w:t xml:space="preserve"> (2012) ‘Connectivity providers for semi-aquatic vertebrates: The case of the endangered otter in Italy’, </w:t>
      </w:r>
      <w:r w:rsidRPr="00B40137">
        <w:rPr>
          <w:i/>
          <w:iCs/>
          <w:noProof/>
        </w:rPr>
        <w:t>Landscape Ecology</w:t>
      </w:r>
      <w:r w:rsidRPr="00B40137">
        <w:rPr>
          <w:noProof/>
        </w:rPr>
        <w:t>, 27(2), pp. 281–290. doi: 10.1007/s10980-011-9682-3.</w:t>
      </w:r>
    </w:p>
    <w:p w14:paraId="339B98C5" w14:textId="77777777" w:rsidR="00B40137" w:rsidRPr="00B40137" w:rsidRDefault="00B40137" w:rsidP="00B40137">
      <w:pPr>
        <w:widowControl w:val="0"/>
        <w:autoSpaceDE w:val="0"/>
        <w:autoSpaceDN w:val="0"/>
        <w:adjustRightInd w:val="0"/>
        <w:rPr>
          <w:noProof/>
        </w:rPr>
      </w:pPr>
      <w:r w:rsidRPr="00B40137">
        <w:rPr>
          <w:noProof/>
        </w:rPr>
        <w:t xml:space="preserve">Carss, D. N. and Elston, D. A. (1996) ‘Errors associated with otter </w:t>
      </w:r>
      <w:r w:rsidRPr="00B40137">
        <w:rPr>
          <w:i/>
          <w:iCs/>
          <w:noProof/>
        </w:rPr>
        <w:t>Lutra lutra</w:t>
      </w:r>
      <w:r w:rsidRPr="00B40137">
        <w:rPr>
          <w:noProof/>
        </w:rPr>
        <w:t xml:space="preserve"> faecal analysis. II. Estimating prey size distribution from bones recovered in spraints’, </w:t>
      </w:r>
      <w:r w:rsidRPr="00B40137">
        <w:rPr>
          <w:i/>
          <w:iCs/>
          <w:noProof/>
        </w:rPr>
        <w:t>Journal of Zoology</w:t>
      </w:r>
      <w:r w:rsidRPr="00B40137">
        <w:rPr>
          <w:noProof/>
        </w:rPr>
        <w:t>, 238(2), pp. 319–332. doi: 10.1111/j.1469-7998.1996.tb05397.x.</w:t>
      </w:r>
    </w:p>
    <w:p w14:paraId="7340892B" w14:textId="77777777" w:rsidR="00B40137" w:rsidRPr="00B40137" w:rsidRDefault="00B40137" w:rsidP="00B40137">
      <w:pPr>
        <w:widowControl w:val="0"/>
        <w:autoSpaceDE w:val="0"/>
        <w:autoSpaceDN w:val="0"/>
        <w:adjustRightInd w:val="0"/>
        <w:rPr>
          <w:noProof/>
        </w:rPr>
      </w:pPr>
      <w:r w:rsidRPr="00B40137">
        <w:rPr>
          <w:noProof/>
        </w:rPr>
        <w:t xml:space="preserve">Carss, D. N. and Parkinson, S. G. (1996) ‘Errors associated with otter </w:t>
      </w:r>
      <w:r w:rsidRPr="00B40137">
        <w:rPr>
          <w:i/>
          <w:iCs/>
          <w:noProof/>
        </w:rPr>
        <w:t>Lutra lutra</w:t>
      </w:r>
      <w:r w:rsidRPr="00B40137">
        <w:rPr>
          <w:noProof/>
        </w:rPr>
        <w:t xml:space="preserve"> faecal analysis. I. Assessing general diet from spraints’, </w:t>
      </w:r>
      <w:r w:rsidRPr="00B40137">
        <w:rPr>
          <w:i/>
          <w:iCs/>
          <w:noProof/>
        </w:rPr>
        <w:t>Journal of Zoology</w:t>
      </w:r>
      <w:r w:rsidRPr="00B40137">
        <w:rPr>
          <w:noProof/>
        </w:rPr>
        <w:t>, 238(2), pp. 301–317. doi: 10.1111/j.1469-7998.1996.tb05396.x.</w:t>
      </w:r>
    </w:p>
    <w:p w14:paraId="0DDB1B07" w14:textId="77777777" w:rsidR="00B40137" w:rsidRPr="00B40137" w:rsidRDefault="00B40137" w:rsidP="00B40137">
      <w:pPr>
        <w:widowControl w:val="0"/>
        <w:autoSpaceDE w:val="0"/>
        <w:autoSpaceDN w:val="0"/>
        <w:adjustRightInd w:val="0"/>
        <w:rPr>
          <w:noProof/>
        </w:rPr>
      </w:pPr>
      <w:r w:rsidRPr="00B40137">
        <w:rPr>
          <w:noProof/>
        </w:rPr>
        <w:t xml:space="preserve">Chadwick, E. A. </w:t>
      </w:r>
      <w:r w:rsidRPr="00B40137">
        <w:rPr>
          <w:i/>
          <w:iCs/>
          <w:noProof/>
        </w:rPr>
        <w:t>et al.</w:t>
      </w:r>
      <w:r w:rsidRPr="00B40137">
        <w:rPr>
          <w:noProof/>
        </w:rPr>
        <w:t xml:space="preserve"> (2013) ‘Seroprevalence of Toxoplasma gondii in the Eurasian otter (Lutra lutra) in England and Wales.’, </w:t>
      </w:r>
      <w:r w:rsidRPr="00B40137">
        <w:rPr>
          <w:i/>
          <w:iCs/>
          <w:noProof/>
        </w:rPr>
        <w:t>Parasites &amp; Vectors</w:t>
      </w:r>
      <w:r w:rsidRPr="00B40137">
        <w:rPr>
          <w:noProof/>
        </w:rPr>
        <w:t>, 6(1), p. 75. doi: 10.1186/1756-3305-6-75.</w:t>
      </w:r>
    </w:p>
    <w:p w14:paraId="29A89E4E" w14:textId="77777777" w:rsidR="00B40137" w:rsidRPr="00B40137" w:rsidRDefault="00B40137" w:rsidP="00B40137">
      <w:pPr>
        <w:widowControl w:val="0"/>
        <w:autoSpaceDE w:val="0"/>
        <w:autoSpaceDN w:val="0"/>
        <w:adjustRightInd w:val="0"/>
        <w:rPr>
          <w:noProof/>
        </w:rPr>
      </w:pPr>
      <w:r w:rsidRPr="00B40137">
        <w:rPr>
          <w:noProof/>
        </w:rPr>
        <w:t xml:space="preserve">Christensen, H., Heggberget, T. M. and Gutleb, A. C. (2010) ‘Polychlorinated biphenyls and reproductive performance in otters from the norwegian coast’, </w:t>
      </w:r>
      <w:r w:rsidRPr="00B40137">
        <w:rPr>
          <w:i/>
          <w:iCs/>
          <w:noProof/>
        </w:rPr>
        <w:t>Archives of Environmental Contamination and Toxicology</w:t>
      </w:r>
      <w:r w:rsidRPr="00B40137">
        <w:rPr>
          <w:noProof/>
        </w:rPr>
        <w:t>, 59(4), pp. 652–660. doi: 10.1007/s00244-010-9510-9.</w:t>
      </w:r>
    </w:p>
    <w:p w14:paraId="44CDEA1B" w14:textId="77777777" w:rsidR="00B40137" w:rsidRPr="00B40137" w:rsidRDefault="00B40137" w:rsidP="00B40137">
      <w:pPr>
        <w:widowControl w:val="0"/>
        <w:autoSpaceDE w:val="0"/>
        <w:autoSpaceDN w:val="0"/>
        <w:adjustRightInd w:val="0"/>
        <w:rPr>
          <w:noProof/>
        </w:rPr>
      </w:pPr>
      <w:r w:rsidRPr="00B40137">
        <w:rPr>
          <w:noProof/>
        </w:rPr>
        <w:t xml:space="preserve">Cianfrani, C. </w:t>
      </w:r>
      <w:r w:rsidRPr="00B40137">
        <w:rPr>
          <w:i/>
          <w:iCs/>
          <w:noProof/>
        </w:rPr>
        <w:t>et al.</w:t>
      </w:r>
      <w:r w:rsidRPr="00B40137">
        <w:rPr>
          <w:noProof/>
        </w:rPr>
        <w:t xml:space="preserve"> (2011) ‘Adapting global conservation strategies to climate change at the European scale: The otter as a flagship species’, </w:t>
      </w:r>
      <w:r w:rsidRPr="00B40137">
        <w:rPr>
          <w:i/>
          <w:iCs/>
          <w:noProof/>
        </w:rPr>
        <w:t>Biological Conservation</w:t>
      </w:r>
      <w:r w:rsidRPr="00B40137">
        <w:rPr>
          <w:noProof/>
        </w:rPr>
        <w:t>, 144, pp. 2068–2080.</w:t>
      </w:r>
    </w:p>
    <w:p w14:paraId="2A9AEA7F" w14:textId="77777777" w:rsidR="00B40137" w:rsidRPr="00B40137" w:rsidRDefault="00B40137" w:rsidP="00B40137">
      <w:pPr>
        <w:widowControl w:val="0"/>
        <w:autoSpaceDE w:val="0"/>
        <w:autoSpaceDN w:val="0"/>
        <w:adjustRightInd w:val="0"/>
        <w:rPr>
          <w:noProof/>
        </w:rPr>
      </w:pPr>
      <w:r w:rsidRPr="00B40137">
        <w:rPr>
          <w:noProof/>
        </w:rPr>
        <w:t xml:space="preserve">Cirelli, V. and Sánchez-Cordero, V. (2009) ‘Selection of restoration and conservation areas using species ecological niche modeling: A case study of the Neotropical river otter Lontra longicaudis annectens in central Mexico’, in </w:t>
      </w:r>
      <w:r w:rsidRPr="00B40137">
        <w:rPr>
          <w:i/>
          <w:iCs/>
          <w:noProof/>
        </w:rPr>
        <w:t>Endangered Species: New Research</w:t>
      </w:r>
      <w:r w:rsidRPr="00B40137">
        <w:rPr>
          <w:noProof/>
        </w:rPr>
        <w:t>, pp. 261–278. Available at: https://www.scopus.com/inward/record.uri?eid=2-s2.0-84896222475&amp;partnerID=40&amp;md5=eab32d1ede8676cea32e2e04d8f3fa3a.</w:t>
      </w:r>
    </w:p>
    <w:p w14:paraId="1422D811" w14:textId="77777777" w:rsidR="00B40137" w:rsidRPr="00B40137" w:rsidRDefault="00B40137" w:rsidP="00B40137">
      <w:pPr>
        <w:widowControl w:val="0"/>
        <w:autoSpaceDE w:val="0"/>
        <w:autoSpaceDN w:val="0"/>
        <w:adjustRightInd w:val="0"/>
        <w:rPr>
          <w:noProof/>
        </w:rPr>
      </w:pPr>
      <w:r w:rsidRPr="00B40137">
        <w:rPr>
          <w:noProof/>
        </w:rPr>
        <w:t xml:space="preserve">Clavero, M. </w:t>
      </w:r>
      <w:r w:rsidRPr="00B40137">
        <w:rPr>
          <w:i/>
          <w:iCs/>
          <w:noProof/>
        </w:rPr>
        <w:t>et al.</w:t>
      </w:r>
      <w:r w:rsidRPr="00B40137">
        <w:rPr>
          <w:noProof/>
        </w:rPr>
        <w:t xml:space="preserve"> (2010) ‘Natural, human and spatial constraints to expanding populations of otters in the Iberian Peninsula’, </w:t>
      </w:r>
      <w:r w:rsidRPr="00B40137">
        <w:rPr>
          <w:i/>
          <w:iCs/>
          <w:noProof/>
        </w:rPr>
        <w:t>Journal of Biogeography</w:t>
      </w:r>
      <w:r w:rsidRPr="00B40137">
        <w:rPr>
          <w:noProof/>
        </w:rPr>
        <w:t>, 37(12), pp. 2345–2357. doi: 10.1111/j.1365-2699.2010.02377.x.</w:t>
      </w:r>
    </w:p>
    <w:p w14:paraId="17C7B40F" w14:textId="77777777" w:rsidR="00B40137" w:rsidRPr="00B40137" w:rsidRDefault="00B40137" w:rsidP="00B40137">
      <w:pPr>
        <w:widowControl w:val="0"/>
        <w:autoSpaceDE w:val="0"/>
        <w:autoSpaceDN w:val="0"/>
        <w:adjustRightInd w:val="0"/>
        <w:rPr>
          <w:noProof/>
        </w:rPr>
      </w:pPr>
      <w:r w:rsidRPr="00B40137">
        <w:rPr>
          <w:noProof/>
        </w:rPr>
        <w:t xml:space="preserve">Conroy, J., Melisch, R. and Chanin, P. (1998) ‘The distribution and status of the Eurasian Otter (Lutra lutra) in Asia�a preliminary review’, </w:t>
      </w:r>
      <w:r w:rsidRPr="00B40137">
        <w:rPr>
          <w:i/>
          <w:iCs/>
          <w:noProof/>
        </w:rPr>
        <w:t>IUCN Otter Specialist Group Bulletin</w:t>
      </w:r>
      <w:r w:rsidRPr="00B40137">
        <w:rPr>
          <w:noProof/>
        </w:rPr>
        <w:t>, 15(1), pp. 15–30.</w:t>
      </w:r>
    </w:p>
    <w:p w14:paraId="6353598C" w14:textId="77777777" w:rsidR="00B40137" w:rsidRPr="00B40137" w:rsidRDefault="00B40137" w:rsidP="00B40137">
      <w:pPr>
        <w:widowControl w:val="0"/>
        <w:autoSpaceDE w:val="0"/>
        <w:autoSpaceDN w:val="0"/>
        <w:adjustRightInd w:val="0"/>
        <w:rPr>
          <w:noProof/>
        </w:rPr>
      </w:pPr>
      <w:r w:rsidRPr="00B40137">
        <w:rPr>
          <w:i/>
          <w:iCs/>
          <w:noProof/>
        </w:rPr>
        <w:t>Eurasian Otter (Lutra lutra) | IUCN/SSC Otter Specialist Group</w:t>
      </w:r>
      <w:r w:rsidRPr="00B40137">
        <w:rPr>
          <w:noProof/>
        </w:rPr>
        <w:t xml:space="preserve"> (no date). Available at: https://www.otterspecialistgroup.org/osg-newsite/otr_species/eurasian-otter-lutra-lutra/ (Accessed: 18 December 2021).</w:t>
      </w:r>
    </w:p>
    <w:p w14:paraId="0F9F2F3F" w14:textId="77777777" w:rsidR="00B40137" w:rsidRPr="00B40137" w:rsidRDefault="00B40137" w:rsidP="00B40137">
      <w:pPr>
        <w:widowControl w:val="0"/>
        <w:autoSpaceDE w:val="0"/>
        <w:autoSpaceDN w:val="0"/>
        <w:adjustRightInd w:val="0"/>
        <w:rPr>
          <w:noProof/>
        </w:rPr>
      </w:pPr>
      <w:r w:rsidRPr="00B40137">
        <w:rPr>
          <w:noProof/>
        </w:rPr>
        <w:t xml:space="preserve">Gibbons, D., Morrissey, C. and Mineau, P. (2015) ‘A review of the direct and indirect effects of neonicotinoids and fipronil on vertebrate wildlife’, </w:t>
      </w:r>
      <w:r w:rsidRPr="00B40137">
        <w:rPr>
          <w:i/>
          <w:iCs/>
          <w:noProof/>
        </w:rPr>
        <w:t>Environmental Science and Pollution Research</w:t>
      </w:r>
      <w:r w:rsidRPr="00B40137">
        <w:rPr>
          <w:noProof/>
        </w:rPr>
        <w:t>, 22(1), pp. 103–118. doi: 10.1007/s11356-014-3180-5.</w:t>
      </w:r>
    </w:p>
    <w:p w14:paraId="68E44020" w14:textId="77777777" w:rsidR="00B40137" w:rsidRPr="00B40137" w:rsidRDefault="00B40137" w:rsidP="00B40137">
      <w:pPr>
        <w:widowControl w:val="0"/>
        <w:autoSpaceDE w:val="0"/>
        <w:autoSpaceDN w:val="0"/>
        <w:adjustRightInd w:val="0"/>
        <w:rPr>
          <w:noProof/>
        </w:rPr>
      </w:pPr>
      <w:r w:rsidRPr="00B40137">
        <w:rPr>
          <w:i/>
          <w:iCs/>
          <w:noProof/>
        </w:rPr>
        <w:t>Gomez, L, Leupen, BTC, Theng, M, Fernandez, K and Savage, M (2017). Illegal Otter Trade: An Analysis of Seizures in Selected Asian Countries (1980-2015) - Summary. IUCN Otter Spec. Group Bull. 34 (2): 104 - 114</w:t>
      </w:r>
      <w:r w:rsidRPr="00B40137">
        <w:rPr>
          <w:noProof/>
        </w:rPr>
        <w:t xml:space="preserve"> (no date). Available at: https://www.iucnosgbull.org/Volume34/Gomez_et_al_2017.html (Accessed: 18 December 2021).</w:t>
      </w:r>
    </w:p>
    <w:p w14:paraId="177D0D54" w14:textId="77777777" w:rsidR="00B40137" w:rsidRPr="00B40137" w:rsidRDefault="00B40137" w:rsidP="00B40137">
      <w:pPr>
        <w:widowControl w:val="0"/>
        <w:autoSpaceDE w:val="0"/>
        <w:autoSpaceDN w:val="0"/>
        <w:adjustRightInd w:val="0"/>
        <w:rPr>
          <w:noProof/>
        </w:rPr>
      </w:pPr>
      <w:r w:rsidRPr="00B40137">
        <w:rPr>
          <w:noProof/>
        </w:rPr>
        <w:t xml:space="preserve">Hájková, P. </w:t>
      </w:r>
      <w:r w:rsidRPr="00B40137">
        <w:rPr>
          <w:i/>
          <w:iCs/>
          <w:noProof/>
        </w:rPr>
        <w:t>et al.</w:t>
      </w:r>
      <w:r w:rsidRPr="00B40137">
        <w:rPr>
          <w:noProof/>
        </w:rPr>
        <w:t xml:space="preserve"> (2009) ‘An evaluation of field and noninvasive genetic methods for estimating Eurasian otter population size’, </w:t>
      </w:r>
      <w:r w:rsidRPr="00B40137">
        <w:rPr>
          <w:i/>
          <w:iCs/>
          <w:noProof/>
        </w:rPr>
        <w:t>Conservation Genetics</w:t>
      </w:r>
      <w:r w:rsidRPr="00B40137">
        <w:rPr>
          <w:noProof/>
        </w:rPr>
        <w:t>, 10(6), pp. 1667–1681. doi: 10.1007/s10592-008-9745-4.</w:t>
      </w:r>
    </w:p>
    <w:p w14:paraId="3375131A" w14:textId="77777777" w:rsidR="00B40137" w:rsidRPr="00B40137" w:rsidRDefault="00B40137" w:rsidP="00B40137">
      <w:pPr>
        <w:widowControl w:val="0"/>
        <w:autoSpaceDE w:val="0"/>
        <w:autoSpaceDN w:val="0"/>
        <w:adjustRightInd w:val="0"/>
        <w:rPr>
          <w:noProof/>
        </w:rPr>
      </w:pPr>
      <w:r w:rsidRPr="00B40137">
        <w:rPr>
          <w:noProof/>
        </w:rPr>
        <w:t xml:space="preserve">Harper, L. R. </w:t>
      </w:r>
      <w:r w:rsidRPr="00B40137">
        <w:rPr>
          <w:i/>
          <w:iCs/>
          <w:noProof/>
        </w:rPr>
        <w:t>et al.</w:t>
      </w:r>
      <w:r w:rsidRPr="00B40137">
        <w:rPr>
          <w:noProof/>
        </w:rPr>
        <w:t xml:space="preserve"> (2020) ‘Using DNA metabarcoding to investigate diet and niche partitioning in the native European otter (Lutra lutra) and invasive American mink (Neovison vison)’, </w:t>
      </w:r>
      <w:r w:rsidRPr="00B40137">
        <w:rPr>
          <w:i/>
          <w:iCs/>
          <w:noProof/>
        </w:rPr>
        <w:t>Metabarcoding and Metagenomics</w:t>
      </w:r>
      <w:r w:rsidRPr="00B40137">
        <w:rPr>
          <w:noProof/>
        </w:rPr>
        <w:t xml:space="preserve">. Pensoft Publishers, 4, pp. 113–133. doi: </w:t>
      </w:r>
      <w:r w:rsidRPr="00B40137">
        <w:rPr>
          <w:noProof/>
        </w:rPr>
        <w:lastRenderedPageBreak/>
        <w:t>10.3897/MBMG.4.56087.</w:t>
      </w:r>
    </w:p>
    <w:p w14:paraId="2D6AA024" w14:textId="77777777" w:rsidR="00B40137" w:rsidRPr="00B40137" w:rsidRDefault="00B40137" w:rsidP="00B40137">
      <w:pPr>
        <w:widowControl w:val="0"/>
        <w:autoSpaceDE w:val="0"/>
        <w:autoSpaceDN w:val="0"/>
        <w:adjustRightInd w:val="0"/>
        <w:rPr>
          <w:noProof/>
        </w:rPr>
      </w:pPr>
      <w:r w:rsidRPr="00B40137">
        <w:rPr>
          <w:noProof/>
        </w:rPr>
        <w:t xml:space="preserve">Honnen, A. C. </w:t>
      </w:r>
      <w:r w:rsidRPr="00B40137">
        <w:rPr>
          <w:i/>
          <w:iCs/>
          <w:noProof/>
        </w:rPr>
        <w:t>et al.</w:t>
      </w:r>
      <w:r w:rsidRPr="00B40137">
        <w:rPr>
          <w:noProof/>
        </w:rPr>
        <w:t xml:space="preserve"> (2015) ‘Genetic analysis of Eurasian otters (Lutra lutra) reveals high admixture in Finland and pronounced differentiation in Sweden’, </w:t>
      </w:r>
      <w:r w:rsidRPr="00B40137">
        <w:rPr>
          <w:i/>
          <w:iCs/>
          <w:noProof/>
        </w:rPr>
        <w:t>Mammalian Biology</w:t>
      </w:r>
      <w:r w:rsidRPr="00B40137">
        <w:rPr>
          <w:noProof/>
        </w:rPr>
        <w:t>, 80(1), pp. 47–53. doi: 10.1016/j.mambio.2014.09.005.</w:t>
      </w:r>
    </w:p>
    <w:p w14:paraId="6E8E5ACB" w14:textId="77777777" w:rsidR="00B40137" w:rsidRPr="00B40137" w:rsidRDefault="00B40137" w:rsidP="00B40137">
      <w:pPr>
        <w:widowControl w:val="0"/>
        <w:autoSpaceDE w:val="0"/>
        <w:autoSpaceDN w:val="0"/>
        <w:adjustRightInd w:val="0"/>
        <w:rPr>
          <w:noProof/>
        </w:rPr>
      </w:pPr>
      <w:r w:rsidRPr="00B40137">
        <w:rPr>
          <w:noProof/>
        </w:rPr>
        <w:t xml:space="preserve">Kruuk, H. </w:t>
      </w:r>
      <w:r w:rsidRPr="00B40137">
        <w:rPr>
          <w:i/>
          <w:iCs/>
          <w:noProof/>
        </w:rPr>
        <w:t>et al.</w:t>
      </w:r>
      <w:r w:rsidRPr="00B40137">
        <w:rPr>
          <w:noProof/>
        </w:rPr>
        <w:t xml:space="preserve"> (1986) ‘The use of spraints to survey populations of otters Lutra lutra’, </w:t>
      </w:r>
      <w:r w:rsidRPr="00B40137">
        <w:rPr>
          <w:i/>
          <w:iCs/>
          <w:noProof/>
        </w:rPr>
        <w:t>Biological Conservation</w:t>
      </w:r>
      <w:r w:rsidRPr="00B40137">
        <w:rPr>
          <w:noProof/>
        </w:rPr>
        <w:t>, 35(2), pp. 187–194. doi: 10.1016/0006-3207(86)90050-9.</w:t>
      </w:r>
    </w:p>
    <w:p w14:paraId="663E1627" w14:textId="77777777" w:rsidR="00B40137" w:rsidRPr="00B40137" w:rsidRDefault="00B40137" w:rsidP="00B40137">
      <w:pPr>
        <w:widowControl w:val="0"/>
        <w:autoSpaceDE w:val="0"/>
        <w:autoSpaceDN w:val="0"/>
        <w:adjustRightInd w:val="0"/>
        <w:rPr>
          <w:noProof/>
        </w:rPr>
      </w:pPr>
      <w:r w:rsidRPr="00B40137">
        <w:rPr>
          <w:noProof/>
        </w:rPr>
        <w:t xml:space="preserve">Kumari, P. </w:t>
      </w:r>
      <w:r w:rsidRPr="00B40137">
        <w:rPr>
          <w:i/>
          <w:iCs/>
          <w:noProof/>
        </w:rPr>
        <w:t>et al.</w:t>
      </w:r>
      <w:r w:rsidRPr="00B40137">
        <w:rPr>
          <w:noProof/>
        </w:rPr>
        <w:t xml:space="preserve"> (2019) ‘DNA metabarcoding-based diet survey for the Eurasian otter (Lutra lutra): Development of a Eurasian otter-specific blocking oligonucleotide for 12S rRNA gene sequencing for vertebrates’, </w:t>
      </w:r>
      <w:r w:rsidRPr="00B40137">
        <w:rPr>
          <w:i/>
          <w:iCs/>
          <w:noProof/>
        </w:rPr>
        <w:t>PLOS ONE</w:t>
      </w:r>
      <w:r w:rsidRPr="00B40137">
        <w:rPr>
          <w:noProof/>
        </w:rPr>
        <w:t>. Public Library of Science, 14(12), p. e0226253. doi: 10.1371/JOURNAL.PONE.0226253.</w:t>
      </w:r>
    </w:p>
    <w:p w14:paraId="76E4D279" w14:textId="77777777" w:rsidR="00B40137" w:rsidRPr="00B40137" w:rsidRDefault="00B40137" w:rsidP="00B40137">
      <w:pPr>
        <w:widowControl w:val="0"/>
        <w:autoSpaceDE w:val="0"/>
        <w:autoSpaceDN w:val="0"/>
        <w:adjustRightInd w:val="0"/>
        <w:rPr>
          <w:noProof/>
        </w:rPr>
      </w:pPr>
      <w:r w:rsidRPr="00B40137">
        <w:rPr>
          <w:noProof/>
        </w:rPr>
        <w:t xml:space="preserve">Lampa, S. </w:t>
      </w:r>
      <w:r w:rsidRPr="00B40137">
        <w:rPr>
          <w:i/>
          <w:iCs/>
          <w:noProof/>
        </w:rPr>
        <w:t>et al.</w:t>
      </w:r>
      <w:r w:rsidRPr="00B40137">
        <w:rPr>
          <w:noProof/>
        </w:rPr>
        <w:t xml:space="preserve"> (2013) ‘How to overcome genotyping errors in non-invasive genetic mark-recapture population size estimation - A review of available methods illustrated by a case study’, </w:t>
      </w:r>
      <w:r w:rsidRPr="00B40137">
        <w:rPr>
          <w:i/>
          <w:iCs/>
          <w:noProof/>
        </w:rPr>
        <w:t>Journal of Wildlife Management</w:t>
      </w:r>
      <w:r w:rsidRPr="00B40137">
        <w:rPr>
          <w:noProof/>
        </w:rPr>
        <w:t>, pp. 1490–1511. doi: 10.1002/jwmg.604.</w:t>
      </w:r>
    </w:p>
    <w:p w14:paraId="436B52E9" w14:textId="77777777" w:rsidR="00B40137" w:rsidRPr="00B40137" w:rsidRDefault="00B40137" w:rsidP="00B40137">
      <w:pPr>
        <w:widowControl w:val="0"/>
        <w:autoSpaceDE w:val="0"/>
        <w:autoSpaceDN w:val="0"/>
        <w:adjustRightInd w:val="0"/>
        <w:rPr>
          <w:noProof/>
        </w:rPr>
      </w:pPr>
      <w:r w:rsidRPr="00B40137">
        <w:rPr>
          <w:noProof/>
        </w:rPr>
        <w:t xml:space="preserve">Lampa, S. </w:t>
      </w:r>
      <w:r w:rsidRPr="00B40137">
        <w:rPr>
          <w:i/>
          <w:iCs/>
          <w:noProof/>
        </w:rPr>
        <w:t>et al.</w:t>
      </w:r>
      <w:r w:rsidRPr="00B40137">
        <w:rPr>
          <w:noProof/>
        </w:rPr>
        <w:t xml:space="preserve"> (2015) ‘Non-invasive genetic mark-recapture as a means to study population dynamic and spatial use of Eurasian otters (Lutra lutra) in a fish pond landscape’, </w:t>
      </w:r>
      <w:r w:rsidRPr="00B40137">
        <w:rPr>
          <w:i/>
          <w:iCs/>
          <w:noProof/>
        </w:rPr>
        <w:t>From Faeces to Ecology and Behaviour--Non-Invasive Microsatellite Genotyping as a Means to Study Wild Otters (Lutra lutra)</w:t>
      </w:r>
      <w:r w:rsidRPr="00B40137">
        <w:rPr>
          <w:noProof/>
        </w:rPr>
        <w:t>. University of Jena, p. 69.</w:t>
      </w:r>
    </w:p>
    <w:p w14:paraId="07587E4E" w14:textId="77777777" w:rsidR="00B40137" w:rsidRPr="00B40137" w:rsidRDefault="00B40137" w:rsidP="00B40137">
      <w:pPr>
        <w:widowControl w:val="0"/>
        <w:autoSpaceDE w:val="0"/>
        <w:autoSpaceDN w:val="0"/>
        <w:adjustRightInd w:val="0"/>
        <w:rPr>
          <w:noProof/>
        </w:rPr>
      </w:pPr>
      <w:r w:rsidRPr="00B40137">
        <w:rPr>
          <w:noProof/>
        </w:rPr>
        <w:t xml:space="preserve">Marcelli, M. </w:t>
      </w:r>
      <w:r w:rsidRPr="00B40137">
        <w:rPr>
          <w:i/>
          <w:iCs/>
          <w:noProof/>
        </w:rPr>
        <w:t>et al.</w:t>
      </w:r>
      <w:r w:rsidRPr="00B40137">
        <w:rPr>
          <w:noProof/>
        </w:rPr>
        <w:t xml:space="preserve"> (2012) ‘Land use drivers of species re-expansion: Inferring colonization dynamics in Eurasian otters’, </w:t>
      </w:r>
      <w:r w:rsidRPr="00B40137">
        <w:rPr>
          <w:i/>
          <w:iCs/>
          <w:noProof/>
        </w:rPr>
        <w:t>Diversity and Distributions</w:t>
      </w:r>
      <w:r w:rsidRPr="00B40137">
        <w:rPr>
          <w:noProof/>
        </w:rPr>
        <w:t>, 18(10), pp. 1001–1012. doi: 10.1111/j.1472-4642.2012.00898.x.</w:t>
      </w:r>
    </w:p>
    <w:p w14:paraId="68F218A7" w14:textId="77777777" w:rsidR="00B40137" w:rsidRPr="00B40137" w:rsidRDefault="00B40137" w:rsidP="00B40137">
      <w:pPr>
        <w:widowControl w:val="0"/>
        <w:autoSpaceDE w:val="0"/>
        <w:autoSpaceDN w:val="0"/>
        <w:adjustRightInd w:val="0"/>
        <w:rPr>
          <w:noProof/>
        </w:rPr>
      </w:pPr>
      <w:r w:rsidRPr="00B40137">
        <w:rPr>
          <w:noProof/>
        </w:rPr>
        <w:t xml:space="preserve">Marcelli, M. and Fusillo, R. (2009) ‘Assessing range re-expansion and recolonization of human-impacted landscapes by threatened species: A case study of the otter (lutra lutra) in Italy’, </w:t>
      </w:r>
      <w:r w:rsidRPr="00B40137">
        <w:rPr>
          <w:i/>
          <w:iCs/>
          <w:noProof/>
        </w:rPr>
        <w:t>Biodiversity and Conservation</w:t>
      </w:r>
      <w:r w:rsidRPr="00B40137">
        <w:rPr>
          <w:noProof/>
        </w:rPr>
        <w:t>, 18(11), pp. 2941–2959. doi: 10.1007/s10531-009-9618-2.</w:t>
      </w:r>
    </w:p>
    <w:p w14:paraId="2AA89FDA" w14:textId="77777777" w:rsidR="00B40137" w:rsidRPr="00B40137" w:rsidRDefault="00B40137" w:rsidP="00B40137">
      <w:pPr>
        <w:widowControl w:val="0"/>
        <w:autoSpaceDE w:val="0"/>
        <w:autoSpaceDN w:val="0"/>
        <w:adjustRightInd w:val="0"/>
        <w:rPr>
          <w:noProof/>
        </w:rPr>
      </w:pPr>
      <w:r w:rsidRPr="00B40137">
        <w:rPr>
          <w:noProof/>
        </w:rPr>
        <w:t xml:space="preserve">Mason, C. F. and Macdonald, S. M. (1987) ‘The use of spraints for surveying otter Lutra lutra populations: An evaluation’, </w:t>
      </w:r>
      <w:r w:rsidRPr="00B40137">
        <w:rPr>
          <w:i/>
          <w:iCs/>
          <w:noProof/>
        </w:rPr>
        <w:t>Biological Conservation</w:t>
      </w:r>
      <w:r w:rsidRPr="00B40137">
        <w:rPr>
          <w:noProof/>
        </w:rPr>
        <w:t>, 41(3), pp. 167–177. doi: 10.1016/0006-3207(87)90100-5.</w:t>
      </w:r>
    </w:p>
    <w:p w14:paraId="2209383A" w14:textId="77777777" w:rsidR="00B40137" w:rsidRPr="00B40137" w:rsidRDefault="00B40137" w:rsidP="00B40137">
      <w:pPr>
        <w:widowControl w:val="0"/>
        <w:autoSpaceDE w:val="0"/>
        <w:autoSpaceDN w:val="0"/>
        <w:adjustRightInd w:val="0"/>
        <w:rPr>
          <w:noProof/>
        </w:rPr>
      </w:pPr>
      <w:r w:rsidRPr="00B40137">
        <w:rPr>
          <w:noProof/>
        </w:rPr>
        <w:t xml:space="preserve">Mazet, A., Keck, G. and Berny, P. (2005) ‘Concentrations of PCBs, organochlorine pesticides and heavy metals (lead, cadmium, and copper) in fish from the Drôme river: Potential effects on otters (Lutra lutra)’, </w:t>
      </w:r>
      <w:r w:rsidRPr="00B40137">
        <w:rPr>
          <w:i/>
          <w:iCs/>
          <w:noProof/>
        </w:rPr>
        <w:t>Chemosphere</w:t>
      </w:r>
      <w:r w:rsidRPr="00B40137">
        <w:rPr>
          <w:noProof/>
        </w:rPr>
        <w:t>, 61(6), pp. 810–816. doi: 10.1016/j.chemosphere.2005.04.056.</w:t>
      </w:r>
    </w:p>
    <w:p w14:paraId="56BECE3A" w14:textId="77777777" w:rsidR="00B40137" w:rsidRPr="00B40137" w:rsidRDefault="00B40137" w:rsidP="00B40137">
      <w:pPr>
        <w:widowControl w:val="0"/>
        <w:autoSpaceDE w:val="0"/>
        <w:autoSpaceDN w:val="0"/>
        <w:adjustRightInd w:val="0"/>
        <w:rPr>
          <w:noProof/>
        </w:rPr>
      </w:pPr>
      <w:r w:rsidRPr="00B40137">
        <w:rPr>
          <w:noProof/>
        </w:rPr>
        <w:t xml:space="preserve">Mucci, N. </w:t>
      </w:r>
      <w:r w:rsidRPr="00B40137">
        <w:rPr>
          <w:i/>
          <w:iCs/>
          <w:noProof/>
        </w:rPr>
        <w:t>et al.</w:t>
      </w:r>
      <w:r w:rsidRPr="00B40137">
        <w:rPr>
          <w:noProof/>
        </w:rPr>
        <w:t xml:space="preserve"> (2010) ‘Genetic diversity and landscape genetic structure of otter (Lutra lutra) populations in Europe’, </w:t>
      </w:r>
      <w:r w:rsidRPr="00B40137">
        <w:rPr>
          <w:i/>
          <w:iCs/>
          <w:noProof/>
        </w:rPr>
        <w:t>Conservation Genetics</w:t>
      </w:r>
      <w:r w:rsidRPr="00B40137">
        <w:rPr>
          <w:noProof/>
        </w:rPr>
        <w:t>, 11(2), pp. 583–599. doi: 10.1007/s10592-010-0054-3.</w:t>
      </w:r>
    </w:p>
    <w:p w14:paraId="70FA7A02" w14:textId="77777777" w:rsidR="00B40137" w:rsidRPr="00B40137" w:rsidRDefault="00B40137" w:rsidP="00B40137">
      <w:pPr>
        <w:widowControl w:val="0"/>
        <w:autoSpaceDE w:val="0"/>
        <w:autoSpaceDN w:val="0"/>
        <w:adjustRightInd w:val="0"/>
        <w:rPr>
          <w:noProof/>
        </w:rPr>
      </w:pPr>
      <w:r w:rsidRPr="00B40137">
        <w:rPr>
          <w:noProof/>
        </w:rPr>
        <w:t xml:space="preserve">O’Sullivan, W. M. (1993) ‘Efficiency and limitations of the standard otter (Lutra lutra) survey technique in Ireland’, in </w:t>
      </w:r>
      <w:r w:rsidRPr="00B40137">
        <w:rPr>
          <w:i/>
          <w:iCs/>
          <w:noProof/>
        </w:rPr>
        <w:t>Biology and Environment: Proceedings of the Royal Irish Academy</w:t>
      </w:r>
      <w:r w:rsidRPr="00B40137">
        <w:rPr>
          <w:noProof/>
        </w:rPr>
        <w:t>, pp. 49–53.</w:t>
      </w:r>
    </w:p>
    <w:p w14:paraId="542790FE" w14:textId="77777777" w:rsidR="00B40137" w:rsidRPr="00B40137" w:rsidRDefault="00B40137" w:rsidP="00B40137">
      <w:pPr>
        <w:widowControl w:val="0"/>
        <w:autoSpaceDE w:val="0"/>
        <w:autoSpaceDN w:val="0"/>
        <w:adjustRightInd w:val="0"/>
        <w:rPr>
          <w:noProof/>
        </w:rPr>
      </w:pPr>
      <w:r w:rsidRPr="00B40137">
        <w:rPr>
          <w:noProof/>
        </w:rPr>
        <w:t xml:space="preserve">Page, M. J. </w:t>
      </w:r>
      <w:r w:rsidRPr="00B40137">
        <w:rPr>
          <w:i/>
          <w:iCs/>
          <w:noProof/>
        </w:rPr>
        <w:t>et al.</w:t>
      </w:r>
      <w:r w:rsidRPr="00B40137">
        <w:rPr>
          <w:noProof/>
        </w:rPr>
        <w:t xml:space="preserve"> (2021) ‘The PRISMA 2020 statement: an updated guideline for reporting systematic reviews’, </w:t>
      </w:r>
      <w:r w:rsidRPr="00B40137">
        <w:rPr>
          <w:i/>
          <w:iCs/>
          <w:noProof/>
        </w:rPr>
        <w:t>BMJ</w:t>
      </w:r>
      <w:r w:rsidRPr="00B40137">
        <w:rPr>
          <w:noProof/>
        </w:rPr>
        <w:t>. British Medical Journal Publishing Group, 372. doi: 10.1136/BMJ.N71.</w:t>
      </w:r>
    </w:p>
    <w:p w14:paraId="0CF23A44" w14:textId="77777777" w:rsidR="00B40137" w:rsidRPr="00B40137" w:rsidRDefault="00B40137" w:rsidP="00B40137">
      <w:pPr>
        <w:widowControl w:val="0"/>
        <w:autoSpaceDE w:val="0"/>
        <w:autoSpaceDN w:val="0"/>
        <w:adjustRightInd w:val="0"/>
        <w:rPr>
          <w:noProof/>
        </w:rPr>
      </w:pPr>
      <w:r w:rsidRPr="00B40137">
        <w:rPr>
          <w:noProof/>
        </w:rPr>
        <w:t xml:space="preserve">Parry, G. S. </w:t>
      </w:r>
      <w:r w:rsidRPr="00B40137">
        <w:rPr>
          <w:i/>
          <w:iCs/>
          <w:noProof/>
        </w:rPr>
        <w:t>et al.</w:t>
      </w:r>
      <w:r w:rsidRPr="00B40137">
        <w:rPr>
          <w:noProof/>
        </w:rPr>
        <w:t xml:space="preserve"> (2013) ‘A systematic re-sampling approach to assess the probability of detecting otters Lutra lutra using spraint surveys on small lowland rivers’, </w:t>
      </w:r>
      <w:r w:rsidRPr="00B40137">
        <w:rPr>
          <w:i/>
          <w:iCs/>
          <w:noProof/>
        </w:rPr>
        <w:t>Ecological Informatics</w:t>
      </w:r>
      <w:r w:rsidRPr="00B40137">
        <w:rPr>
          <w:noProof/>
        </w:rPr>
        <w:t>, 14, pp. 64–70. doi: 10.1016/j.ecoinf.2012.11.002.</w:t>
      </w:r>
    </w:p>
    <w:p w14:paraId="43B1FBF3" w14:textId="77777777" w:rsidR="00B40137" w:rsidRPr="00B40137" w:rsidRDefault="00B40137" w:rsidP="00B40137">
      <w:pPr>
        <w:widowControl w:val="0"/>
        <w:autoSpaceDE w:val="0"/>
        <w:autoSpaceDN w:val="0"/>
        <w:adjustRightInd w:val="0"/>
        <w:rPr>
          <w:noProof/>
        </w:rPr>
      </w:pPr>
      <w:r w:rsidRPr="00B40137">
        <w:rPr>
          <w:noProof/>
        </w:rPr>
        <w:t xml:space="preserve">Pertoldi, C. </w:t>
      </w:r>
      <w:r w:rsidRPr="00B40137">
        <w:rPr>
          <w:i/>
          <w:iCs/>
          <w:noProof/>
        </w:rPr>
        <w:t>et al.</w:t>
      </w:r>
      <w:r w:rsidRPr="00B40137">
        <w:rPr>
          <w:noProof/>
        </w:rPr>
        <w:t xml:space="preserve"> (2021) ‘Comparing DNA metabarcoding with faecal analysis for diet determination of the Eurasian otter (Lutra lutra) in Vejlerne, Denmark’, </w:t>
      </w:r>
      <w:r w:rsidRPr="00B40137">
        <w:rPr>
          <w:i/>
          <w:iCs/>
          <w:noProof/>
        </w:rPr>
        <w:t>Mammal Research</w:t>
      </w:r>
      <w:r w:rsidRPr="00B40137">
        <w:rPr>
          <w:noProof/>
        </w:rPr>
        <w:t>. Springer Science and Business Media Deutschland GmbH, 66(1), pp. 115–122. doi: 10.1007/S13364-020-00552-5/FIGURES/2.</w:t>
      </w:r>
    </w:p>
    <w:p w14:paraId="1E1B6A6D" w14:textId="77777777" w:rsidR="00B40137" w:rsidRPr="00B40137" w:rsidRDefault="00B40137" w:rsidP="00B40137">
      <w:pPr>
        <w:widowControl w:val="0"/>
        <w:autoSpaceDE w:val="0"/>
        <w:autoSpaceDN w:val="0"/>
        <w:adjustRightInd w:val="0"/>
        <w:rPr>
          <w:noProof/>
        </w:rPr>
      </w:pPr>
      <w:r w:rsidRPr="00B40137">
        <w:rPr>
          <w:noProof/>
        </w:rPr>
        <w:t xml:space="preserve">Prigioni, C., Balestrieri, A. and Remonti, L. (2007) ‘Decline and recovery in otter Lutra lutra populations in Italy’, </w:t>
      </w:r>
      <w:r w:rsidRPr="00B40137">
        <w:rPr>
          <w:i/>
          <w:iCs/>
          <w:noProof/>
        </w:rPr>
        <w:t>Mammal Review</w:t>
      </w:r>
      <w:r w:rsidRPr="00B40137">
        <w:rPr>
          <w:noProof/>
        </w:rPr>
        <w:t>, pp. 71–79. doi: 10.1111/j.1365-2907.2007.00105.x.</w:t>
      </w:r>
    </w:p>
    <w:p w14:paraId="1CCEA693" w14:textId="77777777" w:rsidR="00B40137" w:rsidRPr="00B40137" w:rsidRDefault="00B40137" w:rsidP="00B40137">
      <w:pPr>
        <w:widowControl w:val="0"/>
        <w:autoSpaceDE w:val="0"/>
        <w:autoSpaceDN w:val="0"/>
        <w:adjustRightInd w:val="0"/>
        <w:rPr>
          <w:noProof/>
        </w:rPr>
      </w:pPr>
      <w:r w:rsidRPr="00B40137">
        <w:rPr>
          <w:noProof/>
        </w:rPr>
        <w:t xml:space="preserve">Quaglietta, L. </w:t>
      </w:r>
      <w:r w:rsidRPr="00B40137">
        <w:rPr>
          <w:i/>
          <w:iCs/>
          <w:noProof/>
        </w:rPr>
        <w:t>et al.</w:t>
      </w:r>
      <w:r w:rsidRPr="00B40137">
        <w:rPr>
          <w:noProof/>
        </w:rPr>
        <w:t xml:space="preserve"> (2015) ‘Eurasian otter (Lutra lutra) density estimate based on radio </w:t>
      </w:r>
      <w:r w:rsidRPr="00B40137">
        <w:rPr>
          <w:noProof/>
        </w:rPr>
        <w:lastRenderedPageBreak/>
        <w:t xml:space="preserve">tracking and other data sources’, </w:t>
      </w:r>
      <w:r w:rsidRPr="00B40137">
        <w:rPr>
          <w:i/>
          <w:iCs/>
          <w:noProof/>
        </w:rPr>
        <w:t>Mammal Research</w:t>
      </w:r>
      <w:r w:rsidRPr="00B40137">
        <w:rPr>
          <w:noProof/>
        </w:rPr>
        <w:t>, 60(2), pp. 127–137. doi: 10.1007/s13364-015-0216-2.</w:t>
      </w:r>
    </w:p>
    <w:p w14:paraId="3ED91A1D" w14:textId="77777777" w:rsidR="00B40137" w:rsidRPr="00B40137" w:rsidRDefault="00B40137" w:rsidP="00B40137">
      <w:pPr>
        <w:widowControl w:val="0"/>
        <w:autoSpaceDE w:val="0"/>
        <w:autoSpaceDN w:val="0"/>
        <w:adjustRightInd w:val="0"/>
        <w:rPr>
          <w:noProof/>
        </w:rPr>
      </w:pPr>
      <w:r w:rsidRPr="00B40137">
        <w:rPr>
          <w:noProof/>
        </w:rPr>
        <w:t xml:space="preserve">Reid, N. </w:t>
      </w:r>
      <w:r w:rsidRPr="00B40137">
        <w:rPr>
          <w:i/>
          <w:iCs/>
          <w:noProof/>
        </w:rPr>
        <w:t>et al.</w:t>
      </w:r>
      <w:r w:rsidRPr="00B40137">
        <w:rPr>
          <w:noProof/>
        </w:rPr>
        <w:t xml:space="preserve"> (2013) ‘Review and quantitative meta-analysis of diet suggests the Eurasian otter (Lutra lutra) is likely to be a poor bioindicator’, </w:t>
      </w:r>
      <w:r w:rsidRPr="00B40137">
        <w:rPr>
          <w:i/>
          <w:iCs/>
          <w:noProof/>
        </w:rPr>
        <w:t>Ecological Indicators</w:t>
      </w:r>
      <w:r w:rsidRPr="00B40137">
        <w:rPr>
          <w:noProof/>
        </w:rPr>
        <w:t>, 26, pp. 5–13. doi: 10.1016/j.ecolind.2012.10.017.</w:t>
      </w:r>
    </w:p>
    <w:p w14:paraId="29CB93AB" w14:textId="77777777" w:rsidR="00B40137" w:rsidRPr="00B40137" w:rsidRDefault="00B40137" w:rsidP="00B40137">
      <w:pPr>
        <w:widowControl w:val="0"/>
        <w:autoSpaceDE w:val="0"/>
        <w:autoSpaceDN w:val="0"/>
        <w:adjustRightInd w:val="0"/>
        <w:rPr>
          <w:noProof/>
        </w:rPr>
      </w:pPr>
      <w:r w:rsidRPr="00B40137">
        <w:rPr>
          <w:noProof/>
        </w:rPr>
        <w:t xml:space="preserve">Rolbiecki, L. and Izdebska, J. (2014) ‘New data on the parasites of the Eurasian otter (Lutra lutra)’, </w:t>
      </w:r>
      <w:r w:rsidRPr="00B40137">
        <w:rPr>
          <w:i/>
          <w:iCs/>
          <w:noProof/>
        </w:rPr>
        <w:t>Oceanological and Hydrobiological Studies</w:t>
      </w:r>
      <w:r w:rsidRPr="00B40137">
        <w:rPr>
          <w:noProof/>
        </w:rPr>
        <w:t>, 43(1), pp. 1–6. doi: 10.2478/s13545-014-0111-5.</w:t>
      </w:r>
    </w:p>
    <w:p w14:paraId="01ECC564" w14:textId="77777777" w:rsidR="00B40137" w:rsidRPr="00B40137" w:rsidRDefault="00B40137" w:rsidP="00B40137">
      <w:pPr>
        <w:widowControl w:val="0"/>
        <w:autoSpaceDE w:val="0"/>
        <w:autoSpaceDN w:val="0"/>
        <w:adjustRightInd w:val="0"/>
        <w:rPr>
          <w:noProof/>
        </w:rPr>
      </w:pPr>
      <w:r w:rsidRPr="00B40137">
        <w:rPr>
          <w:noProof/>
        </w:rPr>
        <w:t xml:space="preserve">Roos, A. </w:t>
      </w:r>
      <w:r w:rsidRPr="00B40137">
        <w:rPr>
          <w:i/>
          <w:iCs/>
          <w:noProof/>
        </w:rPr>
        <w:t>et al.</w:t>
      </w:r>
      <w:r w:rsidRPr="00B40137">
        <w:rPr>
          <w:noProof/>
        </w:rPr>
        <w:t xml:space="preserve"> (2001) ‘The otter (Lutra lutra) in Sweden - Population trends in relation to ΣDDT and total PCB concentrations during 1968-99’, </w:t>
      </w:r>
      <w:r w:rsidRPr="00B40137">
        <w:rPr>
          <w:i/>
          <w:iCs/>
          <w:noProof/>
        </w:rPr>
        <w:t>Environmental Pollution</w:t>
      </w:r>
      <w:r w:rsidRPr="00B40137">
        <w:rPr>
          <w:noProof/>
        </w:rPr>
        <w:t>, 111(3), pp. 457–469. doi: 10.1016/S0269-7491(00)00085-3.</w:t>
      </w:r>
    </w:p>
    <w:p w14:paraId="735D3EA1" w14:textId="77777777" w:rsidR="00B40137" w:rsidRPr="00B40137" w:rsidRDefault="00B40137" w:rsidP="00B40137">
      <w:pPr>
        <w:widowControl w:val="0"/>
        <w:autoSpaceDE w:val="0"/>
        <w:autoSpaceDN w:val="0"/>
        <w:adjustRightInd w:val="0"/>
        <w:rPr>
          <w:noProof/>
        </w:rPr>
      </w:pPr>
      <w:r w:rsidRPr="00B40137">
        <w:rPr>
          <w:noProof/>
        </w:rPr>
        <w:t xml:space="preserve">Roos, A. </w:t>
      </w:r>
      <w:r w:rsidRPr="00B40137">
        <w:rPr>
          <w:i/>
          <w:iCs/>
          <w:noProof/>
        </w:rPr>
        <w:t>et al.</w:t>
      </w:r>
      <w:r w:rsidRPr="00B40137">
        <w:rPr>
          <w:noProof/>
        </w:rPr>
        <w:t xml:space="preserve"> (2013) ‘Increasing concentrations of perfluoroalkyl acids in scandinavian otters (Lutra lutra) between 1972 and 2011: A new threat to the otter population?’, </w:t>
      </w:r>
      <w:r w:rsidRPr="00B40137">
        <w:rPr>
          <w:i/>
          <w:iCs/>
          <w:noProof/>
        </w:rPr>
        <w:t>Environmental Science and Technology</w:t>
      </w:r>
      <w:r w:rsidRPr="00B40137">
        <w:rPr>
          <w:noProof/>
        </w:rPr>
        <w:t>, 47(20), pp. 11757–11765. doi: 10.1021/es401485t.</w:t>
      </w:r>
    </w:p>
    <w:p w14:paraId="5B389442" w14:textId="77777777" w:rsidR="00B40137" w:rsidRPr="00B40137" w:rsidRDefault="00B40137" w:rsidP="00B40137">
      <w:pPr>
        <w:widowControl w:val="0"/>
        <w:autoSpaceDE w:val="0"/>
        <w:autoSpaceDN w:val="0"/>
        <w:adjustRightInd w:val="0"/>
        <w:rPr>
          <w:noProof/>
        </w:rPr>
      </w:pPr>
      <w:r w:rsidRPr="00B40137">
        <w:rPr>
          <w:noProof/>
        </w:rPr>
        <w:t xml:space="preserve">Santoro, M. </w:t>
      </w:r>
      <w:r w:rsidRPr="00B40137">
        <w:rPr>
          <w:i/>
          <w:iCs/>
          <w:noProof/>
        </w:rPr>
        <w:t>et al.</w:t>
      </w:r>
      <w:r w:rsidRPr="00B40137">
        <w:rPr>
          <w:noProof/>
        </w:rPr>
        <w:t xml:space="preserve"> (2017) ‘The Eurasian otter (Lutra lutra) as a potential host for rickettsial pathogens in southern Italy’, </w:t>
      </w:r>
      <w:r w:rsidRPr="00B40137">
        <w:rPr>
          <w:i/>
          <w:iCs/>
          <w:noProof/>
        </w:rPr>
        <w:t>PLoS ONE</w:t>
      </w:r>
      <w:r w:rsidRPr="00B40137">
        <w:rPr>
          <w:noProof/>
        </w:rPr>
        <w:t>, 12(3). doi: 10.1371/journal.pone.0173556.</w:t>
      </w:r>
    </w:p>
    <w:p w14:paraId="249C9CCB" w14:textId="77777777" w:rsidR="00B40137" w:rsidRPr="00B40137" w:rsidRDefault="00B40137" w:rsidP="00B40137">
      <w:pPr>
        <w:widowControl w:val="0"/>
        <w:autoSpaceDE w:val="0"/>
        <w:autoSpaceDN w:val="0"/>
        <w:adjustRightInd w:val="0"/>
        <w:rPr>
          <w:noProof/>
        </w:rPr>
      </w:pPr>
      <w:r w:rsidRPr="00B40137">
        <w:rPr>
          <w:noProof/>
        </w:rPr>
        <w:t xml:space="preserve">Simpson, V. R. (1997) ‘Health status of otters (Lutra lutra) in south-west England based on postmortem findings’, </w:t>
      </w:r>
      <w:r w:rsidRPr="00B40137">
        <w:rPr>
          <w:i/>
          <w:iCs/>
          <w:noProof/>
        </w:rPr>
        <w:t>Veterinary Record</w:t>
      </w:r>
      <w:r w:rsidRPr="00B40137">
        <w:rPr>
          <w:noProof/>
        </w:rPr>
        <w:t>, 141(8), pp. 191–197. doi: 10.1136/vr.141.8.191.</w:t>
      </w:r>
    </w:p>
    <w:p w14:paraId="2737D20B" w14:textId="77777777" w:rsidR="00B40137" w:rsidRPr="00B40137" w:rsidRDefault="00B40137" w:rsidP="00B40137">
      <w:pPr>
        <w:widowControl w:val="0"/>
        <w:autoSpaceDE w:val="0"/>
        <w:autoSpaceDN w:val="0"/>
        <w:adjustRightInd w:val="0"/>
        <w:rPr>
          <w:noProof/>
        </w:rPr>
      </w:pPr>
      <w:r w:rsidRPr="00B40137">
        <w:rPr>
          <w:noProof/>
        </w:rPr>
        <w:t xml:space="preserve">Smallbone, W. A. </w:t>
      </w:r>
      <w:r w:rsidRPr="00B40137">
        <w:rPr>
          <w:i/>
          <w:iCs/>
          <w:noProof/>
        </w:rPr>
        <w:t>et al.</w:t>
      </w:r>
      <w:r w:rsidRPr="00B40137">
        <w:rPr>
          <w:noProof/>
        </w:rPr>
        <w:t xml:space="preserve"> (2017) ‘East-West Divide: Temperature and land cover drive spatial variation of Toxoplasma gondii infection in Eurasian otters (Lutra lutra) from England and Wales’, </w:t>
      </w:r>
      <w:r w:rsidRPr="00B40137">
        <w:rPr>
          <w:i/>
          <w:iCs/>
          <w:noProof/>
        </w:rPr>
        <w:t>Parasitology</w:t>
      </w:r>
      <w:r w:rsidRPr="00B40137">
        <w:rPr>
          <w:noProof/>
        </w:rPr>
        <w:t>, 144(11), pp. 1433–1440. doi: 10.1017/S0031182017000865.</w:t>
      </w:r>
    </w:p>
    <w:p w14:paraId="2381AF9D" w14:textId="77777777" w:rsidR="00B40137" w:rsidRPr="00B40137" w:rsidRDefault="00B40137" w:rsidP="00B40137">
      <w:pPr>
        <w:widowControl w:val="0"/>
        <w:autoSpaceDE w:val="0"/>
        <w:autoSpaceDN w:val="0"/>
        <w:adjustRightInd w:val="0"/>
        <w:rPr>
          <w:noProof/>
        </w:rPr>
      </w:pPr>
      <w:r w:rsidRPr="00B40137">
        <w:rPr>
          <w:noProof/>
        </w:rPr>
        <w:t xml:space="preserve">Smit, M. D. </w:t>
      </w:r>
      <w:r w:rsidRPr="00B40137">
        <w:rPr>
          <w:i/>
          <w:iCs/>
          <w:noProof/>
        </w:rPr>
        <w:t>et al.</w:t>
      </w:r>
      <w:r w:rsidRPr="00B40137">
        <w:rPr>
          <w:noProof/>
        </w:rPr>
        <w:t xml:space="preserve"> (1998) ‘Polychlorinated biphenyls in the Eurasian otter (Lutra lutra).’, </w:t>
      </w:r>
      <w:r w:rsidRPr="00B40137">
        <w:rPr>
          <w:i/>
          <w:iCs/>
          <w:noProof/>
        </w:rPr>
        <w:t>Reviews of environmental contamination and toxicology</w:t>
      </w:r>
      <w:r w:rsidRPr="00B40137">
        <w:rPr>
          <w:noProof/>
        </w:rPr>
        <w:t>, 157, pp. 95–130. Available at: http://www.ncbi.nlm.nih.gov/pubmed/9666742.</w:t>
      </w:r>
    </w:p>
    <w:p w14:paraId="413AD5AE" w14:textId="77777777" w:rsidR="00B40137" w:rsidRPr="00B40137" w:rsidRDefault="00B40137" w:rsidP="00B40137">
      <w:pPr>
        <w:widowControl w:val="0"/>
        <w:autoSpaceDE w:val="0"/>
        <w:autoSpaceDN w:val="0"/>
        <w:adjustRightInd w:val="0"/>
        <w:rPr>
          <w:noProof/>
        </w:rPr>
      </w:pPr>
      <w:r w:rsidRPr="00B40137">
        <w:rPr>
          <w:noProof/>
        </w:rPr>
        <w:t xml:space="preserve">Stanton, D. W. G. </w:t>
      </w:r>
      <w:r w:rsidRPr="00B40137">
        <w:rPr>
          <w:i/>
          <w:iCs/>
          <w:noProof/>
        </w:rPr>
        <w:t>et al.</w:t>
      </w:r>
      <w:r w:rsidRPr="00B40137">
        <w:rPr>
          <w:noProof/>
        </w:rPr>
        <w:t xml:space="preserve"> (2014) ‘Contrasting genetic structure of the Eurasian otter ( Lutra lutra ) across a latitudinal divide’, </w:t>
      </w:r>
      <w:r w:rsidRPr="00B40137">
        <w:rPr>
          <w:i/>
          <w:iCs/>
          <w:noProof/>
        </w:rPr>
        <w:t>Journal of Mammalogy</w:t>
      </w:r>
      <w:r w:rsidRPr="00B40137">
        <w:rPr>
          <w:noProof/>
        </w:rPr>
        <w:t>, 95(4), pp. 814–823. doi: 10.1644/13-MAMM-A-201.</w:t>
      </w:r>
    </w:p>
    <w:p w14:paraId="09243E2B" w14:textId="77777777" w:rsidR="00B40137" w:rsidRPr="00B40137" w:rsidRDefault="00B40137" w:rsidP="00B40137">
      <w:pPr>
        <w:widowControl w:val="0"/>
        <w:autoSpaceDE w:val="0"/>
        <w:autoSpaceDN w:val="0"/>
        <w:adjustRightInd w:val="0"/>
        <w:rPr>
          <w:noProof/>
        </w:rPr>
      </w:pPr>
      <w:r w:rsidRPr="00B40137">
        <w:rPr>
          <w:noProof/>
        </w:rPr>
        <w:t xml:space="preserve">Stewart, G. B., Coles, C. F. and Pullin, A. S. (2005) ‘Applying evidence-based practice in conservation management: Lessons from the first systematic review and dissemination projects’, </w:t>
      </w:r>
      <w:r w:rsidRPr="00B40137">
        <w:rPr>
          <w:i/>
          <w:iCs/>
          <w:noProof/>
        </w:rPr>
        <w:t>Biological Conservation</w:t>
      </w:r>
      <w:r w:rsidRPr="00B40137">
        <w:rPr>
          <w:noProof/>
        </w:rPr>
        <w:t>. Elsevier, 126(2), pp. 270–278. doi: 10.1016/J.BIOCON.2005.06.003.</w:t>
      </w:r>
    </w:p>
    <w:p w14:paraId="4E71B5D0" w14:textId="77777777" w:rsidR="00B40137" w:rsidRPr="00B40137" w:rsidRDefault="00B40137" w:rsidP="00B40137">
      <w:pPr>
        <w:widowControl w:val="0"/>
        <w:autoSpaceDE w:val="0"/>
        <w:autoSpaceDN w:val="0"/>
        <w:adjustRightInd w:val="0"/>
        <w:rPr>
          <w:noProof/>
        </w:rPr>
      </w:pPr>
      <w:r w:rsidRPr="00B40137">
        <w:rPr>
          <w:noProof/>
        </w:rPr>
        <w:t xml:space="preserve">Sutherland, W. J. </w:t>
      </w:r>
      <w:r w:rsidRPr="00B40137">
        <w:rPr>
          <w:i/>
          <w:iCs/>
          <w:noProof/>
        </w:rPr>
        <w:t>et al.</w:t>
      </w:r>
      <w:r w:rsidRPr="00B40137">
        <w:rPr>
          <w:noProof/>
        </w:rPr>
        <w:t xml:space="preserve"> (2004) ‘The need for evidence-based conservation’, </w:t>
      </w:r>
      <w:r w:rsidRPr="00B40137">
        <w:rPr>
          <w:i/>
          <w:iCs/>
          <w:noProof/>
        </w:rPr>
        <w:t>Trends in Ecology &amp; Evolution</w:t>
      </w:r>
      <w:r w:rsidRPr="00B40137">
        <w:rPr>
          <w:noProof/>
        </w:rPr>
        <w:t>. Elsevier Current Trends, 19(6), pp. 305–308. doi: 10.1016/J.TREE.2004.03.018.</w:t>
      </w:r>
    </w:p>
    <w:p w14:paraId="7B58BD42" w14:textId="77777777" w:rsidR="00B40137" w:rsidRPr="00B40137" w:rsidRDefault="00B40137" w:rsidP="00B40137">
      <w:pPr>
        <w:widowControl w:val="0"/>
        <w:autoSpaceDE w:val="0"/>
        <w:autoSpaceDN w:val="0"/>
        <w:adjustRightInd w:val="0"/>
        <w:rPr>
          <w:noProof/>
        </w:rPr>
      </w:pPr>
      <w:r w:rsidRPr="00B40137">
        <w:rPr>
          <w:noProof/>
        </w:rPr>
        <w:t xml:space="preserve">Villanueva, R. A. M. and Chen, Z. J. (2019) ‘ggplot2: Elegant Graphics for Data Analysis (2nd ed.)’, </w:t>
      </w:r>
      <w:r w:rsidRPr="00B40137">
        <w:rPr>
          <w:i/>
          <w:iCs/>
          <w:noProof/>
        </w:rPr>
        <w:t>https://doi.org/10.1080/15366367.2019.1565254</w:t>
      </w:r>
      <w:r w:rsidRPr="00B40137">
        <w:rPr>
          <w:noProof/>
        </w:rPr>
        <w:t>. Routledge, 17(3), pp. 160–167. doi: 10.1080/15366367.2019.1565254.</w:t>
      </w:r>
    </w:p>
    <w:p w14:paraId="16617EDF" w14:textId="77777777" w:rsidR="00B40137" w:rsidRPr="00B40137" w:rsidRDefault="00B40137" w:rsidP="00B40137">
      <w:pPr>
        <w:widowControl w:val="0"/>
        <w:autoSpaceDE w:val="0"/>
        <w:autoSpaceDN w:val="0"/>
        <w:adjustRightInd w:val="0"/>
        <w:rPr>
          <w:noProof/>
        </w:rPr>
      </w:pPr>
      <w:r w:rsidRPr="00B40137">
        <w:rPr>
          <w:noProof/>
        </w:rPr>
        <w:t xml:space="preserve">Weber, H. and Mecklenburg, L. (2000) ‘Malignant melanoma in a Eurasian otter (lutra lutra)’, </w:t>
      </w:r>
      <w:r w:rsidRPr="00B40137">
        <w:rPr>
          <w:i/>
          <w:iCs/>
          <w:noProof/>
        </w:rPr>
        <w:t>Journal of Zoo and Wildlife Medicine</w:t>
      </w:r>
      <w:r w:rsidRPr="00B40137">
        <w:rPr>
          <w:noProof/>
        </w:rPr>
        <w:t>, 31(1), pp. 87–90. doi: 10.1638/1042-7260(2000)031[0087:MMIAEO]2.0.CO;2.</w:t>
      </w:r>
    </w:p>
    <w:p w14:paraId="354CE816" w14:textId="77777777" w:rsidR="00B40137" w:rsidRPr="00B40137" w:rsidRDefault="00B40137" w:rsidP="00B40137">
      <w:pPr>
        <w:widowControl w:val="0"/>
        <w:autoSpaceDE w:val="0"/>
        <w:autoSpaceDN w:val="0"/>
        <w:adjustRightInd w:val="0"/>
        <w:rPr>
          <w:noProof/>
        </w:rPr>
      </w:pPr>
      <w:r w:rsidRPr="00B40137">
        <w:rPr>
          <w:noProof/>
        </w:rPr>
        <w:t xml:space="preserve">Weber, J.-M. (1991) ‘Gastrointestinal helminths of the otter, Lutra lutra, in Shetland’, </w:t>
      </w:r>
      <w:r w:rsidRPr="00B40137">
        <w:rPr>
          <w:i/>
          <w:iCs/>
          <w:noProof/>
        </w:rPr>
        <w:t>Journal of Zoology</w:t>
      </w:r>
      <w:r w:rsidRPr="00B40137">
        <w:rPr>
          <w:noProof/>
        </w:rPr>
        <w:t>, 224(2), pp. 341–346.</w:t>
      </w:r>
    </w:p>
    <w:p w14:paraId="62705ADF" w14:textId="77777777" w:rsidR="00B40137" w:rsidRPr="00B40137" w:rsidRDefault="00B40137" w:rsidP="00B40137">
      <w:pPr>
        <w:widowControl w:val="0"/>
        <w:autoSpaceDE w:val="0"/>
        <w:autoSpaceDN w:val="0"/>
        <w:adjustRightInd w:val="0"/>
        <w:rPr>
          <w:noProof/>
        </w:rPr>
      </w:pPr>
      <w:r w:rsidRPr="00B40137">
        <w:rPr>
          <w:noProof/>
        </w:rPr>
        <w:t xml:space="preserve">White, P. J. </w:t>
      </w:r>
      <w:r w:rsidRPr="00B40137">
        <w:rPr>
          <w:i/>
          <w:iCs/>
          <w:noProof/>
        </w:rPr>
        <w:t>et al.</w:t>
      </w:r>
      <w:r w:rsidRPr="00B40137">
        <w:rPr>
          <w:noProof/>
        </w:rPr>
        <w:t xml:space="preserve"> (1997) ‘Economic values of threatened mammals in Britain: A case study of the otter Lutra lutra and the …’, </w:t>
      </w:r>
      <w:r w:rsidRPr="00B40137">
        <w:rPr>
          <w:i/>
          <w:iCs/>
          <w:noProof/>
        </w:rPr>
        <w:t>Biol Conserv</w:t>
      </w:r>
      <w:r w:rsidRPr="00B40137">
        <w:rPr>
          <w:noProof/>
        </w:rPr>
        <w:t>, 3207(97), pp. 345–354. Available at: http://www.ncbi.nlm.nih.gov/entrez/query.fcgi?db=pubmed&amp;cmd=Retrieve&amp;dopt=AbstractPlus&amp;list_uids=12505507199679827166related:3owBhYp8jK0J%5Cnhttp://linkinghub.elsevier.com/retrieve/pii/S0006320797000360.</w:t>
      </w:r>
    </w:p>
    <w:p w14:paraId="0B5B16C6" w14:textId="77777777" w:rsidR="00B40137" w:rsidRPr="00B40137" w:rsidRDefault="00B40137" w:rsidP="00B40137">
      <w:pPr>
        <w:widowControl w:val="0"/>
        <w:autoSpaceDE w:val="0"/>
        <w:autoSpaceDN w:val="0"/>
        <w:adjustRightInd w:val="0"/>
        <w:rPr>
          <w:noProof/>
        </w:rPr>
      </w:pPr>
      <w:r w:rsidRPr="00B40137">
        <w:rPr>
          <w:noProof/>
        </w:rPr>
        <w:t xml:space="preserve">Wickham, H. </w:t>
      </w:r>
      <w:r w:rsidRPr="00B40137">
        <w:rPr>
          <w:i/>
          <w:iCs/>
          <w:noProof/>
        </w:rPr>
        <w:t>et al.</w:t>
      </w:r>
      <w:r w:rsidRPr="00B40137">
        <w:rPr>
          <w:noProof/>
        </w:rPr>
        <w:t xml:space="preserve"> (2019) ‘Welcome to the Tidyverse’, </w:t>
      </w:r>
      <w:r w:rsidRPr="00B40137">
        <w:rPr>
          <w:i/>
          <w:iCs/>
          <w:noProof/>
        </w:rPr>
        <w:t>Journal of Open Source Software</w:t>
      </w:r>
      <w:r w:rsidRPr="00B40137">
        <w:rPr>
          <w:noProof/>
        </w:rPr>
        <w:t>. The Open Journal, 4(43), p. 1686. doi: 10.21105/JOSS.01686.</w:t>
      </w:r>
    </w:p>
    <w:p w14:paraId="408563C6" w14:textId="77777777" w:rsidR="00B40137" w:rsidRPr="00B40137" w:rsidRDefault="00B40137" w:rsidP="00B40137">
      <w:pPr>
        <w:widowControl w:val="0"/>
        <w:autoSpaceDE w:val="0"/>
        <w:autoSpaceDN w:val="0"/>
        <w:adjustRightInd w:val="0"/>
        <w:rPr>
          <w:noProof/>
        </w:rPr>
      </w:pPr>
      <w:r w:rsidRPr="00B40137">
        <w:rPr>
          <w:noProof/>
        </w:rPr>
        <w:t xml:space="preserve">Yoxon, P. and Yoxon Iosf, B. (2019) ‘EURASIAN OTTER (Lutra lutra): A REVIEW OF </w:t>
      </w:r>
      <w:r w:rsidRPr="00B40137">
        <w:rPr>
          <w:noProof/>
        </w:rPr>
        <w:lastRenderedPageBreak/>
        <w:t>THE CURRENT WORLD STATUS’. Available at: https://www.researchgate.net/publication/333699604 (Accessed: 18 December 2021).</w:t>
      </w:r>
    </w:p>
    <w:p w14:paraId="58518576" w14:textId="77777777" w:rsidR="00B40137" w:rsidRPr="00B40137" w:rsidRDefault="00B40137" w:rsidP="00B40137">
      <w:pPr>
        <w:widowControl w:val="0"/>
        <w:autoSpaceDE w:val="0"/>
        <w:autoSpaceDN w:val="0"/>
        <w:adjustRightInd w:val="0"/>
        <w:rPr>
          <w:noProof/>
        </w:rPr>
      </w:pPr>
      <w:r w:rsidRPr="00B40137">
        <w:rPr>
          <w:noProof/>
        </w:rPr>
        <w:t xml:space="preserve">Zacharias, M. A. and Roff, J. C. (2001) ‘Use of focal species in marine conserUation and management: a review and critique’, </w:t>
      </w:r>
      <w:r w:rsidRPr="00B40137">
        <w:rPr>
          <w:i/>
          <w:iCs/>
          <w:noProof/>
        </w:rPr>
        <w:t>Aquatic Conservation Marine and Freshwater Evosystems</w:t>
      </w:r>
      <w:r w:rsidRPr="00B40137">
        <w:rPr>
          <w:noProof/>
        </w:rPr>
        <w:t>, 11, pp. 59–76.</w:t>
      </w:r>
    </w:p>
    <w:p w14:paraId="213E19E5" w14:textId="4A79D43C" w:rsidR="002B3423" w:rsidRPr="002B3423" w:rsidRDefault="00F527D1" w:rsidP="00B40137">
      <w:pPr>
        <w:widowControl w:val="0"/>
        <w:autoSpaceDE w:val="0"/>
        <w:autoSpaceDN w:val="0"/>
        <w:adjustRightInd w:val="0"/>
        <w:rPr>
          <w:b/>
          <w:bCs/>
        </w:rPr>
      </w:pPr>
      <w:r>
        <w:rPr>
          <w:b/>
          <w:bCs/>
        </w:rPr>
        <w:fldChar w:fldCharType="end"/>
      </w:r>
    </w:p>
    <w:sectPr w:rsidR="002B3423" w:rsidRPr="002B3423" w:rsidSect="00F36E6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nnah Mossman" w:date="2021-12-19T15:03:00Z" w:initials="HM">
    <w:p w14:paraId="375B79A2" w14:textId="4D54396E" w:rsidR="00DF161C" w:rsidRDefault="00DF161C">
      <w:pPr>
        <w:pStyle w:val="CommentText"/>
      </w:pPr>
      <w:r>
        <w:rPr>
          <w:rStyle w:val="CommentReference"/>
        </w:rPr>
        <w:annotationRef/>
      </w:r>
      <w:r>
        <w:t>Give years that you included</w:t>
      </w:r>
    </w:p>
  </w:comment>
  <w:comment w:id="5" w:author="Hannah Mossman" w:date="2021-12-19T15:09:00Z" w:initials="HM">
    <w:p w14:paraId="32038CB6" w14:textId="4C29085C" w:rsidR="00DF161C" w:rsidRDefault="00DF161C">
      <w:pPr>
        <w:pStyle w:val="CommentText"/>
      </w:pPr>
      <w:r>
        <w:rPr>
          <w:rStyle w:val="CommentReference"/>
        </w:rPr>
        <w:annotationRef/>
      </w:r>
      <w:r>
        <w:t xml:space="preserve">Can you highlight what topics are over or under studied? Just one example of each. </w:t>
      </w:r>
    </w:p>
  </w:comment>
  <w:comment w:id="8" w:author="Hannah Mossman" w:date="2021-12-19T15:11:00Z" w:initials="HM">
    <w:p w14:paraId="50300580" w14:textId="29B67A5C" w:rsidR="00DF161C" w:rsidRDefault="00DF161C">
      <w:pPr>
        <w:pStyle w:val="CommentText"/>
      </w:pPr>
      <w:r>
        <w:rPr>
          <w:rStyle w:val="CommentReference"/>
        </w:rPr>
        <w:annotationRef/>
      </w:r>
      <w:r>
        <w:t>Any European mammal or any mammal globally?</w:t>
      </w:r>
    </w:p>
  </w:comment>
  <w:comment w:id="9" w:author="Hannah Mossman" w:date="2021-12-19T15:13:00Z" w:initials="HM">
    <w:p w14:paraId="044D072B" w14:textId="610E890E" w:rsidR="00DF161C" w:rsidRDefault="00DF161C">
      <w:pPr>
        <w:pStyle w:val="CommentText"/>
      </w:pPr>
      <w:r>
        <w:rPr>
          <w:rStyle w:val="CommentReference"/>
        </w:rPr>
        <w:annotationRef/>
      </w:r>
      <w:r>
        <w:t xml:space="preserve">You haven’t defined ecology etc. yet, so would be better to say population size and/or structure here. </w:t>
      </w:r>
    </w:p>
  </w:comment>
  <w:comment w:id="10" w:author="Hannah Mossman" w:date="2021-12-19T15:18:00Z" w:initials="HM">
    <w:p w14:paraId="366F4246" w14:textId="77777777" w:rsidR="00DF161C" w:rsidRDefault="00DF161C">
      <w:pPr>
        <w:pStyle w:val="CommentText"/>
      </w:pPr>
      <w:r>
        <w:rPr>
          <w:rStyle w:val="CommentReference"/>
        </w:rPr>
        <w:annotationRef/>
      </w:r>
      <w:r>
        <w:t>Can you reference previous reviews of the otter literature here? they don’t have to be systematic reviews and older reviews on otters will do</w:t>
      </w:r>
    </w:p>
    <w:p w14:paraId="0F9D6A84" w14:textId="77777777" w:rsidR="00DF161C" w:rsidRPr="0003330E" w:rsidRDefault="00DF161C" w:rsidP="0003330E">
      <w:proofErr w:type="gramStart"/>
      <w:r>
        <w:t>E.g.</w:t>
      </w:r>
      <w:proofErr w:type="gramEnd"/>
      <w:r>
        <w:t xml:space="preserve"> </w:t>
      </w:r>
      <w:r w:rsidRPr="0003330E">
        <w:t xml:space="preserve">Reid, Neil, et al. "Review and quantitative meta-analysis of diet suggests the Eurasian otter (Lutra lutra) is likely to be a poor bioindicator." </w:t>
      </w:r>
      <w:r w:rsidRPr="0003330E">
        <w:rPr>
          <w:i/>
          <w:iCs/>
        </w:rPr>
        <w:t>Ecological indicators</w:t>
      </w:r>
      <w:r w:rsidRPr="0003330E">
        <w:t xml:space="preserve"> 26 (2013): 5-13.</w:t>
      </w:r>
    </w:p>
    <w:p w14:paraId="04D60953" w14:textId="250BF291" w:rsidR="00DF161C" w:rsidRDefault="00DF161C">
      <w:pPr>
        <w:pStyle w:val="CommentText"/>
      </w:pPr>
    </w:p>
  </w:comment>
  <w:comment w:id="11" w:author="Hannah Mossman" w:date="2021-12-19T15:21:00Z" w:initials="HM">
    <w:p w14:paraId="309661DD" w14:textId="55D15B1F" w:rsidR="00DF161C" w:rsidRDefault="00DF161C">
      <w:pPr>
        <w:pStyle w:val="CommentText"/>
      </w:pPr>
      <w:r>
        <w:rPr>
          <w:rStyle w:val="CommentReference"/>
        </w:rPr>
        <w:annotationRef/>
      </w:r>
      <w:r>
        <w:t xml:space="preserve">This contradicts the sentence above as its not doing well in </w:t>
      </w:r>
      <w:proofErr w:type="spellStart"/>
      <w:r>
        <w:t>asia</w:t>
      </w:r>
      <w:proofErr w:type="spellEnd"/>
      <w:r>
        <w:t xml:space="preserve">. Maybe note that </w:t>
      </w:r>
      <w:proofErr w:type="gramStart"/>
      <w:r>
        <w:t>its</w:t>
      </w:r>
      <w:proofErr w:type="gramEnd"/>
      <w:r>
        <w:t xml:space="preserve"> doing better in Europe? </w:t>
      </w:r>
    </w:p>
  </w:comment>
  <w:comment w:id="16" w:author="Hannah Mossman" w:date="2021-12-19T15:24:00Z" w:initials="HM">
    <w:p w14:paraId="5DEDF5AD" w14:textId="62E7EF00" w:rsidR="00DF161C" w:rsidRDefault="00DF161C">
      <w:pPr>
        <w:pStyle w:val="CommentText"/>
      </w:pPr>
      <w:r>
        <w:rPr>
          <w:rStyle w:val="CommentReference"/>
        </w:rPr>
        <w:annotationRef/>
      </w:r>
      <w:r>
        <w:t>Best not to say the large number of publications here unless Basnet et al do, because this is what you are studying.</w:t>
      </w:r>
    </w:p>
  </w:comment>
  <w:comment w:id="18" w:author="Hannah Mossman" w:date="2021-12-19T15:51:00Z" w:initials="HM">
    <w:p w14:paraId="339476CB" w14:textId="064CCD35" w:rsidR="00DF161C" w:rsidRDefault="00DF161C">
      <w:pPr>
        <w:pStyle w:val="CommentText"/>
      </w:pPr>
      <w:r>
        <w:rPr>
          <w:rStyle w:val="CommentReference"/>
        </w:rPr>
        <w:annotationRef/>
      </w:r>
      <w:r>
        <w:t xml:space="preserve">Add in reference </w:t>
      </w:r>
    </w:p>
  </w:comment>
  <w:comment w:id="60" w:author="Hannah Mossman" w:date="2021-12-19T15:59:00Z" w:initials="HM">
    <w:p w14:paraId="67EC2B64" w14:textId="462A8A36" w:rsidR="00DF161C" w:rsidRDefault="00DF161C">
      <w:pPr>
        <w:pStyle w:val="CommentText"/>
      </w:pPr>
      <w:r>
        <w:rPr>
          <w:rStyle w:val="CommentReference"/>
        </w:rPr>
        <w:annotationRef/>
      </w:r>
      <w:r>
        <w:t xml:space="preserve">This needs more description. </w:t>
      </w:r>
    </w:p>
  </w:comment>
  <w:comment w:id="69" w:author="Hannah Mossman" w:date="2021-12-19T16:04:00Z" w:initials="HM">
    <w:p w14:paraId="75142A33" w14:textId="7D7B5535" w:rsidR="00DF161C" w:rsidRDefault="00DF161C">
      <w:pPr>
        <w:pStyle w:val="CommentText"/>
      </w:pPr>
      <w:r>
        <w:rPr>
          <w:rStyle w:val="CommentReference"/>
        </w:rPr>
        <w:annotationRef/>
      </w:r>
      <w:r>
        <w:t>‘</w:t>
      </w:r>
      <w:proofErr w:type="gramStart"/>
      <w:r>
        <w:t>such</w:t>
      </w:r>
      <w:proofErr w:type="gramEnd"/>
      <w:r>
        <w:t xml:space="preserve"> as county level or did you just take county level</w:t>
      </w:r>
    </w:p>
  </w:comment>
  <w:comment w:id="88" w:author="Hannah Mossman" w:date="2021-12-19T16:06:00Z" w:initials="HM">
    <w:p w14:paraId="59C0A261" w14:textId="006A38DA" w:rsidR="00DF161C" w:rsidRDefault="00DF161C">
      <w:pPr>
        <w:pStyle w:val="CommentText"/>
      </w:pPr>
      <w:r>
        <w:rPr>
          <w:rStyle w:val="CommentReference"/>
        </w:rPr>
        <w:annotationRef/>
      </w:r>
      <w:r>
        <w:t xml:space="preserve">Move to main paper. Don’t need to do this now, just put a note in to say you are moving it. </w:t>
      </w:r>
    </w:p>
  </w:comment>
  <w:comment w:id="258" w:author="Hannah Mossman" w:date="2021-12-19T16:13:00Z" w:initials="HM">
    <w:p w14:paraId="0B159750" w14:textId="12DA3785" w:rsidR="00DF161C" w:rsidRDefault="00DF161C">
      <w:pPr>
        <w:pStyle w:val="CommentText"/>
      </w:pPr>
      <w:r>
        <w:rPr>
          <w:rStyle w:val="CommentReference"/>
        </w:rPr>
        <w:annotationRef/>
      </w:r>
      <w:r>
        <w:t xml:space="preserve">Be consistent in terminology. Contaminants in Table </w:t>
      </w:r>
    </w:p>
  </w:comment>
  <w:comment w:id="259" w:author="Hannah Mossman" w:date="2021-12-19T16:14:00Z" w:initials="HM">
    <w:p w14:paraId="7CD14ECB" w14:textId="57860566" w:rsidR="00DF161C" w:rsidRDefault="00DF161C">
      <w:pPr>
        <w:pStyle w:val="CommentText"/>
      </w:pPr>
      <w:r>
        <w:rPr>
          <w:rStyle w:val="CommentReference"/>
        </w:rPr>
        <w:annotationRef/>
      </w:r>
      <w:r>
        <w:t>Is it the total number of studies or the total number of study topics? As papers can occur in more than one topic. How many entries in the database are there in total – should be more than 798</w:t>
      </w:r>
    </w:p>
  </w:comment>
  <w:comment w:id="261" w:author="Hannah Mossman" w:date="2021-12-19T16:17:00Z" w:initials="HM">
    <w:p w14:paraId="2280BA6F" w14:textId="4F258D6A" w:rsidR="00DF161C" w:rsidRDefault="00DF161C">
      <w:pPr>
        <w:pStyle w:val="CommentText"/>
      </w:pPr>
      <w:r>
        <w:rPr>
          <w:rStyle w:val="CommentReference"/>
        </w:rPr>
        <w:annotationRef/>
      </w:r>
      <w:r>
        <w:t xml:space="preserve">I thought you only started in </w:t>
      </w:r>
      <w:proofErr w:type="gramStart"/>
      <w:r>
        <w:t>1970?</w:t>
      </w:r>
      <w:proofErr w:type="gramEnd"/>
    </w:p>
  </w:comment>
  <w:comment w:id="260" w:author="Hannah Mossman" w:date="2021-12-19T16:18:00Z" w:initials="HM">
    <w:p w14:paraId="6EAF053B" w14:textId="79CBBF4F" w:rsidR="00DF161C" w:rsidRDefault="00DF161C">
      <w:pPr>
        <w:pStyle w:val="CommentText"/>
      </w:pPr>
      <w:r>
        <w:rPr>
          <w:rStyle w:val="CommentReference"/>
        </w:rPr>
        <w:annotationRef/>
      </w:r>
      <w:r>
        <w:t>I’m a little confused. Has the distribution remained the same over time or has it changed?</w:t>
      </w:r>
    </w:p>
  </w:comment>
  <w:comment w:id="262" w:author="Hannah Mossman" w:date="2021-12-19T16:19:00Z" w:initials="HM">
    <w:p w14:paraId="1B4329DB" w14:textId="79BF04B4" w:rsidR="00DF161C" w:rsidRDefault="00DF161C">
      <w:pPr>
        <w:pStyle w:val="CommentText"/>
      </w:pPr>
      <w:r>
        <w:rPr>
          <w:rStyle w:val="CommentReference"/>
        </w:rPr>
        <w:annotationRef/>
      </w:r>
      <w:r>
        <w:t xml:space="preserve">Not sure what you mean here </w:t>
      </w:r>
    </w:p>
  </w:comment>
  <w:comment w:id="265" w:author="Hannah Mossman" w:date="2021-12-19T16:21:00Z" w:initials="HM">
    <w:p w14:paraId="46698B3B" w14:textId="4E99D667" w:rsidR="00DF161C" w:rsidRDefault="00DF161C">
      <w:pPr>
        <w:pStyle w:val="CommentText"/>
      </w:pPr>
      <w:r>
        <w:rPr>
          <w:rStyle w:val="CommentReference"/>
        </w:rPr>
        <w:annotationRef/>
      </w:r>
      <w:r>
        <w:t xml:space="preserve">Not sure what you mean here. </w:t>
      </w:r>
    </w:p>
  </w:comment>
  <w:comment w:id="282" w:author="Hannah Mossman" w:date="2021-12-19T16:32:00Z" w:initials="HM">
    <w:p w14:paraId="6ECDA6E7" w14:textId="29838F59" w:rsidR="00DF161C" w:rsidRDefault="00DF161C">
      <w:pPr>
        <w:pStyle w:val="CommentText"/>
      </w:pPr>
      <w:r>
        <w:rPr>
          <w:rStyle w:val="CommentReference"/>
        </w:rPr>
        <w:annotationRef/>
      </w:r>
      <w:r>
        <w:t>What do you mean by local here?</w:t>
      </w:r>
    </w:p>
  </w:comment>
  <w:comment w:id="283" w:author="Hannah Mossman" w:date="2021-12-19T16:40:00Z" w:initials="HM">
    <w:p w14:paraId="0851912B" w14:textId="4F6C5C44" w:rsidR="00DF161C" w:rsidRDefault="00DF161C">
      <w:pPr>
        <w:pStyle w:val="CommentText"/>
      </w:pPr>
      <w:r>
        <w:rPr>
          <w:rStyle w:val="CommentReference"/>
        </w:rPr>
        <w:annotationRef/>
      </w:r>
      <w:r>
        <w:t>Is this what you mean?</w:t>
      </w:r>
    </w:p>
  </w:comment>
  <w:comment w:id="284" w:author="Hannah Mossman" w:date="2021-12-19T16:45:00Z" w:initials="HM">
    <w:p w14:paraId="0887056C" w14:textId="1DC91749" w:rsidR="00DF161C" w:rsidRDefault="00DF161C">
      <w:pPr>
        <w:pStyle w:val="CommentText"/>
      </w:pPr>
      <w:r>
        <w:rPr>
          <w:rStyle w:val="CommentReference"/>
        </w:rPr>
        <w:annotationRef/>
      </w:r>
      <w:r>
        <w:t xml:space="preserve">Again, not sure some of these refs are needed. </w:t>
      </w:r>
      <w:proofErr w:type="spellStart"/>
      <w:r>
        <w:t>Reallly</w:t>
      </w:r>
      <w:proofErr w:type="spellEnd"/>
      <w:r>
        <w:t xml:space="preserve"> only need to ref here when you are making a point (</w:t>
      </w:r>
      <w:proofErr w:type="spellStart"/>
      <w:proofErr w:type="gramStart"/>
      <w:r>
        <w:t>e,g</w:t>
      </w:r>
      <w:proofErr w:type="spellEnd"/>
      <w:r>
        <w:t>.</w:t>
      </w:r>
      <w:proofErr w:type="gramEnd"/>
      <w:r>
        <w:t xml:space="preserve"> climate change being a bit issue so should be studied more)</w:t>
      </w:r>
    </w:p>
  </w:comment>
  <w:comment w:id="285" w:author="Hannah Mossman" w:date="2021-12-19T16:46:00Z" w:initials="HM">
    <w:p w14:paraId="0651D299" w14:textId="34BC04C0" w:rsidR="00DF161C" w:rsidRDefault="00DF161C">
      <w:pPr>
        <w:pStyle w:val="CommentText"/>
      </w:pPr>
      <w:r>
        <w:rPr>
          <w:rStyle w:val="CommentReference"/>
        </w:rPr>
        <w:annotationRef/>
      </w:r>
      <w:r>
        <w:t>What proportion of papers used IUCN guidelines? That would be useful to add in</w:t>
      </w:r>
    </w:p>
  </w:comment>
  <w:comment w:id="286" w:author="Hannah Mossman" w:date="2021-12-19T16:47:00Z" w:initials="HM">
    <w:p w14:paraId="78C7AF4C" w14:textId="60086E7D" w:rsidR="00DF161C" w:rsidRDefault="00DF161C">
      <w:pPr>
        <w:pStyle w:val="CommentText"/>
      </w:pPr>
      <w:r>
        <w:rPr>
          <w:rStyle w:val="CommentReference"/>
        </w:rPr>
        <w:annotationRef/>
      </w:r>
      <w:r>
        <w:t xml:space="preserve">This is a useful place for a reference. </w:t>
      </w:r>
    </w:p>
  </w:comment>
  <w:comment w:id="287" w:author="Hannah Mossman" w:date="2021-12-19T16:48:00Z" w:initials="HM">
    <w:p w14:paraId="3E838C26" w14:textId="57A4665E" w:rsidR="00DF161C" w:rsidRDefault="00DF161C">
      <w:pPr>
        <w:pStyle w:val="CommentText"/>
      </w:pPr>
      <w:r>
        <w:rPr>
          <w:rStyle w:val="CommentReference"/>
        </w:rPr>
        <w:annotationRef/>
      </w:r>
    </w:p>
  </w:comment>
  <w:comment w:id="288" w:author="Hannah Mossman" w:date="2021-12-19T17:04:00Z" w:initials="HM">
    <w:p w14:paraId="593C5C24" w14:textId="00F9F537" w:rsidR="00DF161C" w:rsidRDefault="00DF161C">
      <w:pPr>
        <w:pStyle w:val="CommentText"/>
      </w:pPr>
      <w:r>
        <w:rPr>
          <w:rStyle w:val="CommentReference"/>
        </w:rPr>
        <w:annotationRef/>
      </w:r>
      <w:r>
        <w:t xml:space="preserve">Can cancer </w:t>
      </w:r>
      <w:proofErr w:type="gramStart"/>
      <w:r>
        <w:t>be considered to be</w:t>
      </w:r>
      <w:proofErr w:type="gramEnd"/>
      <w:r>
        <w:t xml:space="preserve"> a general health thing not disease?</w:t>
      </w:r>
    </w:p>
  </w:comment>
  <w:comment w:id="289" w:author="Hannah Mossman" w:date="2021-12-19T17:10:00Z" w:initials="HM">
    <w:p w14:paraId="5F3181B6" w14:textId="7058E3A9" w:rsidR="00DF161C" w:rsidRDefault="00DF161C">
      <w:pPr>
        <w:pStyle w:val="CommentText"/>
      </w:pPr>
      <w:r>
        <w:rPr>
          <w:rStyle w:val="CommentReference"/>
        </w:rPr>
        <w:annotationRef/>
      </w:r>
      <w:r>
        <w:t xml:space="preserve">Spell out. I don’t know what it is. </w:t>
      </w:r>
    </w:p>
  </w:comment>
  <w:comment w:id="290" w:author="Hannah Mossman" w:date="2021-12-19T17:12:00Z" w:initials="HM">
    <w:p w14:paraId="0BA200C0" w14:textId="77777777" w:rsidR="00CC2515" w:rsidRDefault="00CC2515" w:rsidP="00CC2515">
      <w:pPr>
        <w:pStyle w:val="CommentText"/>
      </w:pPr>
      <w:r>
        <w:rPr>
          <w:rStyle w:val="CommentReference"/>
        </w:rPr>
        <w:annotationRef/>
      </w:r>
      <w:r>
        <w:t>Does this refer to the PFCS? If so, move before the reference? What does the reference tell us?</w:t>
      </w:r>
    </w:p>
  </w:comment>
  <w:comment w:id="291" w:author="Hannah Mossman" w:date="2021-12-19T17:14:00Z" w:initials="HM">
    <w:p w14:paraId="26D1BC2C" w14:textId="75344A82" w:rsidR="00DF161C" w:rsidRDefault="00DF161C">
      <w:pPr>
        <w:pStyle w:val="CommentText"/>
      </w:pPr>
      <w:r>
        <w:rPr>
          <w:rStyle w:val="CommentReference"/>
        </w:rPr>
        <w:annotationRef/>
      </w:r>
      <w:r>
        <w:t>Does this topic include reviews and methods papers? That’s what you imply above</w:t>
      </w:r>
    </w:p>
  </w:comment>
  <w:comment w:id="292" w:author="Hannah Mossman" w:date="2021-12-19T17:16:00Z" w:initials="HM">
    <w:p w14:paraId="55FE5CAC" w14:textId="649C9F48" w:rsidR="00DF161C" w:rsidRDefault="00DF161C">
      <w:pPr>
        <w:pStyle w:val="CommentText"/>
      </w:pPr>
      <w:r>
        <w:rPr>
          <w:rStyle w:val="CommentReference"/>
        </w:rPr>
        <w:annotationRef/>
      </w:r>
      <w:r>
        <w:t>Is this what you mean?</w:t>
      </w:r>
    </w:p>
  </w:comment>
  <w:comment w:id="293" w:author="Hannah Mossman" w:date="2021-12-19T17:17:00Z" w:initials="HM">
    <w:p w14:paraId="57DEECA0" w14:textId="013B2575" w:rsidR="00DF161C" w:rsidRDefault="00DF161C">
      <w:pPr>
        <w:pStyle w:val="CommentText"/>
      </w:pPr>
      <w:r>
        <w:rPr>
          <w:rStyle w:val="CommentReference"/>
        </w:rPr>
        <w:annotationRef/>
      </w:r>
      <w:r>
        <w:t xml:space="preserve">Presumably these are reviewed of the global population status otherwise I’m not sure how these differ from the previous type </w:t>
      </w:r>
    </w:p>
  </w:comment>
  <w:comment w:id="294" w:author="Hannah Mossman" w:date="2021-12-19T17:18:00Z" w:initials="HM">
    <w:p w14:paraId="633DEFC8" w14:textId="3EB3E67C" w:rsidR="00DF161C" w:rsidRDefault="00DF161C">
      <w:pPr>
        <w:pStyle w:val="CommentText"/>
      </w:pPr>
      <w:r>
        <w:rPr>
          <w:rStyle w:val="CommentReference"/>
        </w:rPr>
        <w:annotationRef/>
      </w:r>
      <w:r>
        <w:t>Again, these are not useful references as this is your findings, not those of another paper</w:t>
      </w:r>
    </w:p>
  </w:comment>
  <w:comment w:id="295" w:author="Hannah Mossman" w:date="2021-12-19T17:23:00Z" w:initials="HM">
    <w:p w14:paraId="22625A12" w14:textId="4129AA28" w:rsidR="00DF161C" w:rsidRDefault="00DF161C">
      <w:pPr>
        <w:pStyle w:val="CommentText"/>
      </w:pPr>
      <w:r>
        <w:rPr>
          <w:rStyle w:val="CommentReference"/>
        </w:rPr>
        <w:annotationRef/>
      </w:r>
      <w:r>
        <w:t xml:space="preserve">Is it surprising? I suggest deleting this bit of the sentence. </w:t>
      </w:r>
    </w:p>
  </w:comment>
  <w:comment w:id="296" w:author="Hannah Mossman" w:date="2021-12-19T17:26:00Z" w:initials="HM">
    <w:p w14:paraId="1D53562C" w14:textId="2E419EB8" w:rsidR="00BE6D3D" w:rsidRDefault="00BE6D3D">
      <w:pPr>
        <w:pStyle w:val="CommentText"/>
      </w:pPr>
      <w:r>
        <w:rPr>
          <w:rStyle w:val="CommentReference"/>
        </w:rPr>
        <w:annotationRef/>
      </w:r>
      <w:r>
        <w:t>Make this point more clearly – also are they geographically narrow because the papers are too?</w:t>
      </w:r>
    </w:p>
  </w:comment>
  <w:comment w:id="297" w:author="Hannah Mossman" w:date="2021-12-19T17:27:00Z" w:initials="HM">
    <w:p w14:paraId="25978259" w14:textId="07C8E6B0" w:rsidR="00BE6D3D" w:rsidRDefault="00BE6D3D">
      <w:pPr>
        <w:pStyle w:val="CommentText"/>
      </w:pPr>
      <w:r>
        <w:rPr>
          <w:rStyle w:val="CommentReference"/>
        </w:rPr>
        <w:annotationRef/>
      </w:r>
      <w:r>
        <w:t>Is it Fig 1 still?</w:t>
      </w:r>
    </w:p>
  </w:comment>
  <w:comment w:id="298" w:author="Hannah Mossman" w:date="2021-12-19T17:29:00Z" w:initials="HM">
    <w:p w14:paraId="7DD93D3C" w14:textId="18BEF6B5" w:rsidR="00BE6D3D" w:rsidRDefault="00BE6D3D">
      <w:pPr>
        <w:pStyle w:val="CommentText"/>
      </w:pPr>
      <w:r>
        <w:t>1</w:t>
      </w:r>
      <w:r>
        <w:rPr>
          <w:rStyle w:val="CommentReference"/>
        </w:rPr>
        <w:annotationRef/>
      </w:r>
      <w:r>
        <w:t xml:space="preserve">63 is more than double the 63. Are these </w:t>
      </w:r>
      <w:proofErr w:type="gramStart"/>
      <w:r>
        <w:t>numbers</w:t>
      </w:r>
      <w:proofErr w:type="gramEnd"/>
      <w:r>
        <w:t xml:space="preserve"> right?</w:t>
      </w:r>
    </w:p>
  </w:comment>
  <w:comment w:id="299" w:author="Hannah Mossman" w:date="2021-12-19T17:34:00Z" w:initials="HM">
    <w:p w14:paraId="0C474677" w14:textId="0EA9D808" w:rsidR="00BE6D3D" w:rsidRDefault="00BE6D3D">
      <w:pPr>
        <w:pStyle w:val="CommentText"/>
      </w:pPr>
      <w:r>
        <w:rPr>
          <w:rStyle w:val="CommentReference"/>
        </w:rPr>
        <w:annotationRef/>
      </w:r>
      <w:r>
        <w:t xml:space="preserve">Not sure you can say it is prolific as you could publish a paper on </w:t>
      </w:r>
      <w:proofErr w:type="spellStart"/>
      <w:r>
        <w:t>korea</w:t>
      </w:r>
      <w:proofErr w:type="spellEnd"/>
      <w:r>
        <w:t xml:space="preserve"> and would be a </w:t>
      </w:r>
      <w:proofErr w:type="spellStart"/>
      <w:r>
        <w:t>uk</w:t>
      </w:r>
      <w:proofErr w:type="spellEnd"/>
      <w:r>
        <w:t xml:space="preserve"> paper on </w:t>
      </w:r>
      <w:proofErr w:type="spellStart"/>
      <w:r>
        <w:t>korea</w:t>
      </w:r>
      <w:proofErr w:type="spellEnd"/>
      <w:r>
        <w:t xml:space="preserve">. </w:t>
      </w:r>
    </w:p>
  </w:comment>
  <w:comment w:id="307" w:author="Hannah Mossman" w:date="2021-12-19T17:45:00Z" w:initials="HM">
    <w:p w14:paraId="1E8F26AE" w14:textId="41452B61" w:rsidR="002C2C50" w:rsidRDefault="002C2C50">
      <w:pPr>
        <w:pStyle w:val="CommentText"/>
      </w:pPr>
      <w:r>
        <w:rPr>
          <w:rStyle w:val="CommentReference"/>
        </w:rPr>
        <w:annotationRef/>
      </w:r>
      <w:r>
        <w:t>You haven’t mentioned behaviour as a t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B79A2" w15:done="0"/>
  <w15:commentEx w15:paraId="32038CB6" w15:done="0"/>
  <w15:commentEx w15:paraId="50300580" w15:done="0"/>
  <w15:commentEx w15:paraId="044D072B" w15:done="0"/>
  <w15:commentEx w15:paraId="04D60953" w15:done="0"/>
  <w15:commentEx w15:paraId="309661DD" w15:done="0"/>
  <w15:commentEx w15:paraId="5DEDF5AD" w15:done="0"/>
  <w15:commentEx w15:paraId="339476CB" w15:done="0"/>
  <w15:commentEx w15:paraId="67EC2B64" w15:done="0"/>
  <w15:commentEx w15:paraId="75142A33" w15:done="0"/>
  <w15:commentEx w15:paraId="59C0A261" w15:done="0"/>
  <w15:commentEx w15:paraId="0B159750" w15:done="0"/>
  <w15:commentEx w15:paraId="7CD14ECB" w15:done="0"/>
  <w15:commentEx w15:paraId="2280BA6F" w15:done="0"/>
  <w15:commentEx w15:paraId="6EAF053B" w15:done="0"/>
  <w15:commentEx w15:paraId="1B4329DB" w15:done="0"/>
  <w15:commentEx w15:paraId="46698B3B" w15:done="0"/>
  <w15:commentEx w15:paraId="6ECDA6E7" w15:done="0"/>
  <w15:commentEx w15:paraId="0851912B" w15:done="0"/>
  <w15:commentEx w15:paraId="0887056C" w15:done="0"/>
  <w15:commentEx w15:paraId="0651D299" w15:done="0"/>
  <w15:commentEx w15:paraId="78C7AF4C" w15:done="0"/>
  <w15:commentEx w15:paraId="3E838C26" w15:paraIdParent="78C7AF4C" w15:done="0"/>
  <w15:commentEx w15:paraId="593C5C24" w15:done="0"/>
  <w15:commentEx w15:paraId="5F3181B6" w15:done="0"/>
  <w15:commentEx w15:paraId="0BA200C0" w15:done="0"/>
  <w15:commentEx w15:paraId="26D1BC2C" w15:done="0"/>
  <w15:commentEx w15:paraId="55FE5CAC" w15:done="0"/>
  <w15:commentEx w15:paraId="57DEECA0" w15:done="0"/>
  <w15:commentEx w15:paraId="633DEFC8" w15:done="0"/>
  <w15:commentEx w15:paraId="22625A12" w15:done="0"/>
  <w15:commentEx w15:paraId="1D53562C" w15:done="0"/>
  <w15:commentEx w15:paraId="25978259" w15:done="0"/>
  <w15:commentEx w15:paraId="7DD93D3C" w15:done="0"/>
  <w15:commentEx w15:paraId="0C474677" w15:done="0"/>
  <w15:commentEx w15:paraId="1E8F26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9C843" w16cex:dateUtc="2021-12-19T15:03:00Z"/>
  <w16cex:commentExtensible w16cex:durableId="2569C98D" w16cex:dateUtc="2021-12-19T15:09:00Z"/>
  <w16cex:commentExtensible w16cex:durableId="2569CA2B" w16cex:dateUtc="2021-12-19T15:11:00Z"/>
  <w16cex:commentExtensible w16cex:durableId="2569CAB0" w16cex:dateUtc="2021-12-19T15:13:00Z"/>
  <w16cex:commentExtensible w16cex:durableId="2569CBA9" w16cex:dateUtc="2021-12-19T15:18:00Z"/>
  <w16cex:commentExtensible w16cex:durableId="2569CC70" w16cex:dateUtc="2021-12-19T15:21:00Z"/>
  <w16cex:commentExtensible w16cex:durableId="2569CD48" w16cex:dateUtc="2021-12-19T15:24:00Z"/>
  <w16cex:commentExtensible w16cex:durableId="2569D381" w16cex:dateUtc="2021-12-19T15:51:00Z"/>
  <w16cex:commentExtensible w16cex:durableId="2569D55B" w16cex:dateUtc="2021-12-19T15:59:00Z"/>
  <w16cex:commentExtensible w16cex:durableId="2569D67D" w16cex:dateUtc="2021-12-19T16:04:00Z"/>
  <w16cex:commentExtensible w16cex:durableId="2569D705" w16cex:dateUtc="2021-12-19T16:06:00Z"/>
  <w16cex:commentExtensible w16cex:durableId="2569D88E" w16cex:dateUtc="2021-12-19T16:13:00Z"/>
  <w16cex:commentExtensible w16cex:durableId="2569D8EA" w16cex:dateUtc="2021-12-19T16:14:00Z"/>
  <w16cex:commentExtensible w16cex:durableId="2569D9AB" w16cex:dateUtc="2021-12-19T16:17:00Z"/>
  <w16cex:commentExtensible w16cex:durableId="2569D9DA" w16cex:dateUtc="2021-12-19T16:18:00Z"/>
  <w16cex:commentExtensible w16cex:durableId="2569DA2B" w16cex:dateUtc="2021-12-19T16:19:00Z"/>
  <w16cex:commentExtensible w16cex:durableId="2569DA86" w16cex:dateUtc="2021-12-19T16:21:00Z"/>
  <w16cex:commentExtensible w16cex:durableId="2569DD35" w16cex:dateUtc="2021-12-19T16:32:00Z"/>
  <w16cex:commentExtensible w16cex:durableId="2569DEFB" w16cex:dateUtc="2021-12-19T16:40:00Z"/>
  <w16cex:commentExtensible w16cex:durableId="2569E038" w16cex:dateUtc="2021-12-19T16:45:00Z"/>
  <w16cex:commentExtensible w16cex:durableId="2569E074" w16cex:dateUtc="2021-12-19T16:46:00Z"/>
  <w16cex:commentExtensible w16cex:durableId="2569E0BC" w16cex:dateUtc="2021-12-19T16:47:00Z"/>
  <w16cex:commentExtensible w16cex:durableId="2569E0E7" w16cex:dateUtc="2021-12-19T16:48:00Z"/>
  <w16cex:commentExtensible w16cex:durableId="2569E4A3" w16cex:dateUtc="2021-12-19T17:04:00Z"/>
  <w16cex:commentExtensible w16cex:durableId="2569E606" w16cex:dateUtc="2021-12-19T17:10:00Z"/>
  <w16cex:commentExtensible w16cex:durableId="258EA423" w16cex:dateUtc="2021-12-19T17:12:00Z"/>
  <w16cex:commentExtensible w16cex:durableId="2569E6F9" w16cex:dateUtc="2021-12-19T17:14:00Z"/>
  <w16cex:commentExtensible w16cex:durableId="2569E75A" w16cex:dateUtc="2021-12-19T17:16:00Z"/>
  <w16cex:commentExtensible w16cex:durableId="2569E78F" w16cex:dateUtc="2021-12-19T17:17:00Z"/>
  <w16cex:commentExtensible w16cex:durableId="2569E7D8" w16cex:dateUtc="2021-12-19T17:18:00Z"/>
  <w16cex:commentExtensible w16cex:durableId="2569E90F" w16cex:dateUtc="2021-12-19T17:23:00Z"/>
  <w16cex:commentExtensible w16cex:durableId="2569E9E3" w16cex:dateUtc="2021-12-19T17:26:00Z"/>
  <w16cex:commentExtensible w16cex:durableId="2569EA1B" w16cex:dateUtc="2021-12-19T17:27:00Z"/>
  <w16cex:commentExtensible w16cex:durableId="2569EA92" w16cex:dateUtc="2021-12-19T17:29:00Z"/>
  <w16cex:commentExtensible w16cex:durableId="2569EBA3" w16cex:dateUtc="2021-12-19T17:34:00Z"/>
  <w16cex:commentExtensible w16cex:durableId="2569EE3A" w16cex:dateUtc="2021-12-19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B79A2" w16cid:durableId="2569C843"/>
  <w16cid:commentId w16cid:paraId="32038CB6" w16cid:durableId="2569C98D"/>
  <w16cid:commentId w16cid:paraId="50300580" w16cid:durableId="2569CA2B"/>
  <w16cid:commentId w16cid:paraId="044D072B" w16cid:durableId="2569CAB0"/>
  <w16cid:commentId w16cid:paraId="04D60953" w16cid:durableId="2569CBA9"/>
  <w16cid:commentId w16cid:paraId="309661DD" w16cid:durableId="2569CC70"/>
  <w16cid:commentId w16cid:paraId="5DEDF5AD" w16cid:durableId="2569CD48"/>
  <w16cid:commentId w16cid:paraId="339476CB" w16cid:durableId="2569D381"/>
  <w16cid:commentId w16cid:paraId="67EC2B64" w16cid:durableId="2569D55B"/>
  <w16cid:commentId w16cid:paraId="75142A33" w16cid:durableId="2569D67D"/>
  <w16cid:commentId w16cid:paraId="59C0A261" w16cid:durableId="2569D705"/>
  <w16cid:commentId w16cid:paraId="0B159750" w16cid:durableId="2569D88E"/>
  <w16cid:commentId w16cid:paraId="7CD14ECB" w16cid:durableId="2569D8EA"/>
  <w16cid:commentId w16cid:paraId="2280BA6F" w16cid:durableId="2569D9AB"/>
  <w16cid:commentId w16cid:paraId="6EAF053B" w16cid:durableId="2569D9DA"/>
  <w16cid:commentId w16cid:paraId="1B4329DB" w16cid:durableId="2569DA2B"/>
  <w16cid:commentId w16cid:paraId="46698B3B" w16cid:durableId="2569DA86"/>
  <w16cid:commentId w16cid:paraId="6ECDA6E7" w16cid:durableId="2569DD35"/>
  <w16cid:commentId w16cid:paraId="0851912B" w16cid:durableId="2569DEFB"/>
  <w16cid:commentId w16cid:paraId="0887056C" w16cid:durableId="2569E038"/>
  <w16cid:commentId w16cid:paraId="0651D299" w16cid:durableId="2569E074"/>
  <w16cid:commentId w16cid:paraId="78C7AF4C" w16cid:durableId="2569E0BC"/>
  <w16cid:commentId w16cid:paraId="3E838C26" w16cid:durableId="2569E0E7"/>
  <w16cid:commentId w16cid:paraId="593C5C24" w16cid:durableId="2569E4A3"/>
  <w16cid:commentId w16cid:paraId="5F3181B6" w16cid:durableId="2569E606"/>
  <w16cid:commentId w16cid:paraId="0BA200C0" w16cid:durableId="258EA423"/>
  <w16cid:commentId w16cid:paraId="26D1BC2C" w16cid:durableId="2569E6F9"/>
  <w16cid:commentId w16cid:paraId="55FE5CAC" w16cid:durableId="2569E75A"/>
  <w16cid:commentId w16cid:paraId="57DEECA0" w16cid:durableId="2569E78F"/>
  <w16cid:commentId w16cid:paraId="633DEFC8" w16cid:durableId="2569E7D8"/>
  <w16cid:commentId w16cid:paraId="22625A12" w16cid:durableId="2569E90F"/>
  <w16cid:commentId w16cid:paraId="1D53562C" w16cid:durableId="2569E9E3"/>
  <w16cid:commentId w16cid:paraId="25978259" w16cid:durableId="2569EA1B"/>
  <w16cid:commentId w16cid:paraId="7DD93D3C" w16cid:durableId="2569EA92"/>
  <w16cid:commentId w16cid:paraId="0C474677" w16cid:durableId="2569EBA3"/>
  <w16cid:commentId w16cid:paraId="1E8F26AE" w16cid:durableId="2569EE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B67C0C"/>
    <w:multiLevelType w:val="hybridMultilevel"/>
    <w:tmpl w:val="B802CF86"/>
    <w:lvl w:ilvl="0" w:tplc="A9B066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CC75186"/>
    <w:multiLevelType w:val="hybridMultilevel"/>
    <w:tmpl w:val="2C868D12"/>
    <w:lvl w:ilvl="0" w:tplc="15DE5EF4">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David Hughes">
    <w15:presenceInfo w15:providerId="AD" w15:userId="S::17086038@stu.mmu.ac.uk::0f43e6e8-f029-4887-82c9-b1873d3f76c7"/>
  </w15:person>
  <w15:person w15:author="Hannah Mossman">
    <w15:presenceInfo w15:providerId="None" w15:userId="Hannah Mos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C45"/>
    <w:rsid w:val="0003330E"/>
    <w:rsid w:val="000F0631"/>
    <w:rsid w:val="0011063E"/>
    <w:rsid w:val="00111BC5"/>
    <w:rsid w:val="001206E1"/>
    <w:rsid w:val="00132193"/>
    <w:rsid w:val="00146036"/>
    <w:rsid w:val="00161AF5"/>
    <w:rsid w:val="00186DB4"/>
    <w:rsid w:val="0019299E"/>
    <w:rsid w:val="001A7695"/>
    <w:rsid w:val="001B4BA7"/>
    <w:rsid w:val="001B667F"/>
    <w:rsid w:val="002637B9"/>
    <w:rsid w:val="002764DD"/>
    <w:rsid w:val="0027667C"/>
    <w:rsid w:val="002A7470"/>
    <w:rsid w:val="002B3423"/>
    <w:rsid w:val="002C2C50"/>
    <w:rsid w:val="002E16ED"/>
    <w:rsid w:val="002F5AFC"/>
    <w:rsid w:val="002F5BA5"/>
    <w:rsid w:val="003338B4"/>
    <w:rsid w:val="0034634E"/>
    <w:rsid w:val="003820A1"/>
    <w:rsid w:val="003A051D"/>
    <w:rsid w:val="003C4DD6"/>
    <w:rsid w:val="003D255E"/>
    <w:rsid w:val="003E3618"/>
    <w:rsid w:val="003F1901"/>
    <w:rsid w:val="0042134C"/>
    <w:rsid w:val="004376D5"/>
    <w:rsid w:val="00437868"/>
    <w:rsid w:val="00453DB3"/>
    <w:rsid w:val="004569C9"/>
    <w:rsid w:val="004C2332"/>
    <w:rsid w:val="004D1F39"/>
    <w:rsid w:val="004F4F0A"/>
    <w:rsid w:val="00530923"/>
    <w:rsid w:val="00543FB6"/>
    <w:rsid w:val="00581174"/>
    <w:rsid w:val="00581695"/>
    <w:rsid w:val="00586E87"/>
    <w:rsid w:val="005F4B79"/>
    <w:rsid w:val="00627BB0"/>
    <w:rsid w:val="006677DD"/>
    <w:rsid w:val="006B5604"/>
    <w:rsid w:val="006D0058"/>
    <w:rsid w:val="00707B1C"/>
    <w:rsid w:val="00715F4E"/>
    <w:rsid w:val="00723C07"/>
    <w:rsid w:val="007A6503"/>
    <w:rsid w:val="007D09B1"/>
    <w:rsid w:val="008757C8"/>
    <w:rsid w:val="008A547E"/>
    <w:rsid w:val="008B25D1"/>
    <w:rsid w:val="008B4697"/>
    <w:rsid w:val="008B4C45"/>
    <w:rsid w:val="008C207D"/>
    <w:rsid w:val="00965738"/>
    <w:rsid w:val="009D4F09"/>
    <w:rsid w:val="009E4D7E"/>
    <w:rsid w:val="00A62DE2"/>
    <w:rsid w:val="00AE36D6"/>
    <w:rsid w:val="00AF407D"/>
    <w:rsid w:val="00B2515A"/>
    <w:rsid w:val="00B34BE6"/>
    <w:rsid w:val="00B40137"/>
    <w:rsid w:val="00BE6D3D"/>
    <w:rsid w:val="00C13EE6"/>
    <w:rsid w:val="00C23525"/>
    <w:rsid w:val="00C601B3"/>
    <w:rsid w:val="00C96026"/>
    <w:rsid w:val="00CC2515"/>
    <w:rsid w:val="00CE1BFC"/>
    <w:rsid w:val="00CE4AEE"/>
    <w:rsid w:val="00D34F6A"/>
    <w:rsid w:val="00D54E5C"/>
    <w:rsid w:val="00D73AB4"/>
    <w:rsid w:val="00D962A5"/>
    <w:rsid w:val="00DF161C"/>
    <w:rsid w:val="00E014A4"/>
    <w:rsid w:val="00ED17D1"/>
    <w:rsid w:val="00F31C38"/>
    <w:rsid w:val="00F326AF"/>
    <w:rsid w:val="00F36E63"/>
    <w:rsid w:val="00F527D1"/>
    <w:rsid w:val="00FB71AB"/>
    <w:rsid w:val="00FE3ED2"/>
    <w:rsid w:val="00FF35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D1CBE"/>
  <w15:docId w15:val="{D4FAE77B-CD16-AA41-BC97-F96B1020A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DB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4697"/>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querysrchterm">
    <w:name w:val="querysrchterm"/>
    <w:basedOn w:val="DefaultParagraphFont"/>
    <w:rsid w:val="008B4697"/>
  </w:style>
  <w:style w:type="paragraph" w:styleId="BodyText">
    <w:name w:val="Body Text"/>
    <w:basedOn w:val="Normal"/>
    <w:link w:val="BodyTextChar"/>
    <w:uiPriority w:val="1"/>
    <w:qFormat/>
    <w:rsid w:val="003F1901"/>
    <w:pPr>
      <w:widowControl w:val="0"/>
      <w:autoSpaceDE w:val="0"/>
      <w:autoSpaceDN w:val="0"/>
    </w:pPr>
    <w:rPr>
      <w:rFonts w:ascii="PMingLiU" w:eastAsia="PMingLiU" w:hAnsi="PMingLiU" w:cs="PMingLiU"/>
      <w:sz w:val="20"/>
      <w:szCs w:val="20"/>
      <w:lang w:val="en-US" w:eastAsia="en-US"/>
    </w:rPr>
  </w:style>
  <w:style w:type="character" w:customStyle="1" w:styleId="BodyTextChar">
    <w:name w:val="Body Text Char"/>
    <w:basedOn w:val="DefaultParagraphFont"/>
    <w:link w:val="BodyText"/>
    <w:uiPriority w:val="1"/>
    <w:rsid w:val="003F1901"/>
    <w:rPr>
      <w:rFonts w:ascii="PMingLiU" w:eastAsia="PMingLiU" w:hAnsi="PMingLiU" w:cs="PMingLiU"/>
      <w:sz w:val="20"/>
      <w:szCs w:val="20"/>
      <w:lang w:val="en-US"/>
    </w:rPr>
  </w:style>
  <w:style w:type="character" w:customStyle="1" w:styleId="textcell">
    <w:name w:val="textcell"/>
    <w:basedOn w:val="DefaultParagraphFont"/>
    <w:rsid w:val="004F4F0A"/>
  </w:style>
  <w:style w:type="character" w:customStyle="1" w:styleId="numbercell">
    <w:name w:val="numbercell"/>
    <w:basedOn w:val="DefaultParagraphFont"/>
    <w:rsid w:val="004F4F0A"/>
  </w:style>
  <w:style w:type="character" w:customStyle="1" w:styleId="gwt-inlinelabel">
    <w:name w:val="gwt-inlinelabel"/>
    <w:basedOn w:val="DefaultParagraphFont"/>
    <w:rsid w:val="00453DB3"/>
  </w:style>
  <w:style w:type="character" w:styleId="CommentReference">
    <w:name w:val="annotation reference"/>
    <w:basedOn w:val="DefaultParagraphFont"/>
    <w:uiPriority w:val="99"/>
    <w:semiHidden/>
    <w:unhideWhenUsed/>
    <w:rsid w:val="00D73AB4"/>
    <w:rPr>
      <w:sz w:val="16"/>
      <w:szCs w:val="16"/>
    </w:rPr>
  </w:style>
  <w:style w:type="paragraph" w:styleId="CommentText">
    <w:name w:val="annotation text"/>
    <w:basedOn w:val="Normal"/>
    <w:link w:val="CommentTextChar"/>
    <w:uiPriority w:val="99"/>
    <w:semiHidden/>
    <w:unhideWhenUsed/>
    <w:rsid w:val="00D73AB4"/>
    <w:rPr>
      <w:sz w:val="20"/>
      <w:szCs w:val="20"/>
    </w:rPr>
  </w:style>
  <w:style w:type="character" w:customStyle="1" w:styleId="CommentTextChar">
    <w:name w:val="Comment Text Char"/>
    <w:basedOn w:val="DefaultParagraphFont"/>
    <w:link w:val="CommentText"/>
    <w:uiPriority w:val="99"/>
    <w:semiHidden/>
    <w:rsid w:val="00D73AB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73AB4"/>
    <w:rPr>
      <w:b/>
      <w:bCs/>
    </w:rPr>
  </w:style>
  <w:style w:type="character" w:customStyle="1" w:styleId="CommentSubjectChar">
    <w:name w:val="Comment Subject Char"/>
    <w:basedOn w:val="CommentTextChar"/>
    <w:link w:val="CommentSubject"/>
    <w:uiPriority w:val="99"/>
    <w:semiHidden/>
    <w:rsid w:val="00D73AB4"/>
    <w:rPr>
      <w:rFonts w:ascii="Times New Roman" w:eastAsia="Times New Roman" w:hAnsi="Times New Roman" w:cs="Times New Roman"/>
      <w:b/>
      <w:bCs/>
      <w:sz w:val="20"/>
      <w:szCs w:val="20"/>
      <w:lang w:eastAsia="en-GB"/>
    </w:rPr>
  </w:style>
  <w:style w:type="paragraph" w:styleId="Revision">
    <w:name w:val="Revision"/>
    <w:hidden/>
    <w:uiPriority w:val="99"/>
    <w:semiHidden/>
    <w:rsid w:val="00CC2515"/>
    <w:rPr>
      <w:rFonts w:ascii="Times New Roman" w:eastAsia="Times New Roman" w:hAnsi="Times New Roman" w:cs="Times New Roman"/>
      <w:lang w:eastAsia="en-GB"/>
    </w:rPr>
  </w:style>
  <w:style w:type="table" w:styleId="TableGrid">
    <w:name w:val="Table Grid"/>
    <w:basedOn w:val="TableNormal"/>
    <w:uiPriority w:val="39"/>
    <w:rsid w:val="00B401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013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673811">
      <w:bodyDiv w:val="1"/>
      <w:marLeft w:val="0"/>
      <w:marRight w:val="0"/>
      <w:marTop w:val="0"/>
      <w:marBottom w:val="0"/>
      <w:divBdr>
        <w:top w:val="none" w:sz="0" w:space="0" w:color="auto"/>
        <w:left w:val="none" w:sz="0" w:space="0" w:color="auto"/>
        <w:bottom w:val="none" w:sz="0" w:space="0" w:color="auto"/>
        <w:right w:val="none" w:sz="0" w:space="0" w:color="auto"/>
      </w:divBdr>
    </w:div>
    <w:div w:id="523983290">
      <w:bodyDiv w:val="1"/>
      <w:marLeft w:val="0"/>
      <w:marRight w:val="0"/>
      <w:marTop w:val="0"/>
      <w:marBottom w:val="0"/>
      <w:divBdr>
        <w:top w:val="none" w:sz="0" w:space="0" w:color="auto"/>
        <w:left w:val="none" w:sz="0" w:space="0" w:color="auto"/>
        <w:bottom w:val="none" w:sz="0" w:space="0" w:color="auto"/>
        <w:right w:val="none" w:sz="0" w:space="0" w:color="auto"/>
      </w:divBdr>
    </w:div>
    <w:div w:id="647511952">
      <w:bodyDiv w:val="1"/>
      <w:marLeft w:val="0"/>
      <w:marRight w:val="0"/>
      <w:marTop w:val="0"/>
      <w:marBottom w:val="0"/>
      <w:divBdr>
        <w:top w:val="none" w:sz="0" w:space="0" w:color="auto"/>
        <w:left w:val="none" w:sz="0" w:space="0" w:color="auto"/>
        <w:bottom w:val="none" w:sz="0" w:space="0" w:color="auto"/>
        <w:right w:val="none" w:sz="0" w:space="0" w:color="auto"/>
      </w:divBdr>
    </w:div>
    <w:div w:id="786966453">
      <w:bodyDiv w:val="1"/>
      <w:marLeft w:val="0"/>
      <w:marRight w:val="0"/>
      <w:marTop w:val="0"/>
      <w:marBottom w:val="0"/>
      <w:divBdr>
        <w:top w:val="none" w:sz="0" w:space="0" w:color="auto"/>
        <w:left w:val="none" w:sz="0" w:space="0" w:color="auto"/>
        <w:bottom w:val="none" w:sz="0" w:space="0" w:color="auto"/>
        <w:right w:val="none" w:sz="0" w:space="0" w:color="auto"/>
      </w:divBdr>
      <w:divsChild>
        <w:div w:id="934872656">
          <w:marLeft w:val="0"/>
          <w:marRight w:val="0"/>
          <w:marTop w:val="0"/>
          <w:marBottom w:val="0"/>
          <w:divBdr>
            <w:top w:val="none" w:sz="0" w:space="0" w:color="auto"/>
            <w:left w:val="none" w:sz="0" w:space="0" w:color="auto"/>
            <w:bottom w:val="none" w:sz="0" w:space="0" w:color="auto"/>
            <w:right w:val="none" w:sz="0" w:space="0" w:color="auto"/>
          </w:divBdr>
        </w:div>
      </w:divsChild>
    </w:div>
    <w:div w:id="881208939">
      <w:bodyDiv w:val="1"/>
      <w:marLeft w:val="0"/>
      <w:marRight w:val="0"/>
      <w:marTop w:val="0"/>
      <w:marBottom w:val="0"/>
      <w:divBdr>
        <w:top w:val="none" w:sz="0" w:space="0" w:color="auto"/>
        <w:left w:val="none" w:sz="0" w:space="0" w:color="auto"/>
        <w:bottom w:val="none" w:sz="0" w:space="0" w:color="auto"/>
        <w:right w:val="none" w:sz="0" w:space="0" w:color="auto"/>
      </w:divBdr>
    </w:div>
    <w:div w:id="947662335">
      <w:bodyDiv w:val="1"/>
      <w:marLeft w:val="0"/>
      <w:marRight w:val="0"/>
      <w:marTop w:val="0"/>
      <w:marBottom w:val="0"/>
      <w:divBdr>
        <w:top w:val="none" w:sz="0" w:space="0" w:color="auto"/>
        <w:left w:val="none" w:sz="0" w:space="0" w:color="auto"/>
        <w:bottom w:val="none" w:sz="0" w:space="0" w:color="auto"/>
        <w:right w:val="none" w:sz="0" w:space="0" w:color="auto"/>
      </w:divBdr>
    </w:div>
    <w:div w:id="1083843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89F6F-3E7D-824C-97C6-67EA031D1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8</Pages>
  <Words>35309</Words>
  <Characters>201264</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David Hughes</dc:creator>
  <cp:keywords/>
  <dc:description/>
  <cp:lastModifiedBy>Thomas David Hughes</cp:lastModifiedBy>
  <cp:revision>1</cp:revision>
  <dcterms:created xsi:type="dcterms:W3CDTF">2022-08-06T14:03:00Z</dcterms:created>
  <dcterms:modified xsi:type="dcterms:W3CDTF">2022-08-3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4a206e-9d3c-3d5d-9302-a3a880251025</vt:lpwstr>
  </property>
  <property fmtid="{D5CDD505-2E9C-101B-9397-08002B2CF9AE}" pid="24" name="Mendeley Citation Style_1">
    <vt:lpwstr>http://www.zotero.org/styles/harvard-cite-them-right</vt:lpwstr>
  </property>
</Properties>
</file>